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B67B8" w14:textId="77777777" w:rsidR="00455E0F" w:rsidRDefault="00455E0F" w:rsidP="00455E0F">
      <w:r>
        <w:t>Differential impacts of freshwater and marine covariates on wild and hatchery Chinook salmon marine survival</w:t>
      </w:r>
    </w:p>
    <w:p w14:paraId="32E6C6C0" w14:textId="77777777" w:rsidR="00455E0F" w:rsidRDefault="00455E0F" w:rsidP="00455E0F"/>
    <w:p w14:paraId="5A638379" w14:textId="01E739C3" w:rsidR="00455E0F" w:rsidRDefault="00B87B53" w:rsidP="00455E0F">
      <w:r>
        <w:t>Brandon Chasco</w:t>
      </w:r>
      <w:r>
        <w:rPr>
          <w:vertAlign w:val="superscript"/>
        </w:rPr>
        <w:t>1</w:t>
      </w:r>
      <w:r>
        <w:t xml:space="preserve">, </w:t>
      </w:r>
      <w:r w:rsidR="009523C3">
        <w:t>Brian Burke</w:t>
      </w:r>
      <w:r>
        <w:rPr>
          <w:vertAlign w:val="superscript"/>
        </w:rPr>
        <w:t>2</w:t>
      </w:r>
      <w:r w:rsidR="009523C3">
        <w:t>, Lisa Crozier</w:t>
      </w:r>
      <w:r w:rsidRPr="00B41ADD">
        <w:rPr>
          <w:vertAlign w:val="superscript"/>
        </w:rPr>
        <w:t>2</w:t>
      </w:r>
      <w:r w:rsidR="009523C3">
        <w:t>, Rich Zabel</w:t>
      </w:r>
      <w:r w:rsidRPr="00B41ADD">
        <w:rPr>
          <w:vertAlign w:val="superscript"/>
        </w:rPr>
        <w:t>2</w:t>
      </w:r>
    </w:p>
    <w:p w14:paraId="5F597B70" w14:textId="6D1EF08C" w:rsidR="009523C3" w:rsidRDefault="009523C3" w:rsidP="009523C3">
      <w:pPr>
        <w:tabs>
          <w:tab w:val="left" w:pos="0"/>
        </w:tabs>
      </w:pPr>
      <w:bookmarkStart w:id="0" w:name="_heading=h.qkiy1w573uhw"/>
      <w:bookmarkEnd w:id="0"/>
      <w:r>
        <w:rPr>
          <w:vertAlign w:val="superscript"/>
        </w:rPr>
        <w:t>1</w:t>
      </w:r>
      <w:r>
        <w:t xml:space="preserve"> Fish Ecology Division, National Marine Fisheries Service, NOAA, </w:t>
      </w:r>
      <w:r w:rsidR="00B87B53">
        <w:t>Newport, OR 97365</w:t>
      </w:r>
    </w:p>
    <w:p w14:paraId="08C8A91E" w14:textId="56FF1029" w:rsidR="009523C3" w:rsidRDefault="009523C3" w:rsidP="009523C3">
      <w:pPr>
        <w:tabs>
          <w:tab w:val="left" w:pos="0"/>
        </w:tabs>
      </w:pPr>
      <w:r>
        <w:rPr>
          <w:vertAlign w:val="superscript"/>
        </w:rPr>
        <w:t>2</w:t>
      </w:r>
      <w:r>
        <w:t xml:space="preserve"> Fish Ecology Division, National Marine Fisheries Service, NOAA, </w:t>
      </w:r>
      <w:r w:rsidR="00B87B53">
        <w:t>Seattle, WA 98125</w:t>
      </w:r>
    </w:p>
    <w:p w14:paraId="36B79CFD" w14:textId="77777777" w:rsidR="00455E0F" w:rsidRDefault="00455E0F" w:rsidP="00455E0F"/>
    <w:p w14:paraId="3D0E5C32" w14:textId="3F6B6C4E" w:rsidR="00455E0F" w:rsidRDefault="009523C3" w:rsidP="009523C3">
      <w:r>
        <w:t>Short title: Integrated marine and freshwater effects on salmon survival</w:t>
      </w:r>
      <w:r w:rsidR="00455E0F">
        <w:br w:type="page"/>
      </w:r>
      <w:bookmarkStart w:id="1" w:name="_heading=h.2kvmtfb50d06"/>
      <w:bookmarkEnd w:id="1"/>
    </w:p>
    <w:p w14:paraId="6AF3AC2C" w14:textId="60D5596E" w:rsidR="00455E0F" w:rsidRDefault="00455E0F" w:rsidP="00455E0F">
      <w:bookmarkStart w:id="2" w:name="_heading=h.k7n2wi34fm32"/>
      <w:bookmarkEnd w:id="2"/>
      <w:commentRangeStart w:id="3"/>
      <w:r w:rsidRPr="00056EDB">
        <w:rPr>
          <w:b/>
        </w:rPr>
        <w:lastRenderedPageBreak/>
        <w:t>Abstract</w:t>
      </w:r>
      <w:commentRangeEnd w:id="3"/>
      <w:r w:rsidR="0030612E">
        <w:rPr>
          <w:rStyle w:val="CommentReference"/>
        </w:rPr>
        <w:commentReference w:id="3"/>
      </w:r>
    </w:p>
    <w:p w14:paraId="2121152A" w14:textId="68A9BBA6" w:rsidR="00455E0F" w:rsidRDefault="00455E0F" w:rsidP="0002028E">
      <w:pPr>
        <w:ind w:firstLine="720"/>
      </w:pPr>
      <w:r>
        <w:t xml:space="preserve">Large-scale atmospheric conditions in the Northeast Pacific Ocean affect both the freshwater environment in the Columbia River Basin and marine conditions along the coasts of Oregon, Washington, and British Columbia, resulting in correlated conditions in </w:t>
      </w:r>
      <w:r w:rsidR="00AF2CBB">
        <w:t>the two</w:t>
      </w:r>
      <w:r>
        <w:t xml:space="preserve">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w:t>
      </w:r>
      <w:r w:rsidR="006A1A32">
        <w:t>arrival timing</w:t>
      </w:r>
      <w:r>
        <w:t xml:space="preserve"> from freshwater to the ocean</w:t>
      </w:r>
      <w:r w:rsidR="00C70B3F">
        <w:t>,</w:t>
      </w:r>
      <w:r>
        <w:t xml:space="preserve"> and found that both habitats contribute to marine survival rates.  We show how the carryover effect of freshwater conditions on marine survival varies by year and </w:t>
      </w:r>
      <w:r w:rsidR="00AF2CBB">
        <w:t>rearing type</w:t>
      </w:r>
      <w:r>
        <w:t xml:space="preserve"> (hatchery or wild), with a larger effect for wild fish. As environmental conditions change, incorporating effects from both freshwater and marine habitats into salmon survival models will become more important, and has the additional benefit of highlighting </w:t>
      </w:r>
      <w:r w:rsidR="00C70B3F">
        <w:t xml:space="preserve">how </w:t>
      </w:r>
      <w:r>
        <w:t>management actions</w:t>
      </w:r>
      <w:r w:rsidR="00C70B3F">
        <w:t xml:space="preserve"> that affect arrival timing may </w:t>
      </w:r>
      <w:r>
        <w:t>improve marine survival.</w:t>
      </w:r>
    </w:p>
    <w:p w14:paraId="68F64AB1" w14:textId="35EA0DE4" w:rsidR="00056EDB" w:rsidRDefault="00056EDB" w:rsidP="00455E0F">
      <w:r w:rsidRPr="00056EDB">
        <w:rPr>
          <w:b/>
        </w:rPr>
        <w:t>Keywords</w:t>
      </w:r>
      <w:r>
        <w:t>: Chinook salmon, hatchery versus wild, marine survival</w:t>
      </w:r>
      <w:r w:rsidR="009E5AA0">
        <w:t>, carryover effects</w:t>
      </w:r>
    </w:p>
    <w:p w14:paraId="47F7DEB5" w14:textId="590E1DFF" w:rsidR="009E3287" w:rsidRDefault="00694438" w:rsidP="00455E0F">
      <w:r>
        <w:t>w</w:t>
      </w:r>
      <w:r w:rsidR="009E3287">
        <w:t>ord count: abstract (21</w:t>
      </w:r>
      <w:r w:rsidR="00A343D1">
        <w:t>4</w:t>
      </w:r>
      <w:r w:rsidR="009E3287">
        <w:t>), main (4515), figures (263), tables (179</w:t>
      </w:r>
      <w:r w:rsidR="00CB6849">
        <w:t>), r</w:t>
      </w:r>
      <w:r w:rsidR="009E3287">
        <w:t>eferences (1</w:t>
      </w:r>
      <w:r w:rsidR="00A343D1">
        <w:t>200</w:t>
      </w:r>
      <w:r w:rsidR="009E3287">
        <w:t>)</w:t>
      </w:r>
    </w:p>
    <w:p w14:paraId="0D35A56E" w14:textId="342363B2" w:rsidR="00455E0F" w:rsidRDefault="00455E0F" w:rsidP="00455E0F">
      <w:bookmarkStart w:id="4" w:name="_heading=h.n1i68yv6u18t"/>
      <w:bookmarkEnd w:id="4"/>
      <w:r w:rsidRPr="00586F2B">
        <w:rPr>
          <w:b/>
        </w:rPr>
        <w:t>Introduction</w:t>
      </w:r>
    </w:p>
    <w:p w14:paraId="5E183723" w14:textId="3F5E71C8" w:rsidR="00455E0F" w:rsidRDefault="00455E0F" w:rsidP="00455E0F">
      <w:pPr>
        <w:ind w:firstLine="720"/>
      </w:pPr>
      <w:commentRangeStart w:id="5"/>
      <w:r>
        <w:t xml:space="preserve">Snake River spring/summer Chinook salmon are an iconic species of the Pacific Northwest. Populations once supported large commercial and recreational fisheries, as well as </w:t>
      </w:r>
      <w:r>
        <w:lastRenderedPageBreak/>
        <w:t xml:space="preserve">subsistence </w:t>
      </w:r>
      <w:r w:rsidR="00C70B3F">
        <w:t xml:space="preserve">for </w:t>
      </w:r>
      <w:r>
        <w:t xml:space="preserve">indigenous communities. However, overfishing, the effects of hydropower on flows and fish passage, alterations to freshwater habitat, and </w:t>
      </w:r>
      <w:r w:rsidR="001925FC">
        <w:t>impacts from production of</w:t>
      </w:r>
      <w:r>
        <w:t xml:space="preserve"> hatchery fish have all led to steep declines in population sizes since the 1970s. In response to continued declines, wild spring/summer Chinook salmon in the Snake River evolutionary significant unit (ESU) w</w:t>
      </w:r>
      <w:r w:rsidR="0002028E">
        <w:t>ere listed as endangered in 1992</w:t>
      </w:r>
      <w:r>
        <w:t xml:space="preserve"> </w:t>
      </w:r>
      <w:r>
        <w:fldChar w:fldCharType="begin"/>
      </w:r>
      <w:r w:rsidR="006839BC">
        <w:instrText xml:space="preserve"> ADDIN ZOTERO_ITEM CSL_CITATION {"citationID":"Lx4V2Y0O","properties":{"formattedCitation":"(Federal Register 64(56):14307-14328 2005)","plainCitation":"(Federal Register 64(56):14307-14328 2005)","noteIndex":0},"citationItems":[{"id":"S6fMszql/7nbKKZKv","uris":["http://zotero.org/users/3830350/items/Q23UE5RZ"],"uri":["http://zotero.org/users/3830350/items/Q23UE5RZ"],"itemData":{"id":219,"type":"webpage","title":"Federal Register 64(56):14307-14328","URL":"https://www.gpo.gov/fdsys/pkg/FR-1999-03-24/html/FR-1999-03-24-FrontMatter.htm","accessed":{"date-parts":[["2016",4,2]]},"issued":{"date-parts":[["2005"]]}}}],"schema":"https://github.com/citation-style-language/schema/raw/master/csl-citation.json"} </w:instrText>
      </w:r>
      <w:r>
        <w:fldChar w:fldCharType="separate"/>
      </w:r>
      <w:r w:rsidR="005F3577" w:rsidRPr="005F3577">
        <w:t>(</w:t>
      </w:r>
      <w:bookmarkStart w:id="6" w:name="_GoBack"/>
      <w:r w:rsidR="005F3577" w:rsidRPr="005F3577">
        <w:t>Federal Register 64(56):14307-14328 2005</w:t>
      </w:r>
      <w:bookmarkEnd w:id="6"/>
      <w:r w:rsidR="005F3577" w:rsidRPr="005F3577">
        <w:t>)</w:t>
      </w:r>
      <w:r>
        <w:fldChar w:fldCharType="end"/>
      </w:r>
      <w:r>
        <w:t>. Since then, tribal, state, and federal agencies have worked to mitigate these negative effects on salmo</w:t>
      </w:r>
      <w:r w:rsidR="00DE62DF">
        <w:t>n in the freshwater environment. H</w:t>
      </w:r>
      <w:r>
        <w:t>owever, responses to these efforts have not been as large as expected, as populations have not recovered and evidence suggests that marine survival continues to be the dominant driver of salmon population productivity</w:t>
      </w:r>
      <w:r w:rsidR="00DE62DF">
        <w:t xml:space="preserve"> </w:t>
      </w:r>
      <w:commentRangeEnd w:id="5"/>
      <w:r w:rsidR="00E10846">
        <w:rPr>
          <w:rStyle w:val="CommentReference"/>
        </w:rPr>
        <w:commentReference w:id="5"/>
      </w:r>
      <w:r w:rsidR="00DE62DF">
        <w:fldChar w:fldCharType="begin"/>
      </w:r>
      <w:r w:rsidR="006839BC">
        <w:instrText xml:space="preserve"> ADDIN ZOTERO_ITEM CSL_CITATION {"citationID":"BALAbhMT","properties":{"formattedCitation":"(Scheuerell and Williams 2005; Kilduff et al. 2014; C. B. Woodson and Litvin 2015; Wells et al. 2016)","plainCitation":"(Scheuerell and Williams 2005; Kilduff et al. 2014; C. B. Woodson and Litvin 2015; Wells et al. 2016)","noteIndex":0},"citationItems":[{"id":"S6fMszql/4u4Jzgho","uris":["http://zotero.org/users/3830350/items/EETJC4I5"],"uri":["http://zotero.org/users/3830350/items/EETJC4I5"],"itemData":{"id":857,"type":"article-journal","container-title":"Fisheries Oceanography","issue":"6","page":"448–457","source":"Google Scholar","title":"Forecasting climate-induced changes in the survival of Snake River spring/summer Chinook salmon (Oncorhynchus tshawytscha)","volume":"14","author":[{"family":"Scheuerell","given":"Mark D."},{"family":"Williams","given":"John G."}],"issued":{"date-parts":[["2005"]]}}},{"id":"S6fMszql/GKODNDlP","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S6fMszql/fAP92U46","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S6fMszql/QLxtHSqD","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DE62DF">
        <w:fldChar w:fldCharType="separate"/>
      </w:r>
      <w:r w:rsidR="00DE62DF" w:rsidRPr="00DE62DF">
        <w:t>(</w:t>
      </w:r>
      <w:proofErr w:type="spellStart"/>
      <w:r w:rsidR="00DE62DF" w:rsidRPr="00DE62DF">
        <w:t>Scheuerell</w:t>
      </w:r>
      <w:proofErr w:type="spellEnd"/>
      <w:r w:rsidR="00DE62DF" w:rsidRPr="00DE62DF">
        <w:t xml:space="preserve"> and Williams 2005; Kilduff et al. 2014; C. B. Woodson and Litvin 2015; Wells et al. 2016)</w:t>
      </w:r>
      <w:r w:rsidR="00DE62DF">
        <w:fldChar w:fldCharType="end"/>
      </w:r>
      <w:r>
        <w:t xml:space="preserve">. </w:t>
      </w:r>
    </w:p>
    <w:p w14:paraId="6208332C" w14:textId="04DF6C60" w:rsidR="00455E0F" w:rsidRDefault="00455E0F" w:rsidP="00455E0F">
      <w:pPr>
        <w:ind w:firstLine="720"/>
      </w:pPr>
      <w:r>
        <w:t xml:space="preserve">Chinook salmon are a semelparous fish with a complex life history, and their survival is the integration of both freshwater and marine processes over very large spatial scales </w:t>
      </w:r>
      <w:r>
        <w:fldChar w:fldCharType="begin"/>
      </w:r>
      <w:r w:rsidR="006839BC">
        <w:instrText xml:space="preserve"> ADDIN ZOTERO_ITEM CSL_CITATION {"citationID":"58CIE1xS","properties":{"formattedCitation":"(Quinn 2018)","plainCitation":"(Quinn 2018)","noteIndex":0},"citationItems":[{"id":"S6fMszql/gk6X1qyg","uris":["http://zotero.org/users/3830350/items/PL92UEUX"],"uri":["http://zotero.org/users/3830350/items/PL92UEUX"],"itemData":{"id":2094,"type":"book","publisher":"University of Washington Press","source":"Google Scholar","title":"The behavior and ecology of Pacific salmon and trout","author":[{"family":"Quinn","given":"Thomas P."}],"issued":{"date-parts":[["2018"]]}}}],"schema":"https://github.com/citation-style-language/schema/raw/master/csl-citation.json"} </w:instrText>
      </w:r>
      <w:r>
        <w:fldChar w:fldCharType="separate"/>
      </w:r>
      <w:r>
        <w:t>(Quinn 2018)</w:t>
      </w:r>
      <w:r>
        <w:fldChar w:fldCharType="end"/>
      </w:r>
      <w:r>
        <w:t xml:space="preserve">. The typical spring/summer Chinook salmon spends one to two years rearing in freshwater and one to three years in the ocean before returning to the original freshwater tributary to spawn. The majority of Chinook salmon in the Snake River ESU spend two years in freshwater and two years in the ocean; however, despite the nearly equal allocation of time between the two environments, variability in mortality rates is much greater in marine waters </w:t>
      </w:r>
      <w:r>
        <w:fldChar w:fldCharType="begin"/>
      </w:r>
      <w:r w:rsidR="006839BC">
        <w:instrText xml:space="preserve"> ADDIN ZOTERO_ITEM CSL_CITATION {"citationID":"GqZxcgqm","properties":{"formattedCitation":"(Welch et al. 2008; Haeseker et al. 2012)","plainCitation":"(Welch et al. 2008; Haeseker et al. 2012)","noteIndex":0},"citationItems":[{"id":"S6fMszql/CJ5DR2Tv","uris":["http://zotero.org/users/3830350/items/6DUJSV6K"],"uri":["http://zotero.org/users/3830350/items/6DUJSV6K"],"itemData":{"id":2106,"type":"article-journal","container-title":"PLoS biology","issue":"10","page":"e265","source":"Google Scholar","title":"Survival of migrating salmon smolts in large rivers with and without dams","volume":"6","author":[{"family":"Welch","given":"David W."},{"family":"Rechisky","given":"Erin L."},{"family":"Melnychuk","given":"Michael C."},{"family":"Porter","given":"Aswea D."},{"family":"Walters","given":"Carl J."},{"family":"Clements","given":"Shaun"},{"family":"Clemens","given":"Benjamin J."},{"family":"McKinley","given":"R. Scott"},{"family":"Schreck","given":"Carl"}],"issued":{"date-parts":[["2008"]]}}},{"id":"S6fMszql/f4g1EwH9","uris":["http://zotero.org/users/3830350/items/XCZKDPRB"],"uri":["http://zotero.org/users/3830350/items/XCZKDPRB"],"itemData":{"id":2096,"type":"article-journal","container-title":"Transactions of the American Fisheries Society","issue":"1","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chema":"https://github.com/citation-style-language/schema/raw/master/csl-citation.json"} </w:instrText>
      </w:r>
      <w:r>
        <w:fldChar w:fldCharType="separate"/>
      </w:r>
      <w:r>
        <w:t>(Welch et al. 2008; Haeseker et al. 2012)</w:t>
      </w:r>
      <w:r>
        <w:fldChar w:fldCharType="end"/>
      </w:r>
      <w:r>
        <w:t xml:space="preserve">. Using data from juvenile Chinook salmon tagged in the freshwater environment and detected as returning adults, evidence suggests that the period when salmon first enter the marine environment is critical to overall marine survival </w:t>
      </w:r>
      <w:r>
        <w:fldChar w:fldCharType="begin"/>
      </w:r>
      <w:r w:rsidR="006839BC">
        <w:instrText xml:space="preserve"> ADDIN ZOTERO_ITEM CSL_CITATION {"citationID":"FITWdE3L","properties":{"formattedCitation":"(Beamish et al. 1992; Duffy and Beauchamp 2011; Chasco et al. 2017)","plainCitation":"(Beamish et al. 1992; Duffy and Beauchamp 2011; Chasco et al. 2017)","noteIndex":0},"citationItems":[{"id":"S6fMszql/hlfoP1If","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S6fMszql/6Bpwxcbo","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S6fMszql/G1BhaqIH","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schema":"https://github.com/citation-style-language/schema/raw/master/csl-citation.json"} </w:instrText>
      </w:r>
      <w:r>
        <w:fldChar w:fldCharType="separate"/>
      </w:r>
      <w:r>
        <w:t>(Beamish et al. 1992; Duffy and Beauchamp 2011; Chasco et al. 2017)</w:t>
      </w:r>
      <w:r>
        <w:fldChar w:fldCharType="end"/>
      </w:r>
      <w:r>
        <w:t xml:space="preserve">.  Unfortunately, </w:t>
      </w:r>
      <w:r w:rsidR="00C70B3F">
        <w:t xml:space="preserve">many of the specific </w:t>
      </w:r>
      <w:r>
        <w:t xml:space="preserve">mechanisms of mortality during this period are not well known.  </w:t>
      </w:r>
    </w:p>
    <w:p w14:paraId="6FA009AE" w14:textId="54442CCA" w:rsidR="00455E0F" w:rsidRDefault="00455E0F" w:rsidP="00455E0F">
      <w:pPr>
        <w:ind w:firstLine="720"/>
      </w:pPr>
      <w:r>
        <w:lastRenderedPageBreak/>
        <w:t>Evaluating drivers of survival for migrating animals is difficult because they often spend time in multiple habitat types.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w:t>
      </w:r>
      <w:r w:rsidR="009A66C1">
        <w:t xml:space="preserve"> </w:t>
      </w:r>
      <w:r w:rsidR="009A66C1">
        <w:fldChar w:fldCharType="begin"/>
      </w:r>
      <w:r w:rsidR="006839BC">
        <w:instrText xml:space="preserve"> ADDIN ZOTERO_ITEM CSL_CITATION {"citationID":"h1Vpe84P","properties":{"formattedCitation":"(Hodgson et al. 2006; Gosselin et al. 2018)","plainCitation":"(Hodgson et al. 2006; Gosselin et al. 2018)","noteIndex":0},"citationItems":[{"id":"S6fMszql/bsDYBaA2","uris":["http://zotero.org/users/3830350/items/9NJ39E92"],"uri":["http://zotero.org/users/3830350/items/9NJ39E92"],"itemData":{"id":"lfzlBBhO/ZOcbMRIs","type":"article-journal","container-title":"Fisheries Oceanography","issue":"1","page":"1–24","source":"Google Scholar","title":"Marine and freshwater climatic factors affecting interannual variation in the timing of return migration to fresh water of sockeye salmon (Oncorhynchus nerka)","volume":"15","author":[{"family":"Hodgson","given":"Sayre"},{"family":"Quinn","given":"Thomas P."},{"family":"Hilborn","given":"R. A. Y."},{"family":"Francis","given":"Robert C."},{"family":"Rogers","given":"Donald E."}],"issued":{"date-parts":[["2006"]]}}},{"id":"S6fMszql/gjXXo3CS","uris":["http://zotero.org/users/3830350/items/I43CVRJN"],"uri":["http://zotero.org/users/3830350/items/I43CVRJN"],"itemData":{"id":"lfzlBBhO/nnwhPwxJ","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66C1">
        <w:fldChar w:fldCharType="separate"/>
      </w:r>
      <w:r w:rsidR="009A66C1" w:rsidRPr="009A66C1">
        <w:t>(Hodgson et al. 2006; Gosselin et al. 2018)</w:t>
      </w:r>
      <w:r w:rsidR="009A66C1">
        <w:fldChar w:fldCharType="end"/>
      </w:r>
      <w:r>
        <w:t>, as both habitats are driven by large-scale atmospheric and oceanographic conditions.  This correlation has the potential to amplify (or dampen) anomalous conditions in multiple habitats simultaneously, thus complicating our ability to identify causative mechanisms of variability in salmon survival</w:t>
      </w:r>
      <w:r w:rsidR="00223EAF">
        <w:t xml:space="preserve"> (</w:t>
      </w:r>
      <w:proofErr w:type="spellStart"/>
      <w:r w:rsidR="00223EAF" w:rsidRPr="00810ED1">
        <w:t>Litzow</w:t>
      </w:r>
      <w:proofErr w:type="spellEnd"/>
      <w:r w:rsidR="00223EAF" w:rsidRPr="00810ED1">
        <w:t xml:space="preserve"> et al. 2018</w:t>
      </w:r>
      <w:r w:rsidR="00223EAF">
        <w:t>).</w:t>
      </w:r>
    </w:p>
    <w:p w14:paraId="4572C304" w14:textId="49E72F94" w:rsidR="00455E0F" w:rsidRDefault="00455E0F" w:rsidP="00060BE5">
      <w:pPr>
        <w:ind w:firstLine="720"/>
      </w:pPr>
      <w:r>
        <w:t>Moreover, the potential for carryover effects</w:t>
      </w:r>
      <w:r w:rsidR="009A66C1">
        <w:t xml:space="preserve"> </w:t>
      </w:r>
      <w:r>
        <w:t xml:space="preserve"> </w:t>
      </w:r>
      <w:r>
        <w:fldChar w:fldCharType="begin"/>
      </w:r>
      <w:r w:rsidR="006839BC">
        <w:instrText xml:space="preserve"> ADDIN ZOTERO_ITEM CSL_CITATION {"citationID":"Az011uNq","properties":{"formattedCitation":"(Gosselin et al. 2018)","plainCitation":"(Gosselin et al. 2018)","noteIndex":0},"citationItems":[{"id":"S6fMszql/gjXXo3CS","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Gosselin et al. 2018)</w:t>
      </w:r>
      <w:r>
        <w:fldChar w:fldCharType="end"/>
      </w:r>
      <w:r>
        <w:t xml:space="preserve"> from one environment to another are difficult to incorporate into analyses.  </w:t>
      </w:r>
      <w:r w:rsidR="00C70B3F">
        <w:t xml:space="preserve">Despite evidence showing that </w:t>
      </w:r>
      <w:r>
        <w:t xml:space="preserve">the conditions in the freshwater environment play an important role in determining ocean survival by influencing salmon growth rates, condition, and their spatiotemporal proximity to predator populations </w:t>
      </w:r>
      <w:r>
        <w:fldChar w:fldCharType="begin"/>
      </w:r>
      <w:r w:rsidR="006839BC">
        <w:instrText xml:space="preserve"> ADDIN ZOTERO_ITEM CSL_CITATION {"citationID":"ynfgA0KZ","properties":{"formattedCitation":"(Beamish et al. 1992; Scheuerell et al. 2009a; Duffy and Beauchamp 2011; Chasco et al. 2017; Gosselin et al. 2018)","plainCitation":"(Beamish et al. 1992; Scheuerell et al. 2009a; Duffy and Beauchamp 2011; Chasco et al. 2017; Gosselin et al. 2018)","noteIndex":0},"citationItems":[{"id":"S6fMszql/hlfoP1If","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S6fMszql/WsUvMIHV","uris":["http://zotero.org/users/3830350/items/NW4QE5HD"],"uri":["http://zotero.org/users/3830350/items/NW4QE5HD"],"itemData":{"id":1865,"type":"article-journal","container-title":"Journal of Applied Ecology","issue":"5","page":"983–990","source":"Google Scholar","title":"Relating juvenile migration timing and survival to adulthood in two species of threatened Pacific salmon (Oncorhynchus spp.)","volume":"46","author":[{"family":"Scheuerell","given":"Mark D."},{"family":"Zabel","given":"Richard W."},{"family":"Sandford","given":"Benjamin P."}],"issued":{"date-parts":[["2009"]]}}},{"id":"S6fMszql/6Bpwxcbo","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S6fMszql/G1BhaqIH","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id":"S6fMszql/gjXXo3CS","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rsidR="006839BC" w:rsidRPr="006839BC">
        <w:t xml:space="preserve">(Beamish et al. 1992; </w:t>
      </w:r>
      <w:proofErr w:type="spellStart"/>
      <w:r w:rsidR="006839BC" w:rsidRPr="006839BC">
        <w:t>Scheuerell</w:t>
      </w:r>
      <w:proofErr w:type="spellEnd"/>
      <w:r w:rsidR="006839BC" w:rsidRPr="006839BC">
        <w:t xml:space="preserve"> et al. 2009a; Duffy and Beauchamp 2011; </w:t>
      </w:r>
      <w:proofErr w:type="spellStart"/>
      <w:r w:rsidR="006839BC" w:rsidRPr="006839BC">
        <w:t>Chasco</w:t>
      </w:r>
      <w:proofErr w:type="spellEnd"/>
      <w:r w:rsidR="006839BC" w:rsidRPr="006839BC">
        <w:t xml:space="preserve"> et al. 2017; Gosselin et al. 2018)</w:t>
      </w:r>
      <w:r>
        <w:fldChar w:fldCharType="end"/>
      </w:r>
      <w:r w:rsidR="00C70B3F">
        <w:t xml:space="preserve">, many </w:t>
      </w:r>
      <w:r w:rsidR="00060BE5">
        <w:t xml:space="preserve">questions about </w:t>
      </w:r>
      <w:r w:rsidR="00C70B3F">
        <w:t xml:space="preserve">carryover effects </w:t>
      </w:r>
      <w:r w:rsidR="00060BE5">
        <w:t>from</w:t>
      </w:r>
      <w:r w:rsidR="00C70B3F">
        <w:t xml:space="preserve"> the freshwater environment </w:t>
      </w:r>
      <w:r w:rsidR="00060BE5">
        <w:t>remain</w:t>
      </w:r>
      <w:r w:rsidR="00C70B3F">
        <w:t>.</w:t>
      </w:r>
      <w:r w:rsidR="00060BE5">
        <w:t xml:space="preserve"> </w:t>
      </w:r>
      <w:r>
        <w:t>In this effort, we provide a general</w:t>
      </w:r>
      <w:r w:rsidR="00060BE5">
        <w:t>ized statistical model</w:t>
      </w:r>
      <w:r>
        <w:t xml:space="preserve"> which scientists and managers can effectively integrate the complex interacting effects of environmental conditions across multiple habitats.  Here, we use </w:t>
      </w:r>
      <w:r w:rsidR="0002028E">
        <w:t xml:space="preserve">a </w:t>
      </w:r>
      <w:r>
        <w:t xml:space="preserve">multivariate random effects model to </w:t>
      </w:r>
      <w:r w:rsidR="00223EAF">
        <w:t xml:space="preserve">decouple the latent effects of arrival timing from other sources of marine mortality to improve our understanding of the factors affecting the survival </w:t>
      </w:r>
      <w:r>
        <w:t xml:space="preserve">of spring/summer Chinook salmon </w:t>
      </w:r>
      <w:r w:rsidR="00223EAF">
        <w:t xml:space="preserve">between </w:t>
      </w:r>
      <w:r>
        <w:t xml:space="preserve">2000 </w:t>
      </w:r>
      <w:r w:rsidR="00223EAF">
        <w:t xml:space="preserve">and </w:t>
      </w:r>
      <w:r>
        <w:t xml:space="preserve">2015.  </w:t>
      </w:r>
      <w:r w:rsidR="00903DC2">
        <w:t>The analysis is based on a rich dataset consisting of over 285,000 PIT-tagged individuals.</w:t>
      </w:r>
    </w:p>
    <w:p w14:paraId="5EB04D36" w14:textId="08633F25" w:rsidR="00455E0F" w:rsidRDefault="00455E0F" w:rsidP="00455E0F">
      <w:bookmarkStart w:id="7" w:name="_heading=h.uys0yd1puv22"/>
      <w:bookmarkEnd w:id="7"/>
      <w:r>
        <w:rPr>
          <w:b/>
        </w:rPr>
        <w:t>Methods</w:t>
      </w:r>
    </w:p>
    <w:p w14:paraId="2C8F0BE0" w14:textId="2EAEF113" w:rsidR="00455E0F" w:rsidRPr="00DB38B2" w:rsidRDefault="00455E0F" w:rsidP="00455E0F">
      <w:pPr>
        <w:rPr>
          <w:i/>
        </w:rPr>
      </w:pPr>
      <w:bookmarkStart w:id="8" w:name="_heading=h.xm119p1urx3v"/>
      <w:bookmarkStart w:id="9" w:name="_heading=h.h6xyyvrdskpv"/>
      <w:bookmarkEnd w:id="8"/>
      <w:bookmarkEnd w:id="9"/>
      <w:r w:rsidRPr="00DB38B2">
        <w:rPr>
          <w:i/>
        </w:rPr>
        <w:lastRenderedPageBreak/>
        <w:t>PIT tag data</w:t>
      </w:r>
    </w:p>
    <w:p w14:paraId="06C76280" w14:textId="1A7C093C" w:rsidR="00455E0F" w:rsidRDefault="00455E0F" w:rsidP="00455E0F">
      <w:pPr>
        <w:ind w:firstLine="720"/>
      </w:pPr>
      <w:r>
        <w:t>We used Passive Integrated Transponder (PIT) data provided by Columbia Basin Research (CBR</w:t>
      </w:r>
      <w:r w:rsidR="00903DC2">
        <w:t>, cbr.washington.edu</w:t>
      </w:r>
      <w:r>
        <w:t>) via PIT Tag Information Systems (PTAGIS</w:t>
      </w:r>
      <w:r w:rsidR="00903DC2">
        <w:t>, www.ptagis.org</w:t>
      </w:r>
      <w:r>
        <w:t xml:space="preserve">) to estimate the survival of Snake River </w:t>
      </w:r>
      <w:r w:rsidR="00FF0052">
        <w:t xml:space="preserve">spring/summer </w:t>
      </w:r>
      <w:r>
        <w:t xml:space="preserve">Chinook (SRC) salmon. We considered data for all out-migrating SRC salmon </w:t>
      </w:r>
      <w:r w:rsidR="00AF2CBB">
        <w:t xml:space="preserve">detected </w:t>
      </w:r>
      <w:r>
        <w:t>from 2000 to 2015</w:t>
      </w:r>
      <w:r w:rsidR="00AF2CBB">
        <w:t xml:space="preserve"> at Bonneville Dam</w:t>
      </w:r>
      <w:r w:rsidR="00060BE5">
        <w:t xml:space="preserve"> -- the </w:t>
      </w:r>
      <w:r w:rsidR="00AF2CBB">
        <w:t>furthest</w:t>
      </w:r>
      <w:r>
        <w:t xml:space="preserve"> downstream dam on the Columbia River.  We marked a fish as having survived the marine stage if it was detected at Bonneville Dam </w:t>
      </w:r>
      <w:commentRangeStart w:id="10"/>
      <w:r>
        <w:t>(or farther upstream, if not detected at Bonneville Dam)</w:t>
      </w:r>
      <w:commentRangeEnd w:id="10"/>
      <w:r w:rsidR="00903DC2">
        <w:rPr>
          <w:rStyle w:val="CommentReference"/>
        </w:rPr>
        <w:commentReference w:id="10"/>
      </w:r>
      <w:r>
        <w:t xml:space="preserve"> as an adult.  The data included </w:t>
      </w:r>
      <w:proofErr w:type="spellStart"/>
      <w:r>
        <w:rPr>
          <w:i/>
        </w:rPr>
        <w:t>i</w:t>
      </w:r>
      <w:proofErr w:type="spellEnd"/>
      <w:r>
        <w:t xml:space="preserve">) last detection date at Bonneville Dam as juveniles, </w:t>
      </w:r>
      <w:r>
        <w:rPr>
          <w:i/>
        </w:rPr>
        <w:t>ii</w:t>
      </w:r>
      <w:r>
        <w:t xml:space="preserve">) rear type (hatchery or wild), and </w:t>
      </w:r>
      <w:r>
        <w:rPr>
          <w:i/>
        </w:rPr>
        <w:t>iii</w:t>
      </w:r>
      <w:r>
        <w:t>) whether the fish was detected in the Columbia River as an adult. We excluded all f</w:t>
      </w:r>
      <w:r w:rsidR="0002028E">
        <w:t xml:space="preserve">ish with an unknown rearing type (i.e., hatchery versus wild), </w:t>
      </w:r>
      <w:r>
        <w:t xml:space="preserve">geographic regions with fewer than 200 individuals (over the 16 years), </w:t>
      </w:r>
      <w:r w:rsidR="0002028E">
        <w:t xml:space="preserve">those fish </w:t>
      </w:r>
      <w:r>
        <w:t xml:space="preserve">released or tagged below the confluence of the Snake and Columbia Rivers, fish that return to spawn without entering the ocean, and fish that were barged downstream as juveniles. </w:t>
      </w:r>
      <w:r w:rsidRPr="0095599B">
        <w:t>We excluded fish that passed Bonneville Dam prior to April 1</w:t>
      </w:r>
      <w:r w:rsidRPr="0095599B">
        <w:rPr>
          <w:vertAlign w:val="superscript"/>
        </w:rPr>
        <w:t>st</w:t>
      </w:r>
      <w:r w:rsidRPr="0095599B">
        <w:t xml:space="preserve"> or later than June 30</w:t>
      </w:r>
      <w:r w:rsidRPr="0095599B">
        <w:rPr>
          <w:vertAlign w:val="superscript"/>
        </w:rPr>
        <w:t>th</w:t>
      </w:r>
      <w:r w:rsidRPr="0095599B">
        <w:t xml:space="preserve">; these fish account for &lt;0.2% of the total observations. </w:t>
      </w:r>
      <w:r>
        <w:t xml:space="preserve">This resulted in </w:t>
      </w:r>
      <w:r w:rsidR="009C4638">
        <w:t>285,660</w:t>
      </w:r>
      <w:r>
        <w:t xml:space="preserve"> individuals for </w:t>
      </w:r>
      <w:r w:rsidR="0002028E">
        <w:t xml:space="preserve">this </w:t>
      </w:r>
      <w:r>
        <w:t>analysis (</w:t>
      </w:r>
      <w:r w:rsidR="006839BC">
        <w:fldChar w:fldCharType="begin"/>
      </w:r>
      <w:r w:rsidR="006839BC">
        <w:instrText xml:space="preserve"> REF _Ref33011990 </w:instrText>
      </w:r>
      <w:r w:rsidR="006839BC">
        <w:fldChar w:fldCharType="separate"/>
      </w:r>
      <w:r w:rsidR="00F620EF" w:rsidRPr="00760F8D">
        <w:t xml:space="preserve">Table </w:t>
      </w:r>
      <w:r w:rsidR="00F620EF">
        <w:rPr>
          <w:noProof/>
        </w:rPr>
        <w:t>1</w:t>
      </w:r>
      <w:r w:rsidR="006839BC">
        <w:rPr>
          <w:noProof/>
        </w:rPr>
        <w:fldChar w:fldCharType="end"/>
      </w:r>
      <w:r>
        <w:t>). All PIT-tag files are available on the CBR website (</w:t>
      </w:r>
      <w:hyperlink r:id="rId8" w:history="1">
        <w:r>
          <w:rPr>
            <w:rStyle w:val="Hyperlink"/>
            <w:color w:val="1155CC"/>
          </w:rPr>
          <w:t>http://www.cbr.washington.edu/dart/cs/data/nmfs_sar/</w:t>
        </w:r>
      </w:hyperlink>
      <w:r>
        <w:t xml:space="preserve">). </w:t>
      </w:r>
    </w:p>
    <w:p w14:paraId="2A1A7EF9" w14:textId="627A2EBA" w:rsidR="00455E0F" w:rsidRPr="00DB38B2" w:rsidRDefault="00455E0F" w:rsidP="00455E0F">
      <w:pPr>
        <w:rPr>
          <w:i/>
        </w:rPr>
      </w:pPr>
      <w:bookmarkStart w:id="11" w:name="_heading=h.aexy5y5aiv1l"/>
      <w:bookmarkEnd w:id="11"/>
      <w:r w:rsidRPr="00DB38B2">
        <w:rPr>
          <w:i/>
        </w:rPr>
        <w:t>Environmental data</w:t>
      </w:r>
    </w:p>
    <w:p w14:paraId="5585F251" w14:textId="55DD135C" w:rsidR="00455E0F" w:rsidRDefault="00455E0F" w:rsidP="008A11A6">
      <w:r>
        <w:tab/>
      </w:r>
      <w:r w:rsidR="008A11A6">
        <w:t xml:space="preserve">Because early ocean experiences are thought to have a large influence on salmon ocean survival </w:t>
      </w:r>
      <w:r w:rsidR="0011764B">
        <w:fldChar w:fldCharType="begin"/>
      </w:r>
      <w:r w:rsidR="006839BC">
        <w:instrText xml:space="preserve"> ADDIN ZOTERO_ITEM CSL_CITATION {"citationID":"bGcjfnxH","properties":{"formattedCitation":"(Kilduff et al. 2014; C. B. Woodson and Litvin 2015; Wells et al. 2016)","plainCitation":"(Kilduff et al. 2014; C. B. Woodson and Litvin 2015; Wells et al. 2016)","noteIndex":0},"citationItems":[{"id":"S6fMszql/GKODNDlP","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S6fMszql/fAP92U46","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S6fMszql/QLxtHSqD","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11764B">
        <w:fldChar w:fldCharType="separate"/>
      </w:r>
      <w:r w:rsidR="0011764B" w:rsidRPr="0011764B">
        <w:t>(</w:t>
      </w:r>
      <w:proofErr w:type="spellStart"/>
      <w:r w:rsidR="0011764B" w:rsidRPr="0011764B">
        <w:t>Kilduff</w:t>
      </w:r>
      <w:proofErr w:type="spellEnd"/>
      <w:r w:rsidR="0011764B" w:rsidRPr="0011764B">
        <w:t xml:space="preserve"> et al. 2014; C. B. Woodson and Litvin 2015; Wells et al. 2016)</w:t>
      </w:r>
      <w:r w:rsidR="0011764B">
        <w:fldChar w:fldCharType="end"/>
      </w:r>
      <w:r w:rsidR="008A11A6">
        <w:t>, we focused environmental correlates on marine conditions spanning the winter prior to when fish out</w:t>
      </w:r>
      <w:r w:rsidR="006D4012">
        <w:t>-</w:t>
      </w:r>
      <w:r w:rsidR="008A11A6">
        <w:t xml:space="preserve">migrated to the fall after outmigration. </w:t>
      </w:r>
      <w:r>
        <w:t xml:space="preserve">We obtained </w:t>
      </w:r>
      <w:r w:rsidR="008A11A6">
        <w:t xml:space="preserve">these </w:t>
      </w:r>
      <w:r>
        <w:t>environmental covariate data from a variety of sources (</w:t>
      </w:r>
      <w:r w:rsidR="006839BC">
        <w:fldChar w:fldCharType="begin"/>
      </w:r>
      <w:r w:rsidR="006839BC">
        <w:instrText xml:space="preserve"> REF _Ref33012007 </w:instrText>
      </w:r>
      <w:r w:rsidR="006839BC">
        <w:fldChar w:fldCharType="separate"/>
      </w:r>
      <w:r w:rsidR="00F620EF" w:rsidRPr="00760F8D">
        <w:t xml:space="preserve">Table </w:t>
      </w:r>
      <w:r w:rsidR="00F620EF">
        <w:rPr>
          <w:noProof/>
        </w:rPr>
        <w:t>2</w:t>
      </w:r>
      <w:r w:rsidR="006839BC">
        <w:rPr>
          <w:noProof/>
        </w:rPr>
        <w:fldChar w:fldCharType="end"/>
      </w:r>
      <w:r>
        <w:t xml:space="preserve">). Variables represent large-scale oceanographic patterns as well as </w:t>
      </w:r>
      <w:r>
        <w:lastRenderedPageBreak/>
        <w:t xml:space="preserve">regional physical metrics. While not all variables have a direct mechanistic relationship with salmon survival, salmon survival has been shown to correlate with many of them </w:t>
      </w:r>
      <w:r>
        <w:fldChar w:fldCharType="begin"/>
      </w:r>
      <w:r w:rsidR="006839BC">
        <w:instrText xml:space="preserve"> ADDIN ZOTERO_ITEM CSL_CITATION {"citationID":"tLqLSpSm","properties":{"formattedCitation":"(Burke et al. 2013; Peterson et al. 2014)","plainCitation":"(Burke et al. 2013; Peterson et al. 2014)","noteIndex":0},"citationItems":[{"id":"S6fMszql/HL6h2uCf","uris":["http://zotero.org/users/local/KNZPdLrZ/items/6ZEDRPD4"],"uri":["http://zotero.org/users/local/KNZPdLrZ/items/6ZEDRPD4"],"itemData":{"id":12,"type":"article-journal","title":"Multivariate Models of Adult Pacific Salmon Returns","container-title":"PLOS ONE","page":"e54134","volume":"8","issue":"1","source":"PLoS Journals","abstract":"Most modeling and statistical approaches encourage simplicity, yet ecological processes are often complex, as they are influenced by numerous dynamic environmental and biological factors. Pacific salmon abundance has been highly variable over the last few decades and most forecasting models have proven inadequate, primarily because of a lack of understanding of the processes affecting variability in survival. Better methods and data for predicting the abundance of returning adults are therefore required to effectively manage the species. We combined 31 distinct indicators of the marine environment collected over an 11-year period into a multivariate analysis to summarize and predict adult spring Chinook salmon returns to the Columbia River in 2012. In addition to forecasts, this tool quantifies the strength of the relationship between various ecological indicators and salmon returns, allowing interpretation of ecosystem processes. The relative importance of indicators varied, but a few trends emerged. Adult returns of spring Chinook salmon were best described using indicators of bottom-up ecological processes such as composition and abundance of zooplankton and fish prey as well as measures of individual fish, such as growth and condition. Local indicators of temperature or coastal upwelling did not contribute as much as large-scale indicators of temperature variability, matching the spatial scale over which salmon spend the majority of their ocean residence. Results suggest that effective management of Pacific salmon requires multiple types of data and that no single indicator can represent the complex early-ocean ecology of salmon.","DOI":"10.1371/journal.pone.0054134","ISSN":"1932-6203","journalAbbreviation":"PLOS ONE","language":"en","author":[{"family":"Burke","given":"Brian J."},{"family":"Peterson","given":"William T."},{"family":"Beckman","given":"Brian R."},{"family":"Morgan","given":"Cheryl"},{"family":"Daly","given":"Elizabeth A."},{"family":"Litz","given":"Marisa"}],"issued":{"date-parts":[["2013",1,11]]}}},{"id":"S6fMszql/QptLq6y7","uris":["http://zotero.org/users/local/KNZPdLrZ/items/E8M44L5P"],"uri":["http://zotero.org/users/local/KNZPdLrZ/items/E8M44L5P"],"itemData":{"id":20,"type":"article-journal","title":"Applied Fisheries Oceanography: Ecosystem Indicators of Ocean Conditions Inform Fisheries Management in the California Current","container-title":"Oceanography","page":"80-89","volume":"27","issue":"4","source":"JSTOR","archive":"JSTOR","abstract":"ABSTRACTFisheries oceanography is the study of ecological relationships between fishes and the dynamics of their marine environments and aims to characterize the physical, chemical, and biological factors that affect the recruitment and abundance of harvested species. A recent push within the fisheries management community is toward ecosystem-based management. Here, we show how physical and biological oceanography data can be used to generate indicators of ocean conditions in an ecosystem context, and how these indicators relate to the recruitment of salmonids, sablefish, sardines, and rockfish in the California Current.","ISSN":"1042-8275","title-short":"Applied Fisheries Oceanography","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t>(Burke et al. 2013; Peterson et al. 2014)</w:t>
      </w:r>
      <w:r>
        <w:fldChar w:fldCharType="end"/>
      </w:r>
      <w:r>
        <w:t xml:space="preserve">.  </w:t>
      </w:r>
      <w:r w:rsidR="00D50675">
        <w:t>Furthermore, we</w:t>
      </w:r>
      <w:r>
        <w:t xml:space="preserve"> binned all environmental data into </w:t>
      </w:r>
      <w:r w:rsidR="0002028E">
        <w:t xml:space="preserve">three-month averages: these seasonal metrics include </w:t>
      </w:r>
      <w:r>
        <w:t>Dec-Feb (</w:t>
      </w:r>
      <w:r w:rsidR="00D50675">
        <w:t>‘win’), Mar-May (‘</w:t>
      </w:r>
      <w:proofErr w:type="spellStart"/>
      <w:r w:rsidR="00D50675">
        <w:t>spr</w:t>
      </w:r>
      <w:proofErr w:type="spellEnd"/>
      <w:r w:rsidR="00D50675">
        <w:t>’</w:t>
      </w:r>
      <w:r>
        <w:t>), Jun-Aug (</w:t>
      </w:r>
      <w:r w:rsidR="00D50675">
        <w:t>‘</w:t>
      </w:r>
      <w:r>
        <w:t>sum</w:t>
      </w:r>
      <w:r w:rsidR="00D50675">
        <w:t>’</w:t>
      </w:r>
      <w:r>
        <w:t>), and Sep-Nov (</w:t>
      </w:r>
      <w:r w:rsidR="00D50675">
        <w:t>‘</w:t>
      </w:r>
      <w:proofErr w:type="spellStart"/>
      <w:r>
        <w:t>aut</w:t>
      </w:r>
      <w:proofErr w:type="spellEnd"/>
      <w:r w:rsidR="00D50675">
        <w:t>’</w:t>
      </w:r>
      <w:r>
        <w:t>)</w:t>
      </w:r>
      <w:r w:rsidR="0077414C">
        <w:t>. These seasonal bins are identified as suffixes on the environmental data names</w:t>
      </w:r>
      <w:r>
        <w:t>.  For all variables included in our analyses, we tested each of the four seasons, starting with the winter prior to when salmon enter the ocean.</w:t>
      </w:r>
    </w:p>
    <w:p w14:paraId="44877F98" w14:textId="505EA4D6" w:rsidR="00455E0F" w:rsidRPr="00DB38B2" w:rsidRDefault="00455E0F" w:rsidP="00455E0F">
      <w:pPr>
        <w:rPr>
          <w:i/>
        </w:rPr>
      </w:pPr>
      <w:r>
        <w:t xml:space="preserve"> </w:t>
      </w:r>
      <w:r w:rsidR="00FE4E5E">
        <w:rPr>
          <w:i/>
        </w:rPr>
        <w:t>Estimation and data processing scripts</w:t>
      </w:r>
    </w:p>
    <w:p w14:paraId="1D36C290" w14:textId="7259ADC0" w:rsidR="00455E0F" w:rsidRDefault="00455E0F" w:rsidP="00455E0F">
      <w:r>
        <w:tab/>
        <w:t xml:space="preserve">All of the data we used for this analysis are publicly available. We provide a description of the R scripts </w:t>
      </w:r>
      <w:r w:rsidR="00FE4E5E">
        <w:t xml:space="preserve">used to create </w:t>
      </w:r>
      <w:r w:rsidR="0002028E">
        <w:t xml:space="preserve">these environmental </w:t>
      </w:r>
      <w:r w:rsidR="00FE4E5E">
        <w:t xml:space="preserve">data objects from the raw data inputs </w:t>
      </w:r>
      <w:r>
        <w:t>in the appendix Text.A</w:t>
      </w:r>
      <w:r w:rsidR="005009C7">
        <w:t>2</w:t>
      </w:r>
      <w:r>
        <w:t>.</w:t>
      </w:r>
      <w:r w:rsidR="00FE4E5E">
        <w:t xml:space="preserve"> The estimation of the model parameters was done with Template Model Builder (TMB) – a package </w:t>
      </w:r>
      <w:r w:rsidR="00FF0052">
        <w:t xml:space="preserve">of </w:t>
      </w:r>
      <w:r w:rsidR="00FE4E5E">
        <w:t>C++ libraries that efficiently estimate</w:t>
      </w:r>
      <w:r w:rsidR="0002028E">
        <w:t>s</w:t>
      </w:r>
      <w:r w:rsidR="00FE4E5E">
        <w:t xml:space="preserve"> </w:t>
      </w:r>
      <w:r w:rsidR="00661044">
        <w:t xml:space="preserve">fixed </w:t>
      </w:r>
      <w:r w:rsidR="00FE4E5E">
        <w:t xml:space="preserve">effects </w:t>
      </w:r>
      <w:r w:rsidR="00661044">
        <w:t>of the model</w:t>
      </w:r>
      <w:r w:rsidR="00FE4E5E">
        <w:t xml:space="preserve"> using the </w:t>
      </w:r>
      <w:proofErr w:type="spellStart"/>
      <w:r w:rsidR="00FE4E5E">
        <w:t>AutoDiff</w:t>
      </w:r>
      <w:proofErr w:type="spellEnd"/>
      <w:r w:rsidR="00FE4E5E">
        <w:t xml:space="preserve"> libraries and a Laplace approximation </w:t>
      </w:r>
      <w:r w:rsidR="00661044">
        <w:t xml:space="preserve">to integrate over the </w:t>
      </w:r>
      <w:r w:rsidR="00FE4E5E">
        <w:t xml:space="preserve">random effects. </w:t>
      </w:r>
    </w:p>
    <w:p w14:paraId="58D2C7B5" w14:textId="26F09B00" w:rsidR="00455E0F" w:rsidRPr="00760F8D" w:rsidRDefault="00455E0F" w:rsidP="00455E0F">
      <w:r w:rsidRPr="00DB38B2">
        <w:rPr>
          <w:i/>
        </w:rPr>
        <w:t>Models</w:t>
      </w:r>
    </w:p>
    <w:p w14:paraId="294449D7" w14:textId="2E2B5FA3" w:rsidR="00455E0F" w:rsidRPr="00760F8D" w:rsidRDefault="00455E0F" w:rsidP="00455E0F">
      <w:pPr>
        <w:ind w:firstLine="720"/>
      </w:pPr>
      <w:r w:rsidRPr="00760F8D">
        <w:t>We used a mixed-effect logi</w:t>
      </w:r>
      <w:r w:rsidR="008A11A6">
        <w:t>s</w:t>
      </w:r>
      <w:r w:rsidRPr="00760F8D">
        <w:t>t</w:t>
      </w:r>
      <w:r w:rsidR="008A11A6">
        <w:t>ic</w:t>
      </w:r>
      <w:r w:rsidRPr="00760F8D">
        <w:t xml:space="preserve"> </w:t>
      </w:r>
      <w:r w:rsidR="008A11A6">
        <w:t xml:space="preserve">regression </w:t>
      </w:r>
      <w:r w:rsidRPr="00760F8D">
        <w:t xml:space="preserve">model to predict the SAR for fish of </w:t>
      </w:r>
      <w:r w:rsidR="00D50675">
        <w:t xml:space="preserve">each </w:t>
      </w:r>
      <w:r>
        <w:t>rear</w:t>
      </w:r>
      <w:r w:rsidRPr="00760F8D">
        <w:t xml:space="preserve"> </w:t>
      </w:r>
      <w:r w:rsidR="00F4191C">
        <w:t>type r</w:t>
      </w:r>
      <w:r w:rsidRPr="00760F8D">
        <w:t xml:space="preserve"> (i.e., hatchery versus wild)</w:t>
      </w:r>
      <w:r>
        <w:t xml:space="preserve"> </w:t>
      </w:r>
      <w:r w:rsidRPr="00760F8D">
        <w:t>migrating past Bonnev</w:t>
      </w:r>
      <w:r w:rsidR="00586F2B">
        <w:t xml:space="preserve">ille Dam on </w:t>
      </w:r>
      <w:r w:rsidR="006D4012">
        <w:t xml:space="preserve">calendar </w:t>
      </w:r>
      <w:r w:rsidR="00586F2B">
        <w:t xml:space="preserve">day j during year t. </w:t>
      </w:r>
    </w:p>
    <w:p w14:paraId="3BD183D7" w14:textId="4D09E402" w:rsidR="00455E0F" w:rsidRPr="00760F8D" w:rsidRDefault="00455E0F" w:rsidP="00455E0F">
      <w:pPr>
        <w:pStyle w:val="Caption"/>
      </w:pPr>
      <w:bookmarkStart w:id="12" w:name="_Ref14771131"/>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F620EF">
        <w:rPr>
          <w:noProof/>
        </w:rPr>
        <w:t>1</w:t>
      </w:r>
      <w:r w:rsidRPr="00760F8D">
        <w:rPr>
          <w:noProof/>
        </w:rPr>
        <w:fldChar w:fldCharType="end"/>
      </w:r>
      <w:bookmarkEnd w:id="12"/>
      <w:r w:rsidRPr="00760F8D">
        <w:t>.</w:t>
      </w:r>
      <w:r w:rsidRPr="00760F8D">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jt</m:t>
            </m:r>
          </m:sub>
        </m:sSub>
        <m:r>
          <m:rPr>
            <m:sty m:val="p"/>
          </m:rPr>
          <w:rPr>
            <w:rFonts w:ascii="Cambria Math" w:eastAsia="Cambria Math" w:hAnsi="Cambria Math"/>
            <w:color w:val="000000"/>
            <w:szCs w:val="24"/>
          </w:rPr>
          <m:t>=</m:t>
        </m:r>
        <m:f>
          <m:fPr>
            <m:ctrlPr>
              <w:rPr>
                <w:rFonts w:ascii="Cambria Math" w:eastAsia="Cambria Math" w:hAnsi="Cambria Math"/>
                <w:color w:val="000000"/>
                <w:szCs w:val="24"/>
              </w:rPr>
            </m:ctrlPr>
          </m:fPr>
          <m:num>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num>
          <m:den>
            <m:r>
              <m:rPr>
                <m:sty m:val="p"/>
              </m:rPr>
              <w:rPr>
                <w:rFonts w:ascii="Cambria Math" w:eastAsia="Cambria Math" w:hAnsi="Cambria Math"/>
                <w:color w:val="000000"/>
                <w:szCs w:val="24"/>
              </w:rPr>
              <m:t>1+</m:t>
            </m:r>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den>
        </m:f>
      </m:oMath>
    </w:p>
    <w:p w14:paraId="6FBB9490" w14:textId="694A5D1D" w:rsidR="00455E0F" w:rsidRPr="0095599B" w:rsidRDefault="00455E0F" w:rsidP="00455E0F">
      <w:pPr>
        <w:pStyle w:val="Caption"/>
        <w:rPr>
          <w:color w:val="000000"/>
          <w:szCs w:val="24"/>
        </w:rPr>
      </w:pPr>
      <w:bookmarkStart w:id="13" w:name="_Ref14088498"/>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F620EF">
        <w:rPr>
          <w:noProof/>
        </w:rPr>
        <w:t>2</w:t>
      </w:r>
      <w:r w:rsidRPr="00760F8D">
        <w:rPr>
          <w:noProof/>
        </w:rPr>
        <w:fldChar w:fldCharType="end"/>
      </w:r>
      <w:bookmarkEnd w:id="13"/>
      <w:r w:rsidRPr="00760F8D">
        <w:t xml:space="preserve">. </w:t>
      </w:r>
      <w:r w:rsidRPr="00760F8D">
        <w:tab/>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μ</m:t>
            </m:r>
          </m:e>
          <m:sub>
            <m:r>
              <m:rPr>
                <m:sty m:val="p"/>
              </m:rPr>
              <w:rPr>
                <w:rFonts w:ascii="Cambria Math" w:eastAsia="Cambria Math" w:hAnsi="Cambria Math"/>
                <w:color w:val="000000"/>
                <w:szCs w:val="24"/>
              </w:rPr>
              <m:t>r</m:t>
            </m:r>
          </m:sub>
        </m:sSub>
        <m:r>
          <m:rPr>
            <m:sty m:val="p"/>
          </m:rPr>
          <w:rPr>
            <w:rFonts w:ascii="Cambria Math" w:eastAsia="Cambria Math" w:hAnsi="Cambria Math"/>
            <w:color w:val="000000"/>
            <w:szCs w:val="24"/>
          </w:rPr>
          <m:t>+</m:t>
        </m:r>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β</m:t>
            </m:r>
          </m:e>
          <m:sub>
            <m:r>
              <m:rPr>
                <m:sty m:val="p"/>
              </m:rPr>
              <w:rPr>
                <w:rFonts w:ascii="Cambria Math" w:eastAsia="Cambria Math" w:hAnsi="Cambria Math"/>
                <w:color w:val="000000"/>
                <w:szCs w:val="24"/>
              </w:rPr>
              <m:t>r</m:t>
            </m:r>
          </m:sub>
        </m:sSub>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x</m:t>
            </m:r>
          </m:e>
          <m:sub>
            <m:r>
              <m:rPr>
                <m:sty m:val="p"/>
              </m:rPr>
              <w:rPr>
                <w:rFonts w:ascii="Cambria Math" w:eastAsia="Cambria Math" w:hAnsi="Cambria Math"/>
                <w:color w:val="000000"/>
                <w:szCs w:val="24"/>
              </w:rPr>
              <m:t>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ν</m:t>
            </m:r>
          </m:e>
          <m:sub>
            <m:r>
              <m:rPr>
                <m:sty m:val="p"/>
              </m:rPr>
              <w:rPr>
                <w:rFonts w:ascii="Cambria Math" w:eastAsia="Cambria Math" w:hAnsi="Cambria Math"/>
                <w:color w:val="000000"/>
                <w:szCs w:val="24"/>
              </w:rPr>
              <m:t>rj</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ω</m:t>
            </m:r>
          </m:e>
          <m:sub>
            <m:r>
              <m:rPr>
                <m:sty m:val="p"/>
              </m:rPr>
              <w:rPr>
                <w:rFonts w:ascii="Cambria Math" w:eastAsia="Cambria Math" w:hAnsi="Cambria Math"/>
                <w:color w:val="000000"/>
                <w:szCs w:val="24"/>
              </w:rPr>
              <m:t xml:space="preserve">rt </m:t>
            </m:r>
          </m:sub>
        </m:sSub>
        <m:r>
          <m:rPr>
            <m:sty m:val="p"/>
          </m:rPr>
          <w:rPr>
            <w:rFonts w:ascii="Cambria Math" w:eastAsiaTheme="minorEastAsia"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ε</m:t>
            </m:r>
          </m:e>
          <m:sub>
            <m:r>
              <m:rPr>
                <m:sty m:val="p"/>
              </m:rPr>
              <w:rPr>
                <w:rFonts w:ascii="Cambria Math" w:eastAsia="Cambria Math" w:hAnsi="Cambria Math"/>
                <w:color w:val="000000"/>
                <w:szCs w:val="24"/>
              </w:rPr>
              <m:t>rjt</m:t>
            </m:r>
          </m:sub>
        </m:sSub>
      </m:oMath>
    </w:p>
    <w:p w14:paraId="0A3F40C4" w14:textId="1D830D07" w:rsidR="00455E0F" w:rsidRPr="00760F8D" w:rsidRDefault="00455E0F" w:rsidP="00455E0F">
      <w:pPr>
        <w:rPr>
          <w:color w:val="000000"/>
        </w:rPr>
      </w:pPr>
      <w:r w:rsidRPr="00760F8D">
        <w:t xml:space="preserve">Where the link function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oMath>
      <w:r w:rsidRPr="00760F8D">
        <w:t xml:space="preserve"> is a linear combination of fixed and random effects. The fixed-effects consist of the mean survival for </w:t>
      </w:r>
      <w:r>
        <w:t>rear</w:t>
      </w:r>
      <w:r w:rsidRPr="00760F8D">
        <w:t xml:space="preserve"> </w:t>
      </w:r>
      <w:r>
        <w:t>type r</w:t>
      </w:r>
      <w:r w:rsidRPr="00760F8D">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μ</m:t>
            </m:r>
          </m:e>
          <m:sub>
            <m:r>
              <m:rPr>
                <m:sty m:val="p"/>
              </m:rPr>
              <w:rPr>
                <w:rFonts w:ascii="Cambria Math" w:eastAsia="Cambria Math" w:hAnsi="Cambria Math"/>
                <w:color w:val="000000"/>
              </w:rPr>
              <m:t>r</m:t>
            </m:r>
          </m:sub>
        </m:sSub>
      </m:oMath>
      <w:r w:rsidRPr="0095599B">
        <w:rPr>
          <w:color w:val="000000"/>
        </w:rPr>
        <w:t>,</w:t>
      </w:r>
      <w:r w:rsidRPr="00760F8D">
        <w:t xml:space="preserve"> and the vector of marine coefficients </w:t>
      </w:r>
      <w:r w:rsidRPr="0095599B">
        <w:rPr>
          <w:color w:val="000000"/>
        </w:rPr>
        <w:t xml:space="preserve">for the rear type r, </w:t>
      </w:r>
      <m:oMath>
        <m:sSub>
          <m:sSubPr>
            <m:ctrlPr>
              <w:rPr>
                <w:rFonts w:ascii="Cambria Math" w:eastAsia="Cambria Math" w:hAnsi="Cambria Math"/>
                <w:b/>
                <w:color w:val="000000"/>
              </w:rPr>
            </m:ctrlPr>
          </m:sSubPr>
          <m:e>
            <m:r>
              <m:rPr>
                <m:sty m:val="b"/>
              </m:rPr>
              <w:rPr>
                <w:rFonts w:ascii="Cambria Math" w:eastAsia="Cambria Math" w:hAnsi="Cambria Math"/>
                <w:color w:val="000000"/>
              </w:rPr>
              <m:t>β</m:t>
            </m:r>
          </m:e>
          <m:sub>
            <m:r>
              <m:rPr>
                <m:sty m:val="p"/>
              </m:rPr>
              <w:rPr>
                <w:rFonts w:ascii="Cambria Math" w:eastAsia="Cambria Math" w:hAnsi="Cambria Math"/>
                <w:color w:val="000000"/>
              </w:rPr>
              <m:t>r</m:t>
            </m:r>
          </m:sub>
        </m:sSub>
      </m:oMath>
      <w:r w:rsidR="00165788" w:rsidRPr="00165788">
        <w:rPr>
          <w:color w:val="000000"/>
        </w:rPr>
        <w:t>,</w:t>
      </w:r>
      <w:r w:rsidRPr="0095599B">
        <w:rPr>
          <w:color w:val="000000"/>
        </w:rPr>
        <w:t xml:space="preserve"> times the </w:t>
      </w:r>
      <w:r w:rsidR="00F4191C">
        <w:rPr>
          <w:color w:val="000000"/>
        </w:rPr>
        <w:t xml:space="preserve">vector of </w:t>
      </w:r>
      <w:r w:rsidRPr="00760F8D">
        <w:t>marine covariates in year t,</w:t>
      </w:r>
      <w:r w:rsidR="00165788">
        <w:t xml:space="preserve"> </w:t>
      </w:r>
      <m:oMath>
        <m:sSub>
          <m:sSubPr>
            <m:ctrlPr>
              <w:rPr>
                <w:rFonts w:ascii="Cambria Math" w:eastAsia="Cambria Math" w:hAnsi="Cambria Math"/>
                <w:b/>
                <w:color w:val="000000"/>
              </w:rPr>
            </m:ctrlPr>
          </m:sSubPr>
          <m:e>
            <m:r>
              <m:rPr>
                <m:sty m:val="b"/>
              </m:rPr>
              <w:rPr>
                <w:rFonts w:ascii="Cambria Math" w:eastAsia="Cambria Math" w:hAnsi="Cambria Math"/>
                <w:color w:val="000000"/>
              </w:rPr>
              <m:t>x</m:t>
            </m:r>
          </m:e>
          <m:sub>
            <m:r>
              <m:rPr>
                <m:sty m:val="p"/>
              </m:rPr>
              <w:rPr>
                <w:rFonts w:ascii="Cambria Math" w:eastAsia="Cambria Math" w:hAnsi="Cambria Math"/>
                <w:color w:val="000000"/>
              </w:rPr>
              <m:t>t</m:t>
            </m:r>
          </m:sub>
        </m:sSub>
      </m:oMath>
      <w:r w:rsidRPr="00760F8D">
        <w:rPr>
          <w:color w:val="000000"/>
        </w:rPr>
        <w:t>.</w:t>
      </w:r>
      <w:r w:rsidRPr="00760F8D">
        <w:rPr>
          <w:b/>
          <w:color w:val="000000"/>
        </w:rPr>
        <w:t xml:space="preserve"> </w:t>
      </w:r>
      <w:r w:rsidRPr="0095599B">
        <w:rPr>
          <w:color w:val="000000"/>
        </w:rPr>
        <w:t>T</w:t>
      </w:r>
      <w:r w:rsidRPr="00760F8D">
        <w:t xml:space="preserve">he random effects include </w:t>
      </w:r>
      <w:r w:rsidR="004C51C4">
        <w:lastRenderedPageBreak/>
        <w:t xml:space="preserve">an effect for </w:t>
      </w:r>
      <w:r w:rsidR="006D4012">
        <w:t xml:space="preserve">calendar </w:t>
      </w:r>
      <w:r w:rsidRPr="00760F8D">
        <w:t xml:space="preserve">day j </w:t>
      </w:r>
      <w:r w:rsidR="004C51C4">
        <w:t>of</w:t>
      </w:r>
      <w:r w:rsidRPr="00760F8D">
        <w:t xml:space="preserve"> </w:t>
      </w:r>
      <w:r>
        <w:t>rear</w:t>
      </w:r>
      <w:r w:rsidRPr="00760F8D">
        <w:t xml:space="preserve"> </w:t>
      </w:r>
      <w:r>
        <w:t>type r</w:t>
      </w:r>
      <w:r w:rsidRPr="00760F8D">
        <w:t>,</w:t>
      </w:r>
      <w:r w:rsidR="00946E5D" w:rsidRPr="00760F8D">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Pr="00760F8D">
        <w:t xml:space="preserve">, </w:t>
      </w:r>
      <w:r w:rsidR="004C51C4">
        <w:t xml:space="preserve">an effect for </w:t>
      </w:r>
      <w:r w:rsidRPr="00760F8D">
        <w:t xml:space="preserve">year t </w:t>
      </w:r>
      <w:r w:rsidR="004C51C4">
        <w:t>of</w:t>
      </w:r>
      <w:r w:rsidRPr="00760F8D">
        <w:t xml:space="preserve"> </w:t>
      </w:r>
      <w:r>
        <w:t>rear</w:t>
      </w:r>
      <w:r w:rsidRPr="00760F8D">
        <w:t xml:space="preserve"> </w:t>
      </w:r>
      <w:r>
        <w:t>type r</w:t>
      </w:r>
      <w:r w:rsidR="00946E5D">
        <w:t>,</w:t>
      </w:r>
      <w:r w:rsidR="00165788">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ω</m:t>
            </m:r>
          </m:e>
          <m:sub>
            <m:r>
              <m:rPr>
                <m:sty m:val="p"/>
              </m:rPr>
              <w:rPr>
                <w:rFonts w:ascii="Cambria Math" w:eastAsia="Cambria Math" w:hAnsi="Cambria Math"/>
                <w:color w:val="000000"/>
              </w:rPr>
              <m:t>rt</m:t>
            </m:r>
          </m:sub>
        </m:sSub>
      </m:oMath>
      <w:r w:rsidR="00165788">
        <w:rPr>
          <w:color w:val="000000"/>
        </w:rPr>
        <w:t xml:space="preserve">, </w:t>
      </w:r>
      <w:r w:rsidRPr="00760F8D">
        <w:t xml:space="preserve">and the interaction between calendar </w:t>
      </w:r>
      <w:r>
        <w:t>day j and year t for rear type r</w:t>
      </w:r>
      <w:r w:rsidRPr="0095599B">
        <w:rPr>
          <w:color w:val="000000"/>
        </w:rPr>
        <w:t>,</w:t>
      </w:r>
      <w:r w:rsidR="00165788">
        <w:rPr>
          <w:color w:val="000000"/>
        </w:rPr>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ε</m:t>
            </m:r>
          </m:e>
          <m:sub>
            <m:r>
              <m:rPr>
                <m:sty m:val="p"/>
              </m:rPr>
              <w:rPr>
                <w:rFonts w:ascii="Cambria Math" w:eastAsia="Cambria Math" w:hAnsi="Cambria Math"/>
                <w:color w:val="000000"/>
              </w:rPr>
              <m:t>rjt</m:t>
            </m:r>
          </m:sub>
        </m:sSub>
      </m:oMath>
      <w:r w:rsidRPr="00760F8D">
        <w:t>.</w:t>
      </w:r>
      <w:r w:rsidR="00586F2B">
        <w:t xml:space="preserve"> A complete list of the subscripts, parameters and data are </w:t>
      </w:r>
      <w:r w:rsidR="00D50675">
        <w:t>available</w:t>
      </w:r>
      <w:r w:rsidR="00586F2B">
        <w:t xml:space="preserve"> in</w:t>
      </w:r>
      <w:r w:rsidR="007A2710">
        <w:t xml:space="preserve"> </w:t>
      </w:r>
      <w:r w:rsidR="006839BC">
        <w:fldChar w:fldCharType="begin"/>
      </w:r>
      <w:r w:rsidR="006839BC">
        <w:instrText xml:space="preserve"> REF _Ref33110830 </w:instrText>
      </w:r>
      <w:r w:rsidR="006839BC">
        <w:fldChar w:fldCharType="separate"/>
      </w:r>
      <w:r w:rsidR="00F620EF" w:rsidRPr="00760F8D">
        <w:t xml:space="preserve">Table </w:t>
      </w:r>
      <w:r w:rsidR="00F620EF">
        <w:rPr>
          <w:noProof/>
        </w:rPr>
        <w:t>3</w:t>
      </w:r>
      <w:r w:rsidR="006839BC">
        <w:rPr>
          <w:noProof/>
        </w:rPr>
        <w:fldChar w:fldCharType="end"/>
      </w:r>
      <w:r w:rsidR="00586F2B">
        <w:t>.</w:t>
      </w:r>
    </w:p>
    <w:p w14:paraId="37A45AC6" w14:textId="5A2525B9" w:rsidR="00455E0F" w:rsidRPr="0095599B" w:rsidRDefault="00455E0F" w:rsidP="00455E0F">
      <w:r w:rsidRPr="0095599B">
        <w:tab/>
      </w:r>
      <w:r w:rsidR="00D50675">
        <w:t xml:space="preserve">The </w:t>
      </w:r>
      <w:r w:rsidRPr="0095599B">
        <w:t>smolt-to-adult survival</w:t>
      </w:r>
      <w:r w:rsidR="00F4191C">
        <w:t xml:space="preserve"> </w:t>
      </w:r>
      <w:r w:rsidRPr="0095599B">
        <w:t xml:space="preserve">given </w:t>
      </w:r>
      <w:r w:rsidR="00F4191C">
        <w:t xml:space="preserve">the </w:t>
      </w:r>
      <w:r w:rsidRPr="0095599B">
        <w:t xml:space="preserve">observed total </w:t>
      </w:r>
      <w:r w:rsidR="00F4191C">
        <w:t xml:space="preserve">cohort </w:t>
      </w:r>
      <w:r w:rsidRPr="0095599B">
        <w:t>of smolts of rear type r that migrated downstream past Bonneville Dam</w:t>
      </w:r>
      <w:r w:rsidR="00F4191C">
        <w:t xml:space="preserve"> on day j during year t</w:t>
      </w:r>
      <w:r w:rsidRPr="0095599B">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w:r w:rsidRPr="0095599B">
        <w:t xml:space="preserve">, and the number of </w:t>
      </w:r>
      <w:r w:rsidR="00D50675">
        <w:t xml:space="preserve">fish from </w:t>
      </w:r>
      <w:r w:rsidR="00F4191C">
        <w:t>that cohort of rear type</w:t>
      </w:r>
      <w:r w:rsidR="008A11A6">
        <w:t xml:space="preserve"> r</w:t>
      </w:r>
      <w:r w:rsidR="00F4191C">
        <w:t xml:space="preserve">, on day j, and year t </w:t>
      </w:r>
      <w:r w:rsidRPr="0095599B">
        <w:t xml:space="preserve">that survived, </w:t>
      </w:r>
      <m:oMath>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oMath>
      <w:r w:rsidR="00D50675">
        <w:t>, is binomially distributed</w:t>
      </w:r>
      <w:r w:rsidRPr="0095599B">
        <w:t xml:space="preserve"> </w:t>
      </w:r>
    </w:p>
    <w:p w14:paraId="373B20EB" w14:textId="5E0A3CB7" w:rsidR="00455E0F" w:rsidRPr="0095599B" w:rsidRDefault="00455E0F" w:rsidP="00455E0F">
      <w:pPr>
        <w:pStyle w:val="Caption"/>
      </w:pPr>
      <w:bookmarkStart w:id="14" w:name="_Ref37873794"/>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F620EF">
        <w:rPr>
          <w:noProof/>
        </w:rPr>
        <w:t>3</w:t>
      </w:r>
      <w:r w:rsidRPr="00760F8D">
        <w:rPr>
          <w:noProof/>
        </w:rPr>
        <w:fldChar w:fldCharType="end"/>
      </w:r>
      <w:bookmarkEnd w:id="14"/>
      <w:r w:rsidRPr="00760F8D">
        <w:t>.</w:t>
      </w:r>
      <w:r w:rsidRPr="00760F8D">
        <w:tab/>
      </w:r>
      <m:oMath>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r>
          <m:rPr>
            <m:sty m:val="p"/>
          </m:rPr>
          <w:rPr>
            <w:rFonts w:ascii="Cambria Math" w:eastAsiaTheme="minorEastAsia" w:hAnsi="Cambria Math"/>
          </w:rPr>
          <m:t>∼Binomial</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rjt</m:t>
                </m:r>
              </m:sub>
            </m:sSub>
          </m:e>
        </m:d>
      </m:oMath>
    </w:p>
    <w:p w14:paraId="726A99AE" w14:textId="698BE1DA" w:rsidR="00455E0F" w:rsidRPr="0095599B" w:rsidRDefault="00455E0F" w:rsidP="00455E0F">
      <w:pPr>
        <w:ind w:firstLine="720"/>
      </w:pPr>
      <w:r w:rsidRPr="00760F8D">
        <w:t xml:space="preserve">The random effects by </w:t>
      </w:r>
      <w:r>
        <w:t>rear</w:t>
      </w:r>
      <w:r w:rsidRPr="00760F8D">
        <w:t xml:space="preserve"> </w:t>
      </w:r>
      <w:r w:rsidR="00F4191C">
        <w:t>type r</w:t>
      </w:r>
      <w:r w:rsidRPr="00760F8D">
        <w:t xml:space="preserve"> for calendar day an</w:t>
      </w:r>
      <w:r w:rsidR="00F4191C">
        <w:t>d year</w:t>
      </w:r>
      <w:r w:rsidRPr="00760F8D">
        <w:t xml:space="preserve"> are treated as auto-regressive processes</w:t>
      </w:r>
      <w:r w:rsidR="007945C2">
        <w:t xml:space="preserve"> with lag 1</w:t>
      </w:r>
      <w:r w:rsidR="0011764B">
        <w:t xml:space="preserve"> (</w:t>
      </w:r>
      <w:r w:rsidR="007945C2">
        <w:t>i.e.</w:t>
      </w:r>
      <w:r w:rsidR="0011764B">
        <w:t xml:space="preserve">, </w:t>
      </w:r>
      <w:proofErr w:type="gramStart"/>
      <w:r w:rsidR="0011764B">
        <w:t>AR(</w:t>
      </w:r>
      <w:proofErr w:type="gramEnd"/>
      <w:r w:rsidR="0011764B">
        <w:t>1))</w:t>
      </w:r>
      <w:r w:rsidRPr="0095599B">
        <w:t>,</w:t>
      </w:r>
    </w:p>
    <w:p w14:paraId="7E969EE5" w14:textId="1155970F"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F620EF">
        <w:rPr>
          <w:noProof/>
        </w:rPr>
        <w:t>4</w:t>
      </w:r>
      <w:r w:rsidRPr="00760F8D">
        <w:rPr>
          <w:noProof/>
        </w:rPr>
        <w:fldChar w:fldCharType="end"/>
      </w:r>
      <w:r w:rsidRPr="00760F8D">
        <w:t>.</w:t>
      </w:r>
      <w:r w:rsidRPr="00760F8D">
        <w:tab/>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r>
          <m:rPr>
            <m:sty m:val="p"/>
          </m:rPr>
          <w:rPr>
            <w:rFonts w:ascii="Cambria Math" w:hAnsi="Cambria Math"/>
          </w:rPr>
          <m:t>∼Normal</m:t>
        </m:r>
        <m:d>
          <m:dPr>
            <m:ctrlPr>
              <w:rPr>
                <w:rFonts w:ascii="Cambria Math" w:hAnsi="Cambria Math"/>
              </w:rPr>
            </m:ctrlPr>
          </m:d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j</m:t>
                    </m:r>
                  </m:e>
                </m:d>
              </m:sup>
            </m:sSup>
            <m:ctrlPr>
              <w:rPr>
                <w:rFonts w:ascii="Cambria Math" w:hAnsi="Cambria Math"/>
                <w:b/>
              </w:rPr>
            </m:ctrlPr>
          </m:e>
        </m:d>
        <m:r>
          <m:rPr>
            <m:sty m:val="b"/>
          </m:rPr>
          <w:rPr>
            <w:rFonts w:ascii="Cambria Math" w:hAnsi="Cambria Math"/>
          </w:rPr>
          <m:t xml:space="preserve"> </m:t>
        </m:r>
      </m:oMath>
    </w:p>
    <w:p w14:paraId="735AAC9A" w14:textId="227465FD"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F620EF">
        <w:rPr>
          <w:noProof/>
        </w:rPr>
        <w:t>5</w:t>
      </w:r>
      <w:r w:rsidRPr="00760F8D">
        <w:rPr>
          <w:noProof/>
        </w:rPr>
        <w:fldChar w:fldCharType="end"/>
      </w:r>
      <w:r w:rsidR="00621FF4">
        <w:t>.</w:t>
      </w:r>
      <w:r w:rsidR="00621FF4">
        <w:tab/>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r>
          <m:rPr>
            <m:sty m:val="p"/>
          </m:rPr>
          <w:rPr>
            <w:rFonts w:ascii="Cambria Math" w:hAnsi="Cambria Math"/>
          </w:rPr>
          <m:t>∼Normal</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r>
                  <m:rPr>
                    <m:sty m:val="p"/>
                  </m:rPr>
                  <w:rPr>
                    <w:rFonts w:ascii="Cambria Math" w:hAnsi="Cambria Math"/>
                  </w:rPr>
                  <m:t>ω</m:t>
                </m:r>
              </m:e>
              <m:sub>
                <m:r>
                  <m:rPr>
                    <m:sty m:val="p"/>
                  </m:rPr>
                  <w:rPr>
                    <w:rFonts w:ascii="Cambria Math" w:hAnsi="Cambria Math"/>
                  </w:rPr>
                  <m:t>rt-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t</m:t>
                    </m:r>
                  </m:e>
                </m:d>
              </m:sup>
            </m:sSup>
            <m:ctrlPr>
              <w:rPr>
                <w:rFonts w:ascii="Cambria Math" w:hAnsi="Cambria Math"/>
                <w:b/>
              </w:rPr>
            </m:ctrlPr>
          </m:e>
        </m:d>
      </m:oMath>
    </w:p>
    <w:p w14:paraId="789C820F" w14:textId="7970FF0A" w:rsidR="00455E0F" w:rsidRPr="0095599B" w:rsidRDefault="00455E0F" w:rsidP="00455E0F">
      <w:r w:rsidRPr="0095599B">
        <w:t>Where</w:t>
      </w:r>
      <w:r w:rsidR="00172EEA">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w:r w:rsidR="00172EEA" w:rsidRPr="00760F8D">
        <w:rPr>
          <w:rFonts w:eastAsiaTheme="minorEastAsia"/>
        </w:rPr>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w:r w:rsidR="00172EEA" w:rsidRPr="00760F8D">
        <w:rPr>
          <w:rFonts w:eastAsiaTheme="minorEastAsia"/>
        </w:rPr>
        <w:t xml:space="preserve"> </w:t>
      </w:r>
      <w:r w:rsidRPr="0095599B">
        <w:t xml:space="preserve">are the correlations </w:t>
      </w:r>
      <w:r w:rsidR="006D4012">
        <w:t>for</w:t>
      </w:r>
      <w:r w:rsidR="006D4012" w:rsidRPr="0095599B">
        <w:t xml:space="preserve"> </w:t>
      </w:r>
      <w:r w:rsidRPr="0095599B">
        <w:t xml:space="preserve">the day and </w:t>
      </w:r>
      <w:r w:rsidR="004C51C4">
        <w:t xml:space="preserve">year </w:t>
      </w:r>
      <w:r w:rsidRPr="0095599B">
        <w:t>effects</w:t>
      </w:r>
      <w:r w:rsidR="002C7097" w:rsidRPr="00760F8D">
        <w:rPr>
          <w:rFonts w:eastAsiaTheme="minorEastAsia"/>
        </w:rPr>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002C7097" w:rsidRPr="00760F8D">
        <w:rPr>
          <w:rFonts w:eastAsiaTheme="minorEastAsia"/>
        </w:rPr>
        <w:t xml:space="preserve"> and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j</m:t>
            </m:r>
          </m:sub>
        </m:sSub>
      </m:oMath>
      <w:r w:rsidR="00800F9B">
        <w:rPr>
          <w:rFonts w:eastAsiaTheme="minorEastAsia"/>
        </w:rPr>
        <w:t xml:space="preserve">, respectively,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w:r w:rsidR="00800F9B">
        <w:rPr>
          <w:rFonts w:eastAsiaTheme="minorEastAsia"/>
        </w:rPr>
        <w:t xml:space="preserve">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w:r w:rsidR="00800F9B">
        <w:rPr>
          <w:rFonts w:eastAsiaTheme="minorEastAsia"/>
        </w:rPr>
        <w:t xml:space="preserve"> </w:t>
      </w:r>
      <w:r w:rsidRPr="0095599B">
        <w:t>are measures of the variances of the random effects for day and year, respectively. The random effect for the int</w:t>
      </w:r>
      <w:r w:rsidR="00D50675">
        <w:t>eraction between day and year was treated as</w:t>
      </w:r>
      <w:r w:rsidRPr="0095599B">
        <w:t xml:space="preserve"> a two dimensional auto-regressive process,</w:t>
      </w:r>
    </w:p>
    <w:p w14:paraId="27366BDE" w14:textId="06E26615"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F620EF">
        <w:rPr>
          <w:noProof/>
        </w:rPr>
        <w:t>6</w:t>
      </w:r>
      <w:r w:rsidRPr="00760F8D">
        <w:rPr>
          <w:noProof/>
        </w:rPr>
        <w:fldChar w:fldCharType="end"/>
      </w:r>
      <w:r w:rsidRPr="00760F8D">
        <w:t>.</w:t>
      </w:r>
      <w:r w:rsidRPr="00760F8D">
        <w:tab/>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m:t>
            </m:r>
          </m:sub>
        </m:sSub>
        <m:r>
          <m:rPr>
            <m:sty m:val="p"/>
          </m:rPr>
          <w:rPr>
            <w:rFonts w:ascii="Cambria Math" w:eastAsiaTheme="minorEastAsia" w:hAnsi="Cambria Math"/>
          </w:rPr>
          <m:t>∼MVN</m:t>
        </m:r>
        <m:d>
          <m:dPr>
            <m:ctrlPr>
              <w:rPr>
                <w:rFonts w:ascii="Cambria Math" w:eastAsiaTheme="minorEastAsia" w:hAnsi="Cambria Math"/>
              </w:rPr>
            </m:ctrlPr>
          </m:dPr>
          <m:e>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t</m:t>
                    </m:r>
                  </m:e>
                </m:d>
              </m:sup>
            </m:sSubSup>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1</m:t>
                </m:r>
              </m:sub>
            </m:sSub>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ctrlPr>
                  <w:rPr>
                    <w:rFonts w:ascii="Cambria Math" w:eastAsiaTheme="minorEastAsia" w:hAnsi="Cambria Math"/>
                  </w:rPr>
                </m:ctrlPr>
              </m:sub>
              <m:sup>
                <m:d>
                  <m:dPr>
                    <m:ctrlPr>
                      <w:rPr>
                        <w:rFonts w:ascii="Cambria Math" w:eastAsiaTheme="minorEastAsia" w:hAnsi="Cambria Math"/>
                      </w:rPr>
                    </m:ctrlPr>
                  </m:dPr>
                  <m:e>
                    <m:r>
                      <m:rPr>
                        <m:sty m:val="p"/>
                      </m:rPr>
                      <w:rPr>
                        <w:rFonts w:ascii="Cambria Math" w:eastAsiaTheme="minorEastAsia" w:hAnsi="Cambria Math"/>
                      </w:rPr>
                      <m:t>r</m:t>
                    </m:r>
                  </m:e>
                </m:d>
              </m:sup>
            </m:sSubSup>
          </m:e>
        </m:d>
      </m:oMath>
    </w:p>
    <w:p w14:paraId="6E8CA5DE" w14:textId="7EF51CC3" w:rsidR="000639E9" w:rsidRPr="00760F8D" w:rsidRDefault="000639E9" w:rsidP="000639E9">
      <w:pPr>
        <w:pStyle w:val="Heading4"/>
        <w:rPr>
          <w:rFonts w:eastAsiaTheme="minorEastAsia"/>
          <w:b w:val="0"/>
        </w:rPr>
      </w:pPr>
      <w:r w:rsidRPr="00760F8D">
        <w:rPr>
          <w:b w:val="0"/>
        </w:rPr>
        <w:lastRenderedPageBreak/>
        <w:t xml:space="preserve">W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b"/>
              </m:rPr>
              <w:rPr>
                <w:rFonts w:ascii="Cambria Math" w:eastAsiaTheme="minorEastAsia" w:hAnsi="Cambria Math"/>
              </w:rPr>
              <m:t>rt</m:t>
            </m:r>
          </m:sub>
        </m:sSub>
      </m:oMath>
      <w:r w:rsidRPr="00760F8D">
        <w:rPr>
          <w:rFonts w:eastAsiaTheme="minorEastAsia"/>
          <w:b w:val="0"/>
        </w:rPr>
        <w:t xml:space="preserve"> is a vector of random effects across calendar days for rear </w:t>
      </w:r>
      <w:r>
        <w:rPr>
          <w:rFonts w:eastAsiaTheme="minorEastAsia"/>
          <w:b w:val="0"/>
        </w:rPr>
        <w:t>type r</w:t>
      </w:r>
      <w:r w:rsidRPr="00760F8D">
        <w:rPr>
          <w:rFonts w:eastAsiaTheme="minorEastAsia"/>
          <w:b w:val="0"/>
        </w:rPr>
        <w:t xml:space="preserve"> in year t, </w:t>
      </w:r>
      <m:oMath>
        <m:sSup>
          <m:sSupPr>
            <m:ctrlPr>
              <w:rPr>
                <w:rFonts w:ascii="Cambria Math" w:eastAsiaTheme="minorEastAsia" w:hAnsi="Cambria Math"/>
                <w:b w:val="0"/>
              </w:rPr>
            </m:ctrlPr>
          </m:sSupPr>
          <m:e>
            <m:r>
              <m:rPr>
                <m:sty m:val="b"/>
              </m:rPr>
              <w:rPr>
                <w:rFonts w:ascii="Cambria Math" w:eastAsiaTheme="minorEastAsia" w:hAnsi="Cambria Math"/>
              </w:rPr>
              <m:t>τ</m:t>
            </m:r>
          </m:e>
          <m:sup>
            <m:d>
              <m:dPr>
                <m:ctrlPr>
                  <w:rPr>
                    <w:rFonts w:ascii="Cambria Math" w:eastAsiaTheme="minorEastAsia" w:hAnsi="Cambria Math"/>
                    <w:b w:val="0"/>
                  </w:rPr>
                </m:ctrlPr>
              </m:dPr>
              <m:e>
                <m:r>
                  <m:rPr>
                    <m:sty m:val="b"/>
                  </m:rPr>
                  <w:rPr>
                    <w:rFonts w:ascii="Cambria Math" w:eastAsiaTheme="minorEastAsia" w:hAnsi="Cambria Math"/>
                  </w:rPr>
                  <m:t>rt</m:t>
                </m:r>
              </m:e>
            </m:d>
          </m:sup>
        </m:sSup>
      </m:oMath>
      <w:r w:rsidRPr="00D50675">
        <w:rPr>
          <w:rFonts w:eastAsiaTheme="minorEastAsia"/>
          <w:b w:val="0"/>
        </w:rPr>
        <w:t xml:space="preserve"> </w:t>
      </w:r>
      <w:r w:rsidRPr="00760F8D">
        <w:rPr>
          <w:rFonts w:eastAsiaTheme="minorEastAsia"/>
          <w:b w:val="0"/>
        </w:rPr>
        <w:t xml:space="preserve">is the correlation of the vector of day </w:t>
      </w:r>
      <w:r w:rsidR="00F4191C">
        <w:rPr>
          <w:rFonts w:eastAsiaTheme="minorEastAsia"/>
          <w:b w:val="0"/>
        </w:rPr>
        <w:t xml:space="preserve">effects </w:t>
      </w:r>
      <w:r w:rsidRPr="00760F8D">
        <w:rPr>
          <w:rFonts w:eastAsiaTheme="minorEastAsia"/>
          <w:b w:val="0"/>
        </w:rPr>
        <w:t xml:space="preserve">between years t and t-1, and </w:t>
      </w:r>
      <m:oMath>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xml:space="preserve"> is the covariance matrix between days within a year</w:t>
      </w:r>
      <w:r w:rsidR="00F4191C">
        <w:rPr>
          <w:rFonts w:eastAsiaTheme="minorEastAsia"/>
          <w:b w:val="0"/>
        </w:rPr>
        <w:t xml:space="preserve"> for rear type r</w:t>
      </w:r>
      <w:r w:rsidRPr="00760F8D">
        <w:rPr>
          <w:rFonts w:eastAsiaTheme="minorEastAsia"/>
          <w:b w:val="0"/>
        </w:rPr>
        <w:t>. The covariance matrix,</w:t>
      </w:r>
      <m:oMath>
        <m:r>
          <m:rPr>
            <m:sty m:val="b"/>
          </m:rPr>
          <w:rPr>
            <w:rFonts w:ascii="Cambria Math" w:eastAsiaTheme="minorEastAsia" w:hAnsi="Cambria Math"/>
          </w:rPr>
          <m:t xml:space="preserve"> </m:t>
        </m:r>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is a compact way of represent</w:t>
      </w:r>
      <w:r>
        <w:rPr>
          <w:rFonts w:eastAsiaTheme="minorEastAsia"/>
          <w:b w:val="0"/>
        </w:rPr>
        <w:t>ing</w:t>
      </w:r>
      <w:r w:rsidRPr="00760F8D">
        <w:rPr>
          <w:rFonts w:eastAsiaTheme="minorEastAsia"/>
          <w:b w:val="0"/>
        </w:rPr>
        <w:t xml:space="preserve"> the auto-correlation between day effects in the day/year interaction, where the elements between day j and day </w:t>
      </w:r>
      <m:oMath>
        <m:r>
          <m:rPr>
            <m:sty m:val="b"/>
          </m:rPr>
          <w:rPr>
            <w:rFonts w:ascii="Cambria Math" w:eastAsiaTheme="minorEastAsia" w:hAnsi="Cambria Math"/>
          </w:rPr>
          <m:t>j+D</m:t>
        </m:r>
      </m:oMath>
      <w:r w:rsidRPr="00760F8D">
        <w:rPr>
          <w:rFonts w:eastAsiaTheme="minorEastAsia"/>
          <w:b w:val="0"/>
        </w:rPr>
        <w:t xml:space="preserve"> of the</w:t>
      </w:r>
      <w:r w:rsidR="00F4191C">
        <w:rPr>
          <w:rFonts w:eastAsiaTheme="minorEastAsia"/>
          <w:b w:val="0"/>
        </w:rPr>
        <w:t xml:space="preserve"> covariance matrix are equal to</w:t>
      </w:r>
    </w:p>
    <w:p w14:paraId="1B6A1FFC" w14:textId="7CC3489A" w:rsidR="00455E0F" w:rsidRPr="0095599B" w:rsidRDefault="00455E0F" w:rsidP="00455E0F">
      <w:pPr>
        <w:pStyle w:val="Caption"/>
      </w:pPr>
      <w:r w:rsidRPr="00760F8D">
        <w:t xml:space="preserve">Equation </w:t>
      </w:r>
      <w:r>
        <w:rPr>
          <w:noProof/>
        </w:rPr>
        <w:fldChar w:fldCharType="begin"/>
      </w:r>
      <w:r>
        <w:rPr>
          <w:noProof/>
        </w:rPr>
        <w:instrText xml:space="preserve"> SEQ Equation \* ARABIC </w:instrText>
      </w:r>
      <w:r>
        <w:rPr>
          <w:noProof/>
        </w:rPr>
        <w:fldChar w:fldCharType="separate"/>
      </w:r>
      <w:r w:rsidR="00F620EF">
        <w:rPr>
          <w:noProof/>
        </w:rPr>
        <w:t>7</w:t>
      </w:r>
      <w:r>
        <w:rPr>
          <w:noProof/>
        </w:rPr>
        <w:fldChar w:fldCharType="end"/>
      </w:r>
      <w:r w:rsidRPr="00760F8D">
        <w:t xml:space="preserve">. </w:t>
      </w:r>
      <w:r w:rsidRPr="00760F8D">
        <w:tab/>
      </w:r>
      <m:oMath>
        <m:r>
          <m:rPr>
            <m:sty m:val="p"/>
          </m:rPr>
          <w:rPr>
            <w:rFonts w:ascii="Cambria Math" w:eastAsiaTheme="minorEastAsia" w:hAnsi="Cambria Math"/>
          </w:rPr>
          <m:t>Σ</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Dt</m:t>
                </m:r>
              </m:sub>
            </m:sSub>
          </m:e>
        </m:d>
        <m:r>
          <m:rPr>
            <m:sty m:val="p"/>
          </m:rP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num>
          <m:den>
            <m:r>
              <m:rPr>
                <m:sty m:val="p"/>
              </m:rPr>
              <w:rPr>
                <w:rFonts w:ascii="Cambria Math" w:eastAsiaTheme="minorEastAsia" w:hAnsi="Cambria Math"/>
              </w:rPr>
              <m:t>1-</m:t>
            </m:r>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2</m:t>
                </m:r>
              </m:sup>
            </m:sSup>
            <m:r>
              <m:rPr>
                <m:sty m:val="p"/>
              </m:rPr>
              <w:rPr>
                <w:rFonts w:ascii="Cambria Math" w:eastAsiaTheme="minorEastAsia" w:hAnsi="Cambria Math"/>
              </w:rPr>
              <m:t xml:space="preserve"> </m:t>
            </m:r>
          </m:den>
        </m:f>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D</m:t>
            </m:r>
          </m:sup>
        </m:sSup>
      </m:oMath>
      <w:r w:rsidR="00F4191C">
        <w:t>,</w:t>
      </w:r>
    </w:p>
    <w:p w14:paraId="7DE9DEF3" w14:textId="2573BEB3" w:rsidR="00602D90" w:rsidRPr="006D4A37" w:rsidRDefault="00F4191C" w:rsidP="00725D12">
      <w:pPr>
        <w:tabs>
          <w:tab w:val="left" w:pos="0"/>
        </w:tabs>
      </w:pPr>
      <w:proofErr w:type="gramStart"/>
      <w:r>
        <w:t>and</w:t>
      </w:r>
      <w:proofErr w:type="gramEnd"/>
      <w:r>
        <w:t xml:space="preserve"> </w:t>
      </w:r>
      <m:oMath>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oMath>
      <w:r>
        <w:t xml:space="preserve"> is variability in the day/year interaction</w:t>
      </w:r>
      <w:r w:rsidR="0025131B">
        <w:t xml:space="preserve"> for rear type r</w:t>
      </w:r>
      <w:r>
        <w:t>.</w:t>
      </w:r>
    </w:p>
    <w:p w14:paraId="750F53DF" w14:textId="1A96B7AA" w:rsidR="00E56657" w:rsidRDefault="00602D90" w:rsidP="00E56657">
      <w:pPr>
        <w:tabs>
          <w:tab w:val="left" w:pos="0"/>
        </w:tabs>
      </w:pPr>
      <w:r>
        <w:tab/>
      </w:r>
      <w:r w:rsidR="00D50675">
        <w:t>T</w:t>
      </w:r>
      <w:r w:rsidR="00D50675" w:rsidRPr="00760F8D">
        <w:t>o estimate the fixed and random effects of the model</w:t>
      </w:r>
      <w:r w:rsidR="00D50675">
        <w:t>, w</w:t>
      </w:r>
      <w:r w:rsidR="00455E0F" w:rsidRPr="00760F8D">
        <w:t>e use the non</w:t>
      </w:r>
      <w:r w:rsidR="00D50675">
        <w:t xml:space="preserve">-linear optimization libraries in </w:t>
      </w:r>
      <w:r w:rsidR="00455E0F" w:rsidRPr="00760F8D">
        <w:t xml:space="preserve">Template Model Builder </w:t>
      </w:r>
      <w:r w:rsidR="00D50675">
        <w:t xml:space="preserve">package </w:t>
      </w:r>
      <w:r w:rsidR="00455E0F" w:rsidRPr="00760F8D">
        <w:fldChar w:fldCharType="begin"/>
      </w:r>
      <w:r w:rsidR="006839BC">
        <w:instrText xml:space="preserve"> ADDIN ZOTERO_ITEM CSL_CITATION {"citationID":"SRwwbLET","properties":{"formattedCitation":"(Kristensen et al. 2015)","plainCitation":"(Kristensen et al. 2015)","noteIndex":0},"citationItems":[{"id":"S6fMszql/lHBnlb7U","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00455E0F" w:rsidRPr="00760F8D">
        <w:fldChar w:fldCharType="separate"/>
      </w:r>
      <w:r w:rsidR="00455E0F" w:rsidRPr="00760F8D">
        <w:t>(</w:t>
      </w:r>
      <w:proofErr w:type="spellStart"/>
      <w:r w:rsidR="00455E0F" w:rsidRPr="00760F8D">
        <w:t>Kristensen</w:t>
      </w:r>
      <w:proofErr w:type="spellEnd"/>
      <w:r w:rsidR="00455E0F" w:rsidRPr="00760F8D">
        <w:t xml:space="preserve"> et al. 2015)</w:t>
      </w:r>
      <w:r w:rsidR="00455E0F" w:rsidRPr="00760F8D">
        <w:fldChar w:fldCharType="end"/>
      </w:r>
      <w:r w:rsidR="00455E0F" w:rsidRPr="00760F8D">
        <w:t xml:space="preserve"> built for R </w:t>
      </w:r>
      <w:r w:rsidR="00455E0F" w:rsidRPr="00760F8D">
        <w:fldChar w:fldCharType="begin"/>
      </w:r>
      <w:r w:rsidR="006839BC">
        <w:instrText xml:space="preserve"> ADDIN ZOTERO_ITEM CSL_CITATION {"citationID":"36Sq1yBE","properties":{"formattedCitation":"(R Core Development Team 2015)","plainCitation":"(R Core Development Team 2015)","noteIndex":0},"citationItems":[{"id":"S6fMszql/F1wdX2Wm","uris":["http://zotero.org/users/3830350/items/UVAH4TTM"],"uri":["http://zotero.org/users/3830350/items/UVAH4TTM"],"itemData":{"id":1401,"type":"article-journal","source":"Google Scholar","title":"R: A language and environment for statistical computing","title-short":"R","URL":"http://cran.fiocruz.br/web/packages/dplR/vignettes/timeseries-dplR.pdf","author":[{"family":"R Core Development Team","given":""}],"accessed":{"date-parts":[["2017",1,11]]},"issued":{"date-parts":[["2015"]]}}}],"schema":"https://github.com/citation-style-language/schema/raw/master/csl-citation.json"} </w:instrText>
      </w:r>
      <w:r w:rsidR="00455E0F" w:rsidRPr="00760F8D">
        <w:fldChar w:fldCharType="separate"/>
      </w:r>
      <w:r w:rsidR="00455E0F" w:rsidRPr="00760F8D">
        <w:t>(R Core Development Team 2015)</w:t>
      </w:r>
      <w:r w:rsidR="00455E0F" w:rsidRPr="00760F8D">
        <w:fldChar w:fldCharType="end"/>
      </w:r>
      <w:r w:rsidR="00455E0F" w:rsidRPr="00760F8D">
        <w:t xml:space="preserve">. </w:t>
      </w:r>
      <w:r w:rsidR="00E56657">
        <w:rPr>
          <w:rFonts w:eastAsiaTheme="minorEastAsia"/>
        </w:rPr>
        <w:t>The marginal likelihood of the vector of fixed effects (</w:t>
      </w:r>
      <m:oMath>
        <m:r>
          <m:rPr>
            <m:sty m:val="b"/>
          </m:rPr>
          <w:rPr>
            <w:rFonts w:ascii="Cambria Math" w:eastAsiaTheme="minorEastAsia" w:hAnsi="Cambria Math"/>
          </w:rPr>
          <m:t>θ</m:t>
        </m:r>
      </m:oMath>
      <w:r w:rsidR="00E56657" w:rsidRPr="00F068AF">
        <w:rPr>
          <w:rFonts w:eastAsiaTheme="minorEastAsia"/>
        </w:rPr>
        <w:t>)</w:t>
      </w:r>
      <w:r w:rsidR="00E56657">
        <w:rPr>
          <w:rFonts w:eastAsiaTheme="minorEastAsia"/>
        </w:rPr>
        <w:t xml:space="preserve"> and the variance parameters (</w:t>
      </w:r>
      <m:oMath>
        <m:r>
          <m:rPr>
            <m:sty m:val="b"/>
          </m:rPr>
          <w:rPr>
            <w:rFonts w:ascii="Cambria Math" w:eastAsiaTheme="minorEastAsia" w:hAnsi="Cambria Math"/>
          </w:rPr>
          <m:t>γ</m:t>
        </m:r>
      </m:oMath>
      <w:r w:rsidR="00E56657">
        <w:rPr>
          <w:rFonts w:eastAsiaTheme="minorEastAsia"/>
        </w:rPr>
        <w:t>) for the random effects (</w:t>
      </w:r>
      <m:oMath>
        <m:r>
          <m:rPr>
            <m:sty m:val="b"/>
          </m:rPr>
          <w:rPr>
            <w:rFonts w:ascii="Cambria Math" w:eastAsiaTheme="minorEastAsia" w:hAnsi="Cambria Math"/>
          </w:rPr>
          <m:t>ϵ</m:t>
        </m:r>
      </m:oMath>
      <w:r w:rsidR="00E56657">
        <w:rPr>
          <w:rFonts w:eastAsiaTheme="minorEastAsia"/>
        </w:rPr>
        <w:t xml:space="preserve">) given the data </w:t>
      </w:r>
      <m:oMath>
        <m:d>
          <m:dPr>
            <m:ctrlPr>
              <w:rPr>
                <w:rFonts w:ascii="Cambria Math" w:eastAsiaTheme="minorEastAsia" w:hAnsi="Cambria Math"/>
                <w:i/>
              </w:rPr>
            </m:ctrlPr>
          </m:dPr>
          <m:e>
            <m:r>
              <w:rPr>
                <w:rFonts w:ascii="Cambria Math" w:hAnsi="Cambria Math"/>
              </w:rPr>
              <m:t>L</m:t>
            </m:r>
            <m:d>
              <m:dPr>
                <m:begChr m:val="["/>
                <m:endChr m:val="]"/>
                <m:ctrlPr>
                  <w:rPr>
                    <w:rFonts w:ascii="Cambria Math" w:hAnsi="Cambria Math"/>
                    <w:i/>
                  </w:rPr>
                </m:ctrlPr>
              </m:dPr>
              <m:e>
                <m:r>
                  <m:rPr>
                    <m:sty m:val="b"/>
                  </m:rPr>
                  <w:rPr>
                    <w:rFonts w:ascii="Cambria Math" w:hAnsi="Cambria Math"/>
                  </w:rPr>
                  <m:t>θ</m:t>
                </m:r>
                <m:r>
                  <w:rPr>
                    <w:rFonts w:ascii="Cambria Math" w:hAnsi="Cambria Math"/>
                  </w:rPr>
                  <m:t>,</m:t>
                </m:r>
                <m:r>
                  <m:rPr>
                    <m:sty m:val="b"/>
                  </m:rPr>
                  <w:rPr>
                    <w:rFonts w:ascii="Cambria Math" w:eastAsiaTheme="minorEastAsia" w:hAnsi="Cambria Math"/>
                  </w:rPr>
                  <m:t>γ</m:t>
                </m:r>
              </m:e>
              <m:e>
                <m:r>
                  <m:rPr>
                    <m:sty m:val="p"/>
                  </m:rPr>
                  <w:rPr>
                    <w:rFonts w:ascii="Cambria Math" w:hAnsi="Cambria Math"/>
                  </w:rPr>
                  <m:t>Data</m:t>
                </m:r>
              </m:e>
            </m:d>
          </m:e>
        </m:d>
      </m:oMath>
      <w:r w:rsidR="00E56657">
        <w:rPr>
          <w:rFonts w:eastAsiaTheme="minorEastAsia"/>
        </w:rPr>
        <w:t xml:space="preserve"> is maximized by integrating across the product of the conditional probability of the data given the fixed and random effects </w:t>
      </w:r>
      <m:oMath>
        <m:d>
          <m:dPr>
            <m:ctrlPr>
              <w:rPr>
                <w:rFonts w:ascii="Cambria Math" w:eastAsiaTheme="minorEastAsia" w:hAnsi="Cambria Math"/>
                <w:i/>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p"/>
                      </m:rPr>
                      <w:rPr>
                        <w:rFonts w:ascii="Cambria Math" w:hAnsi="Cambria Math"/>
                      </w:rPr>
                      <m:t>Data</m:t>
                    </m:r>
                  </m:e>
                  <m:e>
                    <m:r>
                      <m:rPr>
                        <m:sty m:val="b"/>
                      </m:rPr>
                      <w:rPr>
                        <w:rFonts w:ascii="Cambria Math" w:hAnsi="Cambria Math"/>
                      </w:rPr>
                      <m:t>θ</m:t>
                    </m:r>
                    <m:r>
                      <w:rPr>
                        <w:rFonts w:ascii="Cambria Math" w:hAnsi="Cambria Math"/>
                      </w:rPr>
                      <m:t>,</m:t>
                    </m:r>
                    <m:r>
                      <m:rPr>
                        <m:sty m:val="b"/>
                      </m:rPr>
                      <w:rPr>
                        <w:rFonts w:ascii="Cambria Math" w:hAnsi="Cambria Math"/>
                      </w:rPr>
                      <m:t>ϵ</m:t>
                    </m:r>
                  </m:e>
                </m:d>
              </m:e>
            </m:func>
          </m:e>
        </m:d>
      </m:oMath>
      <w:r w:rsidR="00E56657">
        <w:rPr>
          <w:rFonts w:eastAsiaTheme="minorEastAsia"/>
        </w:rPr>
        <w:t>, and the probability of the random effects and the estimated variance</w:t>
      </w:r>
      <w:r w:rsidR="00E56657">
        <w:t>s (</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b"/>
                  </m:rPr>
                  <w:rPr>
                    <w:rFonts w:ascii="Cambria Math" w:hAnsi="Cambria Math"/>
                  </w:rPr>
                  <m:t>ϵ</m:t>
                </m:r>
              </m:e>
              <m:e>
                <m:r>
                  <m:rPr>
                    <m:sty m:val="b"/>
                  </m:rPr>
                  <w:rPr>
                    <w:rFonts w:ascii="Cambria Math" w:eastAsiaTheme="minorEastAsia" w:hAnsi="Cambria Math"/>
                  </w:rPr>
                  <m:t>γ</m:t>
                </m:r>
              </m:e>
            </m:d>
          </m:e>
        </m:func>
      </m:oMath>
      <w:r w:rsidR="00E56657">
        <w:rPr>
          <w:rFonts w:eastAsiaTheme="minorEastAsia"/>
        </w:rPr>
        <w:t>;</w:t>
      </w:r>
      <w:r w:rsidR="00E56657">
        <w:t xml:space="preserve"> </w:t>
      </w:r>
      <w:r w:rsidR="00E56657">
        <w:fldChar w:fldCharType="begin"/>
      </w:r>
      <w:r w:rsidR="00E56657">
        <w:instrText xml:space="preserve"> ADDIN EN.CITE &lt;EndNote&gt;&lt;Cite&gt;&lt;Author&gt;Thorson&lt;/Author&gt;&lt;Year&gt;2014&lt;/Year&gt;&lt;RecNum&gt;2816&lt;/RecNum&gt;&lt;DisplayText&gt;(Thorson &amp;amp; Minto 2014)&lt;/DisplayText&gt;&lt;record&gt;&lt;rec-number&gt;2816&lt;/rec-number&gt;&lt;foreign-keys&gt;&lt;key app="EN" db-id="0s2fp59zy9t0z2edwz8pxpwgxxvea0x2pzta" timestamp="1475858274"&gt;2816&lt;/key&gt;&lt;/foreign-keys&gt;&lt;ref-type name="Journal Article"&gt;17&lt;/ref-type&gt;&lt;contributors&gt;&lt;authors&gt;&lt;author&gt;Thorson, James T&lt;/author&gt;&lt;author&gt;Minto, Cóilín&lt;/author&gt;&lt;/authors&gt;&lt;/contributors&gt;&lt;titles&gt;&lt;title&gt;Mixed effects: a unifying framework for statistical modelling in fisheries biology&lt;/title&gt;&lt;secondary-title&gt;ICES Journal of Marine Science:&lt;/secondary-title&gt;&lt;/titles&gt;&lt;periodical&gt;&lt;full-title&gt;ICES Journal of Marine Science:&lt;/full-title&gt;&lt;/periodical&gt;&lt;pages&gt;12&lt;/pages&gt;&lt;volume&gt;doi: 10.1093/icesjms/fsu213&lt;/volume&gt;&lt;keywords&gt;&lt;keyword&gt;mixed-effects&lt;/keyword&gt;&lt;keyword&gt;Model&lt;/keyword&gt;&lt;keyword&gt;Statistical modeling&lt;/keyword&gt;&lt;keyword&gt;statistics&lt;/keyword&gt;&lt;/keywords&gt;&lt;dates&gt;&lt;year&gt;2014&lt;/year&gt;&lt;/dates&gt;&lt;isbn&gt;1054-3139&lt;/isbn&gt;&lt;urls&gt;&lt;/urls&gt;&lt;/record&gt;&lt;/Cite&gt;&lt;/EndNote&gt;</w:instrText>
      </w:r>
      <w:r w:rsidR="00E56657">
        <w:fldChar w:fldCharType="separate"/>
      </w:r>
      <w:hyperlink w:anchor="_ENREF_58" w:tooltip="Thorson, 2014 #2816" w:history="1">
        <w:r w:rsidR="00E56657">
          <w:rPr>
            <w:noProof/>
          </w:rPr>
          <w:t>Thorson &amp; Minto 2014</w:t>
        </w:r>
      </w:hyperlink>
      <w:r w:rsidR="00E56657">
        <w:rPr>
          <w:noProof/>
        </w:rPr>
        <w:t>)</w:t>
      </w:r>
      <w:r w:rsidR="00E56657">
        <w:fldChar w:fldCharType="end"/>
      </w:r>
      <w:r w:rsidR="00E56657">
        <w:t>,</w:t>
      </w:r>
    </w:p>
    <w:p w14:paraId="58FCBA45" w14:textId="11698C66" w:rsidR="00602D90" w:rsidRPr="006D4A37" w:rsidRDefault="00E56657" w:rsidP="00725D12">
      <w:pPr>
        <w:tabs>
          <w:tab w:val="left" w:pos="0"/>
        </w:tabs>
      </w:pPr>
      <w:bookmarkStart w:id="15" w:name="_Ref37697540"/>
      <w:r>
        <w:t xml:space="preserve">Equation </w:t>
      </w:r>
      <w:r>
        <w:rPr>
          <w:noProof/>
        </w:rPr>
        <w:fldChar w:fldCharType="begin"/>
      </w:r>
      <w:r>
        <w:rPr>
          <w:noProof/>
        </w:rPr>
        <w:instrText xml:space="preserve"> SEQ Equation \* ARABIC </w:instrText>
      </w:r>
      <w:r>
        <w:rPr>
          <w:noProof/>
        </w:rPr>
        <w:fldChar w:fldCharType="separate"/>
      </w:r>
      <w:r w:rsidR="00F620EF">
        <w:rPr>
          <w:noProof/>
        </w:rPr>
        <w:t>8</w:t>
      </w:r>
      <w:r>
        <w:rPr>
          <w:noProof/>
        </w:rPr>
        <w:fldChar w:fldCharType="end"/>
      </w:r>
      <w:bookmarkEnd w:id="15"/>
      <w:r>
        <w:t>.</w:t>
      </w:r>
      <w:r>
        <w:tab/>
      </w:r>
      <m:oMath>
        <m:r>
          <w:rPr>
            <w:rFonts w:ascii="Cambria Math" w:hAnsi="Cambria Math"/>
          </w:rPr>
          <m:t>L</m:t>
        </m:r>
        <m:d>
          <m:dPr>
            <m:begChr m:val="["/>
            <m:endChr m:val="]"/>
            <m:ctrlPr>
              <w:rPr>
                <w:rFonts w:ascii="Cambria Math" w:hAnsi="Cambria Math"/>
                <w:i/>
              </w:rPr>
            </m:ctrlPr>
          </m:dPr>
          <m:e>
            <m:r>
              <m:rPr>
                <m:sty m:val="b"/>
              </m:rPr>
              <w:rPr>
                <w:rFonts w:ascii="Cambria Math" w:hAnsi="Cambria Math"/>
              </w:rPr>
              <m:t>θ</m:t>
            </m:r>
            <m:r>
              <w:rPr>
                <w:rFonts w:ascii="Cambria Math" w:hAnsi="Cambria Math"/>
              </w:rPr>
              <m:t>,</m:t>
            </m:r>
            <m:r>
              <m:rPr>
                <m:sty m:val="b"/>
              </m:rPr>
              <w:rPr>
                <w:rFonts w:ascii="Cambria Math" w:eastAsiaTheme="minorEastAsia" w:hAnsi="Cambria Math"/>
              </w:rPr>
              <m:t>γ</m:t>
            </m:r>
          </m:e>
          <m:e>
            <m:r>
              <m:rPr>
                <m:sty m:val="p"/>
              </m:rPr>
              <w:rPr>
                <w:rFonts w:ascii="Cambria Math" w:hAnsi="Cambria Math"/>
              </w:rPr>
              <m:t>Data</m:t>
            </m:r>
          </m:e>
        </m:d>
        <m:r>
          <w:rPr>
            <w:rFonts w:ascii="Cambria Math" w:hAnsi="Cambria Math"/>
          </w:rPr>
          <m:t xml:space="preserve"> = </m:t>
        </m:r>
        <m:nary>
          <m:naryPr>
            <m:supHide m:val="1"/>
            <m:ctrlPr>
              <w:rPr>
                <w:rFonts w:ascii="Cambria Math" w:hAnsi="Cambria Math"/>
                <w:i/>
              </w:rPr>
            </m:ctrlPr>
          </m:naryPr>
          <m:sub>
            <m:r>
              <m:rPr>
                <m:sty m:val="b"/>
              </m:rPr>
              <w:rPr>
                <w:rFonts w:ascii="Cambria Math" w:hAnsi="Cambria Math"/>
              </w:rPr>
              <m:t>ϵ</m:t>
            </m:r>
          </m:sub>
          <m:sup/>
          <m:e>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p"/>
                      </m:rPr>
                      <w:rPr>
                        <w:rFonts w:ascii="Cambria Math" w:hAnsi="Cambria Math"/>
                      </w:rPr>
                      <m:t>Data</m:t>
                    </m:r>
                  </m:e>
                  <m:e>
                    <m:r>
                      <m:rPr>
                        <m:sty m:val="b"/>
                      </m:rPr>
                      <w:rPr>
                        <w:rFonts w:ascii="Cambria Math" w:hAnsi="Cambria Math"/>
                      </w:rPr>
                      <m:t>θ</m:t>
                    </m:r>
                    <m:r>
                      <w:rPr>
                        <w:rFonts w:ascii="Cambria Math" w:hAnsi="Cambria Math"/>
                      </w:rPr>
                      <m:t>,</m:t>
                    </m:r>
                    <m:r>
                      <m:rPr>
                        <m:sty m:val="b"/>
                      </m:rPr>
                      <w:rPr>
                        <w:rFonts w:ascii="Cambria Math" w:hAnsi="Cambria Math"/>
                      </w:rPr>
                      <m:t>ϵ</m:t>
                    </m:r>
                  </m:e>
                </m:d>
              </m:e>
            </m:func>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b"/>
                      </m:rPr>
                      <w:rPr>
                        <w:rFonts w:ascii="Cambria Math" w:hAnsi="Cambria Math"/>
                      </w:rPr>
                      <m:t>ϵ</m:t>
                    </m:r>
                  </m:e>
                  <m:e>
                    <m:r>
                      <m:rPr>
                        <m:sty m:val="b"/>
                      </m:rPr>
                      <w:rPr>
                        <w:rFonts w:ascii="Cambria Math" w:eastAsiaTheme="minorEastAsia" w:hAnsi="Cambria Math"/>
                      </w:rPr>
                      <m:t>γ</m:t>
                    </m:r>
                  </m:e>
                </m:d>
              </m:e>
            </m:func>
            <m:r>
              <w:rPr>
                <w:rFonts w:ascii="Cambria Math" w:hAnsi="Cambria Math"/>
              </w:rPr>
              <m:t>d</m:t>
            </m:r>
            <m:r>
              <m:rPr>
                <m:sty m:val="p"/>
              </m:rPr>
              <w:rPr>
                <w:rFonts w:ascii="Cambria Math" w:hAnsi="Cambria Math"/>
              </w:rPr>
              <m:t>ϵ</m:t>
            </m:r>
          </m:e>
        </m:nary>
      </m:oMath>
    </w:p>
    <w:p w14:paraId="5159D898" w14:textId="57A66775" w:rsidR="00455E0F" w:rsidRPr="00760F8D" w:rsidRDefault="00455E0F" w:rsidP="00455E0F">
      <w:pPr>
        <w:tabs>
          <w:tab w:val="left" w:pos="0"/>
        </w:tabs>
      </w:pPr>
      <w:r w:rsidRPr="00760F8D">
        <w:t xml:space="preserve">Not all model combinations may be estimable due to the confounding </w:t>
      </w:r>
      <w:r>
        <w:t>effects among</w:t>
      </w:r>
      <w:r w:rsidRPr="00760F8D">
        <w:t xml:space="preserve"> model parameters; in some instances, more than one model parameterization may produce identical fits to the data. In these cases, the Hessian is non-positive definite, and the solution is not unique or estimable. We define a converged model as one with a positive definite hessian</w:t>
      </w:r>
      <w:r w:rsidR="00586F2B">
        <w:t xml:space="preserve"> and a maximum gradient of 0.00</w:t>
      </w:r>
      <w:r w:rsidRPr="00760F8D">
        <w:t xml:space="preserve">1 for the fixed effects. To compare models </w:t>
      </w:r>
      <w:r w:rsidR="00A3724E">
        <w:t>and select</w:t>
      </w:r>
      <w:r w:rsidRPr="00760F8D">
        <w:t xml:space="preserve"> the most parsimonious fit </w:t>
      </w:r>
      <w:r w:rsidRPr="00760F8D">
        <w:lastRenderedPageBreak/>
        <w:t>to the data, we use</w:t>
      </w:r>
      <w:r w:rsidR="00A3724E">
        <w:t>d</w:t>
      </w:r>
      <w:r w:rsidRPr="00760F8D">
        <w:t xml:space="preserve"> the marginal AIC for the fixed effects (</w:t>
      </w:r>
      <w:proofErr w:type="spellStart"/>
      <w:r w:rsidRPr="00760F8D">
        <w:t>Akaike’s</w:t>
      </w:r>
      <w:proofErr w:type="spellEnd"/>
      <w:r w:rsidRPr="00760F8D">
        <w:t xml:space="preserve"> information theoretic; </w:t>
      </w:r>
      <w:proofErr w:type="spellStart"/>
      <w:r w:rsidRPr="00810ED1">
        <w:t>Akaike</w:t>
      </w:r>
      <w:proofErr w:type="spellEnd"/>
      <w:r w:rsidRPr="00810ED1">
        <w:t xml:space="preserve"> 1974</w:t>
      </w:r>
      <w:r w:rsidRPr="00760F8D">
        <w:t xml:space="preserve">) using the </w:t>
      </w:r>
      <w:proofErr w:type="spellStart"/>
      <w:r w:rsidRPr="00760F8D">
        <w:t>TMBhelper</w:t>
      </w:r>
      <w:proofErr w:type="spellEnd"/>
      <w:r w:rsidRPr="00760F8D">
        <w:t xml:space="preserve"> package.</w:t>
      </w:r>
    </w:p>
    <w:p w14:paraId="7ED71515" w14:textId="01888EC5" w:rsidR="00455E0F" w:rsidRDefault="00455E0F" w:rsidP="00455E0F">
      <w:pPr>
        <w:ind w:firstLine="720"/>
      </w:pPr>
      <w:r w:rsidRPr="00760F8D">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760F8D">
        <w:t>i</w:t>
      </w:r>
      <w:proofErr w:type="spellEnd"/>
      <w:r w:rsidRPr="00760F8D">
        <w:t>) zero, one</w:t>
      </w:r>
      <w:r w:rsidR="008A11A6">
        <w:t>,</w:t>
      </w:r>
      <w:r w:rsidRPr="00760F8D">
        <w:t xml:space="preserve"> or two marine covariates and ii) </w:t>
      </w:r>
      <w:r w:rsidR="00586F2B">
        <w:t>only two-covariate models</w:t>
      </w:r>
      <w:r w:rsidRPr="00760F8D">
        <w:t xml:space="preserve"> </w:t>
      </w:r>
      <w:r w:rsidR="00586F2B">
        <w:t>where the correlation between covariates was less 0.7</w:t>
      </w:r>
      <w:r w:rsidR="00E22112">
        <w:t>. Furthermore, initial analyse</w:t>
      </w:r>
      <w:r w:rsidRPr="00760F8D">
        <w:t xml:space="preserve">s indicated that estimating random effects </w:t>
      </w:r>
      <w:r w:rsidR="00E22112">
        <w:t xml:space="preserve">for </w:t>
      </w:r>
      <w:r w:rsidRPr="00760F8D">
        <w:t xml:space="preserve">day, year, and the day/year interaction in a single model produced an over-fit to the data. Models with all three random effects </w:t>
      </w:r>
      <w:r w:rsidR="00B322CB">
        <w:t xml:space="preserve">did converge in some instances, </w:t>
      </w:r>
      <w:r w:rsidRPr="00760F8D">
        <w:t>but the time-series of random effects for either the day or year were so small (&lt;1e-4 in most cases) as to be meaningless. Therefore, we restricted our analysis to no more than two random processes for day, year, and the day</w:t>
      </w:r>
      <w:r w:rsidR="00E22112">
        <w:t>/</w:t>
      </w:r>
      <w:r w:rsidRPr="00760F8D">
        <w:t>year interaction</w:t>
      </w:r>
      <w:r w:rsidR="00586F2B">
        <w:t xml:space="preserve">. This resulted in </w:t>
      </w:r>
      <w:r w:rsidRPr="00760F8D">
        <w:t>six different random effects models. Finally, to allow for the most flexibility for a given group of fish, we did not combine the hatchery and wild datasets</w:t>
      </w:r>
      <w:r w:rsidR="00586F2B">
        <w:t xml:space="preserve"> in a multivariate analysis</w:t>
      </w:r>
      <w:r w:rsidRPr="00760F8D">
        <w:t>, but rather ran models for each dataset separately.</w:t>
      </w:r>
    </w:p>
    <w:p w14:paraId="48AD6249" w14:textId="77777777" w:rsidR="00602D90" w:rsidRDefault="00602D90" w:rsidP="00602D90">
      <w:pPr>
        <w:rPr>
          <w:i/>
        </w:rPr>
      </w:pPr>
      <w:r>
        <w:rPr>
          <w:i/>
        </w:rPr>
        <w:t>Model validation</w:t>
      </w:r>
    </w:p>
    <w:p w14:paraId="1E095A2A" w14:textId="44FA8CED" w:rsidR="005009C7" w:rsidRPr="001C3ED4" w:rsidRDefault="00524321" w:rsidP="001C3ED4">
      <w:r>
        <w:tab/>
        <w:t>To validate that the parameters for our model (</w:t>
      </w:r>
      <m:oMath>
        <m:r>
          <m:rPr>
            <m:sty m:val="b"/>
          </m:rPr>
          <w:rPr>
            <w:rFonts w:ascii="Cambria Math" w:hAnsi="Cambria Math"/>
          </w:rPr>
          <m:t>θ</m:t>
        </m:r>
      </m:oMath>
      <w:r>
        <w:rPr>
          <w:b/>
        </w:rPr>
        <w:t xml:space="preserve"> </w:t>
      </w:r>
      <w:r>
        <w:t xml:space="preserve">and </w:t>
      </w:r>
      <m:oMath>
        <m:r>
          <m:rPr>
            <m:sty m:val="b"/>
          </m:rPr>
          <w:rPr>
            <w:rFonts w:ascii="Cambria Math" w:hAnsi="Cambria Math"/>
          </w:rPr>
          <m:t>γ</m:t>
        </m:r>
      </m:oMath>
      <w:r w:rsidRPr="00C61069">
        <w:t>, respectively</w:t>
      </w:r>
      <w:r>
        <w:t xml:space="preserve">) </w:t>
      </w:r>
      <w:r w:rsidR="00606975">
        <w:t xml:space="preserve">were </w:t>
      </w:r>
      <w:r>
        <w:t xml:space="preserve">estimable and unbiased, we conducted </w:t>
      </w:r>
      <w:r w:rsidR="002B4030">
        <w:t xml:space="preserve">simulations in </w:t>
      </w:r>
      <w:r w:rsidR="00606975">
        <w:t xml:space="preserve">a </w:t>
      </w:r>
      <w:r>
        <w:t xml:space="preserve">three by three factorial design - three separate trials for three different </w:t>
      </w:r>
      <w:r w:rsidR="002B4030">
        <w:t xml:space="preserve">simulation </w:t>
      </w:r>
      <w:r>
        <w:t xml:space="preserve">experiments (see Table.A2 for a list of simulation R scripts). </w:t>
      </w:r>
      <w:r w:rsidR="00654917">
        <w:t xml:space="preserve">For each trial we generated 500 random data sets of the number of wild </w:t>
      </w:r>
      <w:proofErr w:type="spellStart"/>
      <w:r w:rsidR="00654917">
        <w:t>smolts</w:t>
      </w:r>
      <w:proofErr w:type="spellEnd"/>
      <w:r w:rsidR="00654917">
        <w:t xml:space="preserve"> that survived to adulthood for each </w:t>
      </w:r>
      <w:r w:rsidR="004E5C20">
        <w:t>day</w:t>
      </w:r>
      <w:r w:rsidR="00654917">
        <w:t xml:space="preserve"> and year </w:t>
      </w:r>
      <w:r w:rsidR="004E5C20">
        <w:t>in our study</w:t>
      </w:r>
      <w:r w:rsidR="00654917">
        <w:t xml:space="preserve">. The process for </w:t>
      </w:r>
      <w:r w:rsidR="004E5C20">
        <w:t xml:space="preserve">simulating </w:t>
      </w:r>
      <w:r w:rsidR="00654917">
        <w:t xml:space="preserve">the number of survivors </w:t>
      </w:r>
      <w:r w:rsidR="004E5C20">
        <w:t>for the k</w:t>
      </w:r>
      <w:r w:rsidR="004E5C20">
        <w:rPr>
          <w:vertAlign w:val="superscript"/>
        </w:rPr>
        <w:t>th</w:t>
      </w:r>
      <w:r w:rsidR="004E5C20">
        <w:t xml:space="preserve"> random draw </w:t>
      </w:r>
      <w:r w:rsidR="00654917">
        <w:t xml:space="preserve">consisted of: 1) </w:t>
      </w:r>
      <w:r w:rsidR="004E5C20">
        <w:t xml:space="preserve">sampling </w:t>
      </w:r>
      <w:r w:rsidR="00EB76EB">
        <w:t xml:space="preserve">from the hyper-distribution, </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b/>
                      </w:rPr>
                    </m:ctrlPr>
                  </m:sSubPr>
                  <m:e>
                    <m:r>
                      <m:rPr>
                        <m:sty m:val="b"/>
                      </m:rPr>
                      <w:rPr>
                        <w:rFonts w:ascii="Cambria Math" w:hAnsi="Cambria Math"/>
                      </w:rPr>
                      <m:t>ϵ</m:t>
                    </m:r>
                  </m:e>
                  <m:sub>
                    <m:r>
                      <m:rPr>
                        <m:sty m:val="p"/>
                      </m:rPr>
                      <w:rPr>
                        <w:rFonts w:ascii="Cambria Math" w:hAnsi="Cambria Math"/>
                      </w:rPr>
                      <m:t>k</m:t>
                    </m:r>
                    <m:r>
                      <m:rPr>
                        <m:sty m:val="bi"/>
                      </m:rPr>
                      <w:rPr>
                        <w:rFonts w:ascii="Cambria Math" w:hAnsi="Cambria Math"/>
                      </w:rPr>
                      <m:t>,</m:t>
                    </m:r>
                    <m:r>
                      <m:rPr>
                        <m:sty m:val="p"/>
                      </m:rPr>
                      <w:rPr>
                        <w:rFonts w:ascii="Cambria Math" w:hAnsi="Cambria Math"/>
                      </w:rPr>
                      <m:t>h,e</m:t>
                    </m:r>
                  </m:sub>
                </m:sSub>
              </m:e>
              <m:e>
                <m:sSub>
                  <m:sSubPr>
                    <m:ctrlPr>
                      <w:rPr>
                        <w:rFonts w:ascii="Cambria Math" w:eastAsiaTheme="minorEastAsia" w:hAnsi="Cambria Math"/>
                        <w:b/>
                      </w:rPr>
                    </m:ctrlPr>
                  </m:sSubPr>
                  <m:e>
                    <m:r>
                      <m:rPr>
                        <m:sty m:val="b"/>
                      </m:rPr>
                      <w:rPr>
                        <w:rFonts w:ascii="Cambria Math" w:eastAsiaTheme="minorEastAsia" w:hAnsi="Cambria Math"/>
                      </w:rPr>
                      <m:t>γ</m:t>
                    </m:r>
                  </m:e>
                  <m:sub>
                    <m:r>
                      <m:rPr>
                        <m:sty m:val="b"/>
                      </m:rPr>
                      <w:rPr>
                        <w:rFonts w:ascii="Cambria Math" w:eastAsiaTheme="minorEastAsia" w:hAnsi="Cambria Math"/>
                      </w:rPr>
                      <m:t>mle</m:t>
                    </m:r>
                  </m:sub>
                </m:sSub>
              </m:e>
            </m:d>
          </m:e>
        </m:func>
      </m:oMath>
      <w:r w:rsidR="00EB76EB">
        <w:t xml:space="preserve">, </w:t>
      </w:r>
      <w:r w:rsidR="004E5C20">
        <w:t xml:space="preserve">the temporal </w:t>
      </w:r>
      <w:r w:rsidR="005D40B0">
        <w:t>random-</w:t>
      </w:r>
      <w:r>
        <w:t xml:space="preserve">effects </w:t>
      </w:r>
      <w:r w:rsidR="00654917">
        <w:t>for trial h and experiment e based on the maximum likelihood estimates (</w:t>
      </w:r>
      <w:proofErr w:type="spellStart"/>
      <w:r w:rsidR="00654917">
        <w:t>mle</w:t>
      </w:r>
      <w:proofErr w:type="spellEnd"/>
      <w:r w:rsidR="00654917">
        <w:t xml:space="preserve">) for </w:t>
      </w:r>
      <w:r w:rsidR="00654917">
        <w:lastRenderedPageBreak/>
        <w:t>the variances</w:t>
      </w:r>
      <w:r w:rsidR="00EB76EB">
        <w:t xml:space="preserve"> from the model</w:t>
      </w:r>
      <w:r w:rsidR="00175248">
        <w:t xml:space="preserve"> </w:t>
      </w:r>
      <w:r w:rsidR="00EB76EB">
        <w:t>with the lowest AIC</w:t>
      </w:r>
      <w:r w:rsidR="00CF59DE">
        <w:t xml:space="preserve"> (see </w:t>
      </w:r>
      <w:r w:rsidR="006839BC">
        <w:fldChar w:fldCharType="begin"/>
      </w:r>
      <w:r w:rsidR="006839BC">
        <w:instrText xml:space="preserve"> REF _Ref33013487 </w:instrText>
      </w:r>
      <w:r w:rsidR="006839BC">
        <w:fldChar w:fldCharType="separate"/>
      </w:r>
      <w:r w:rsidR="00F620EF">
        <w:t xml:space="preserve">Table </w:t>
      </w:r>
      <w:r w:rsidR="00F620EF">
        <w:rPr>
          <w:noProof/>
        </w:rPr>
        <w:t>4</w:t>
      </w:r>
      <w:r w:rsidR="006839BC">
        <w:rPr>
          <w:noProof/>
        </w:rPr>
        <w:fldChar w:fldCharType="end"/>
      </w:r>
      <w:r w:rsidR="00CF59DE">
        <w:t>)</w:t>
      </w:r>
      <w:r w:rsidR="00E5481B">
        <w:t xml:space="preserve">, </w:t>
      </w:r>
      <w:r w:rsidR="00654917">
        <w:t xml:space="preserve">2) </w:t>
      </w:r>
      <w:r w:rsidR="001C3ED4">
        <w:t xml:space="preserve">calculate </w:t>
      </w:r>
      <w:r w:rsidR="00606975">
        <w:t xml:space="preserve">the </w:t>
      </w:r>
      <w:r w:rsidR="005D40B0">
        <w:t xml:space="preserve">vector </w:t>
      </w:r>
      <w:r w:rsidR="00606975">
        <w:t>survival</w:t>
      </w:r>
      <w:r w:rsidR="00654917">
        <w:t xml:space="preserve">s,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rPr>
              <m:t>k</m:t>
            </m:r>
            <m:r>
              <m:rPr>
                <m:sty m:val="bi"/>
              </m:rPr>
              <w:rPr>
                <w:rFonts w:ascii="Cambria Math" w:hAnsi="Cambria Math"/>
              </w:rPr>
              <m:t>,</m:t>
            </m:r>
            <m:r>
              <m:rPr>
                <m:sty m:val="p"/>
              </m:rPr>
              <w:rPr>
                <w:rFonts w:ascii="Cambria Math" w:hAnsi="Cambria Math"/>
              </w:rPr>
              <m:t>h,e</m:t>
            </m:r>
          </m:sub>
        </m:sSub>
      </m:oMath>
      <w:r w:rsidR="00654917">
        <w:rPr>
          <w:b/>
        </w:rPr>
        <w:t>,</w:t>
      </w:r>
      <w:r w:rsidR="00606975">
        <w:t xml:space="preserve"> based on </w:t>
      </w:r>
      <w:r w:rsidR="00654917">
        <w:t xml:space="preserve">the random effects </w:t>
      </w:r>
      <m:oMath>
        <m:sSub>
          <m:sSubPr>
            <m:ctrlPr>
              <w:rPr>
                <w:rFonts w:ascii="Cambria Math" w:hAnsi="Cambria Math"/>
                <w:b/>
              </w:rPr>
            </m:ctrlPr>
          </m:sSubPr>
          <m:e>
            <m:r>
              <m:rPr>
                <m:sty m:val="b"/>
              </m:rPr>
              <w:rPr>
                <w:rFonts w:ascii="Cambria Math" w:hAnsi="Cambria Math"/>
              </w:rPr>
              <m:t>ϵ</m:t>
            </m:r>
          </m:e>
          <m:sub>
            <m:r>
              <m:rPr>
                <m:sty m:val="p"/>
              </m:rPr>
              <w:rPr>
                <w:rFonts w:ascii="Cambria Math" w:hAnsi="Cambria Math"/>
              </w:rPr>
              <m:t>k</m:t>
            </m:r>
            <m:r>
              <m:rPr>
                <m:sty m:val="bi"/>
              </m:rPr>
              <w:rPr>
                <w:rFonts w:ascii="Cambria Math" w:hAnsi="Cambria Math"/>
              </w:rPr>
              <m:t>,</m:t>
            </m:r>
            <m:r>
              <m:rPr>
                <m:sty m:val="p"/>
              </m:rPr>
              <w:rPr>
                <w:rFonts w:ascii="Cambria Math" w:hAnsi="Cambria Math"/>
              </w:rPr>
              <m:t>h,e</m:t>
            </m:r>
          </m:sub>
        </m:sSub>
      </m:oMath>
      <w:r w:rsidR="00654917">
        <w:t xml:space="preserve">, </w:t>
      </w:r>
      <w:r w:rsidR="00EB76EB">
        <w:t xml:space="preserve">and </w:t>
      </w:r>
      <w:proofErr w:type="spellStart"/>
      <w:r w:rsidR="00606975">
        <w:t>mle</w:t>
      </w:r>
      <w:proofErr w:type="spellEnd"/>
      <w:r w:rsidR="00606975">
        <w:t xml:space="preserve"> estimates for the mean survival and environmental covariates</w:t>
      </w:r>
      <w:r w:rsidR="001C3ED4">
        <w:t xml:space="preserve">, </w:t>
      </w:r>
      <m:oMath>
        <m:sSub>
          <m:sSubPr>
            <m:ctrlPr>
              <w:rPr>
                <w:rFonts w:ascii="Cambria Math" w:hAnsi="Cambria Math"/>
                <w:b/>
              </w:rPr>
            </m:ctrlPr>
          </m:sSubPr>
          <m:e>
            <m:r>
              <m:rPr>
                <m:sty m:val="b"/>
              </m:rPr>
              <w:rPr>
                <w:rFonts w:ascii="Cambria Math" w:hAnsi="Cambria Math"/>
              </w:rPr>
              <m:t>θ</m:t>
            </m:r>
          </m:e>
          <m:sub>
            <m:r>
              <m:rPr>
                <m:sty m:val="b"/>
              </m:rPr>
              <w:rPr>
                <w:rFonts w:ascii="Cambria Math" w:hAnsi="Cambria Math"/>
              </w:rPr>
              <m:t>mle</m:t>
            </m:r>
          </m:sub>
        </m:sSub>
      </m:oMath>
      <w:r w:rsidR="00EB76EB">
        <w:t xml:space="preserve">, </w:t>
      </w:r>
      <w:r w:rsidR="001C3ED4">
        <w:t>3) from the binomial distribution for the observations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m:rPr>
                    <m:sty m:val="bi"/>
                  </m:rPr>
                  <w:rPr>
                    <w:rFonts w:ascii="Cambria Math" w:hAnsi="Cambria Math"/>
                  </w:rPr>
                  <m:t>n|</m:t>
                </m:r>
                <m:sSub>
                  <m:sSubPr>
                    <m:ctrlPr>
                      <w:rPr>
                        <w:rFonts w:ascii="Cambria Math" w:hAnsi="Cambria Math"/>
                      </w:rPr>
                    </m:ctrlPr>
                  </m:sSubPr>
                  <m:e>
                    <m:r>
                      <m:rPr>
                        <m:sty m:val="b"/>
                      </m:rPr>
                      <w:rPr>
                        <w:rFonts w:ascii="Cambria Math" w:hAnsi="Cambria Math"/>
                      </w:rPr>
                      <m:t>s</m:t>
                    </m:r>
                  </m:e>
                  <m:sub>
                    <m:r>
                      <m:rPr>
                        <m:sty m:val="p"/>
                      </m:rPr>
                      <w:rPr>
                        <w:rFonts w:ascii="Cambria Math" w:hAnsi="Cambria Math"/>
                      </w:rPr>
                      <m:t>k,h,e</m:t>
                    </m:r>
                  </m:sub>
                </m:sSub>
              </m:e>
            </m:d>
          </m:e>
        </m:func>
      </m:oMath>
      <w:r w:rsidR="000D0166">
        <w:t xml:space="preserve">; </w:t>
      </w:r>
      <w:r w:rsidR="001C3ED4">
        <w:t xml:space="preserve">see </w:t>
      </w:r>
      <w:r w:rsidR="006839BC">
        <w:fldChar w:fldCharType="begin"/>
      </w:r>
      <w:r w:rsidR="006839BC">
        <w:instrText xml:space="preserve"> REF _Ref37873794 </w:instrText>
      </w:r>
      <w:r w:rsidR="006839BC">
        <w:fldChar w:fldCharType="separate"/>
      </w:r>
      <w:r w:rsidR="00F620EF" w:rsidRPr="00760F8D">
        <w:t xml:space="preserve">Equation </w:t>
      </w:r>
      <w:r w:rsidR="00F620EF">
        <w:rPr>
          <w:noProof/>
        </w:rPr>
        <w:t>3</w:t>
      </w:r>
      <w:r w:rsidR="006839BC">
        <w:rPr>
          <w:noProof/>
        </w:rPr>
        <w:fldChar w:fldCharType="end"/>
      </w:r>
      <w:r w:rsidR="001C3ED4">
        <w:t xml:space="preserve">), randomly draw the number of fish that survive to adulthood based on the </w:t>
      </w:r>
      <w:r w:rsidR="00EB76EB">
        <w:t xml:space="preserve">vector </w:t>
      </w:r>
      <w:r w:rsidR="000D0166">
        <w:t>sample sizes</w:t>
      </w:r>
      <w:r w:rsidR="00175248">
        <w:t xml:space="preserve"> </w:t>
      </w:r>
      <w:r w:rsidR="001C3ED4">
        <w:t>for each day and year</w:t>
      </w:r>
      <w:r w:rsidR="00CF59DE">
        <w:t xml:space="preserve"> with observations</w:t>
      </w:r>
      <w:r w:rsidR="00175248">
        <w:t xml:space="preserve">, </w:t>
      </w:r>
      <m:oMath>
        <m:r>
          <m:rPr>
            <m:sty m:val="b"/>
          </m:rPr>
          <w:rPr>
            <w:rFonts w:ascii="Cambria Math" w:hAnsi="Cambria Math"/>
          </w:rPr>
          <m:t>n</m:t>
        </m:r>
      </m:oMath>
      <w:r w:rsidR="00175248">
        <w:t xml:space="preserve">, </w:t>
      </w:r>
      <w:r w:rsidR="00A52D24">
        <w:t xml:space="preserve">and the simulated survivals, </w:t>
      </w:r>
      <m:oMath>
        <m:sSub>
          <m:sSubPr>
            <m:ctrlPr>
              <w:rPr>
                <w:rFonts w:ascii="Cambria Math" w:hAnsi="Cambria Math"/>
              </w:rPr>
            </m:ctrlPr>
          </m:sSubPr>
          <m:e>
            <m:r>
              <m:rPr>
                <m:sty m:val="b"/>
              </m:rPr>
              <w:rPr>
                <w:rFonts w:ascii="Cambria Math" w:hAnsi="Cambria Math"/>
              </w:rPr>
              <m:t>s</m:t>
            </m:r>
          </m:e>
          <m:sub>
            <m:r>
              <m:rPr>
                <m:sty m:val="p"/>
              </m:rPr>
              <w:rPr>
                <w:rFonts w:ascii="Cambria Math" w:hAnsi="Cambria Math"/>
              </w:rPr>
              <m:t>k,h,e</m:t>
            </m:r>
          </m:sub>
        </m:sSub>
      </m:oMath>
      <w:r w:rsidR="00EB76EB">
        <w:t>, and 4) use</w:t>
      </w:r>
      <w:r w:rsidR="001C3ED4">
        <w:t xml:space="preserve"> </w:t>
      </w:r>
      <w:r w:rsidR="005E0B05">
        <w:t xml:space="preserve">TMB </w:t>
      </w:r>
      <w:r w:rsidR="00EB76EB">
        <w:t xml:space="preserve">to estimate </w:t>
      </w:r>
      <w:r w:rsidR="005E0B05">
        <w:t xml:space="preserve">parameters for </w:t>
      </w:r>
      <w:r w:rsidR="003C6F4C">
        <w:t>the k</w:t>
      </w:r>
      <w:r w:rsidR="003C6F4C">
        <w:rPr>
          <w:vertAlign w:val="superscript"/>
        </w:rPr>
        <w:t>th</w:t>
      </w:r>
      <w:r w:rsidR="003C6F4C">
        <w:t xml:space="preserve"> simulated data </w:t>
      </w:r>
      <w:r w:rsidR="00A52D24">
        <w:t xml:space="preserve">from </w:t>
      </w:r>
      <w:r w:rsidR="003C6F4C">
        <w:t xml:space="preserve">trial h and experiment e </w:t>
      </w:r>
      <m:oMath>
        <m:d>
          <m:dPr>
            <m:ctrlPr>
              <w:rPr>
                <w:rFonts w:ascii="Cambria Math" w:hAnsi="Cambria Math"/>
                <w:i/>
              </w:rPr>
            </m:ctrlPr>
          </m:dPr>
          <m:e>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θ</m:t>
                    </m:r>
                    <m:ctrlPr>
                      <w:rPr>
                        <w:rFonts w:ascii="Cambria Math" w:hAnsi="Cambria Math"/>
                        <w:b/>
                        <w:i/>
                      </w:rPr>
                    </m:ctrlPr>
                  </m:e>
                </m:acc>
              </m:e>
              <m:sub>
                <m:r>
                  <m:rPr>
                    <m:sty m:val="p"/>
                  </m:rPr>
                  <w:rPr>
                    <w:rFonts w:ascii="Cambria Math" w:hAnsi="Cambria Math"/>
                  </w:rPr>
                  <m:t>k,h,e</m:t>
                </m:r>
              </m:sub>
            </m:sSub>
            <m:r>
              <m:rPr>
                <m:sty m:val="bi"/>
              </m:rPr>
              <w:rPr>
                <w:rFonts w:ascii="Cambria Math" w:hAnsi="Cambria Math"/>
              </w:rPr>
              <m:t xml:space="preserve"> </m:t>
            </m:r>
            <m:r>
              <m:rPr>
                <m:sty m:val="p"/>
              </m:rPr>
              <w:rPr>
                <w:rFonts w:ascii="Cambria Math" w:hAnsi="Cambria Math"/>
              </w:rPr>
              <m:t>and</m:t>
            </m:r>
            <m:r>
              <m:rPr>
                <m:sty m:val="bi"/>
              </m:rPr>
              <w:rPr>
                <w:rFonts w:ascii="Cambria Math" w:hAnsi="Cambria Math"/>
              </w:rPr>
              <m:t xml:space="preserve"> </m:t>
            </m:r>
            <m:sSub>
              <m:sSubPr>
                <m:ctrlPr>
                  <w:rPr>
                    <w:rFonts w:ascii="Cambria Math" w:hAnsi="Cambria Math"/>
                    <w:b/>
                  </w:rPr>
                </m:ctrlPr>
              </m:sSubPr>
              <m:e>
                <m:acc>
                  <m:accPr>
                    <m:ctrlPr>
                      <w:rPr>
                        <w:rFonts w:ascii="Cambria Math" w:hAnsi="Cambria Math"/>
                        <w:b/>
                      </w:rPr>
                    </m:ctrlPr>
                  </m:accPr>
                  <m:e>
                    <m:r>
                      <m:rPr>
                        <m:sty m:val="bi"/>
                      </m:rPr>
                      <w:rPr>
                        <w:rFonts w:ascii="Cambria Math" w:hAnsi="Cambria Math"/>
                      </w:rPr>
                      <m:t>γ</m:t>
                    </m:r>
                    <m:ctrlPr>
                      <w:rPr>
                        <w:rFonts w:ascii="Cambria Math" w:hAnsi="Cambria Math"/>
                        <w:b/>
                        <w:i/>
                      </w:rPr>
                    </m:ctrlPr>
                  </m:e>
                </m:acc>
              </m:e>
              <m:sub>
                <m:r>
                  <m:rPr>
                    <m:sty m:val="p"/>
                  </m:rPr>
                  <w:rPr>
                    <w:rFonts w:ascii="Cambria Math" w:hAnsi="Cambria Math"/>
                  </w:rPr>
                  <m:t>k,h,e</m:t>
                </m:r>
              </m:sub>
            </m:sSub>
          </m:e>
        </m:d>
      </m:oMath>
      <w:r w:rsidR="00CF59DE">
        <w:t>,</w:t>
      </w:r>
      <w:r w:rsidR="003C6F4C">
        <w:t xml:space="preserve"> </w:t>
      </w:r>
      <w:r w:rsidR="00EB76EB">
        <w:t>and compare</w:t>
      </w:r>
      <w:r w:rsidR="00CF59DE">
        <w:t xml:space="preserve"> them</w:t>
      </w:r>
      <w:r w:rsidR="00EB76EB">
        <w:t xml:space="preserve"> to the </w:t>
      </w:r>
      <w:r w:rsidR="005E0B05">
        <w:t xml:space="preserve">true parameters </w:t>
      </w:r>
      <m:oMath>
        <m:d>
          <m:dPr>
            <m:ctrlPr>
              <w:rPr>
                <w:rFonts w:ascii="Cambria Math" w:hAnsi="Cambria Math"/>
                <w:i/>
              </w:rPr>
            </m:ctrlPr>
          </m:dPr>
          <m:e>
            <m:sSub>
              <m:sSubPr>
                <m:ctrlPr>
                  <w:rPr>
                    <w:rFonts w:ascii="Cambria Math" w:hAnsi="Cambria Math"/>
                    <w:b/>
                  </w:rPr>
                </m:ctrlPr>
              </m:sSubPr>
              <m:e>
                <m:r>
                  <m:rPr>
                    <m:sty m:val="b"/>
                  </m:rPr>
                  <w:rPr>
                    <w:rFonts w:ascii="Cambria Math" w:hAnsi="Cambria Math"/>
                  </w:rPr>
                  <m:t>θ</m:t>
                </m:r>
              </m:e>
              <m:sub>
                <m:r>
                  <m:rPr>
                    <m:sty m:val="b"/>
                  </m:rPr>
                  <w:rPr>
                    <w:rFonts w:ascii="Cambria Math" w:hAnsi="Cambria Math"/>
                  </w:rPr>
                  <m:t>mle</m:t>
                </m:r>
              </m:sub>
            </m:sSub>
            <m:r>
              <m:rPr>
                <m:sty m:val="bi"/>
              </m:rPr>
              <w:rPr>
                <w:rFonts w:ascii="Cambria Math" w:hAnsi="Cambria Math"/>
              </w:rPr>
              <m:t xml:space="preserve"> </m:t>
            </m:r>
            <m:r>
              <m:rPr>
                <m:sty m:val="p"/>
              </m:rPr>
              <w:rPr>
                <w:rFonts w:ascii="Cambria Math" w:hAnsi="Cambria Math"/>
              </w:rPr>
              <m:t>and</m:t>
            </m:r>
            <m:r>
              <m:rPr>
                <m:sty m:val="bi"/>
              </m:rPr>
              <w:rPr>
                <w:rFonts w:ascii="Cambria Math" w:hAnsi="Cambria Math"/>
              </w:rPr>
              <m:t xml:space="preserve"> </m:t>
            </m:r>
            <m:sSub>
              <m:sSubPr>
                <m:ctrlPr>
                  <w:rPr>
                    <w:rFonts w:ascii="Cambria Math" w:hAnsi="Cambria Math"/>
                    <w:b/>
                  </w:rPr>
                </m:ctrlPr>
              </m:sSubPr>
              <m:e>
                <m:r>
                  <m:rPr>
                    <m:sty m:val="b"/>
                  </m:rPr>
                  <w:rPr>
                    <w:rFonts w:ascii="Cambria Math" w:hAnsi="Cambria Math"/>
                  </w:rPr>
                  <m:t>γ</m:t>
                </m:r>
              </m:e>
              <m:sub>
                <m:r>
                  <m:rPr>
                    <m:sty m:val="b"/>
                  </m:rPr>
                  <w:rPr>
                    <w:rFonts w:ascii="Cambria Math" w:hAnsi="Cambria Math"/>
                  </w:rPr>
                  <m:t>mle</m:t>
                </m:r>
              </m:sub>
            </m:sSub>
          </m:e>
        </m:d>
      </m:oMath>
      <w:r w:rsidR="005E0B05">
        <w:t xml:space="preserve"> </w:t>
      </w:r>
      <w:r w:rsidR="00CF59DE">
        <w:t xml:space="preserve">used </w:t>
      </w:r>
      <w:r w:rsidR="00EB76EB">
        <w:t>to simulate the data</w:t>
      </w:r>
      <w:r w:rsidR="005E0B05">
        <w:t>.</w:t>
      </w:r>
      <w:r>
        <w:rPr>
          <w:b/>
        </w:rPr>
        <w:t xml:space="preserve"> </w:t>
      </w:r>
    </w:p>
    <w:p w14:paraId="70E7B616" w14:textId="4FB7A806" w:rsidR="002B2075" w:rsidRDefault="00524321" w:rsidP="00725D12">
      <w:pPr>
        <w:ind w:firstLine="720"/>
      </w:pPr>
      <w:r>
        <w:t xml:space="preserve">The first experiment </w:t>
      </w:r>
      <w:r w:rsidR="00A52D24">
        <w:t>set the simulated sample sizes</w:t>
      </w:r>
      <w:r w:rsidR="001B41F1">
        <w:t xml:space="preserve"> equal</w:t>
      </w:r>
      <w:r>
        <w:t xml:space="preserve"> to 50%, 100%, and 500% of the observed sample </w:t>
      </w:r>
      <w:proofErr w:type="gramStart"/>
      <w:r>
        <w:t xml:space="preserve">sizes </w:t>
      </w:r>
      <w:proofErr w:type="gramEnd"/>
      <m:oMath>
        <m:d>
          <m:dPr>
            <m:ctrlPr>
              <w:rPr>
                <w:rFonts w:ascii="Cambria Math" w:hAnsi="Cambria Math"/>
                <w:i/>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r=wild,j,t</m:t>
                </m:r>
              </m:sub>
            </m:sSub>
          </m:e>
        </m:d>
      </m:oMath>
      <w:r>
        <w:t xml:space="preserve">. </w:t>
      </w:r>
      <w:r w:rsidR="005009C7">
        <w:t xml:space="preserve">The second experiment examined the </w:t>
      </w:r>
      <w:r>
        <w:t xml:space="preserve">correlation </w:t>
      </w:r>
      <w:r w:rsidR="005009C7">
        <w:t xml:space="preserve">for </w:t>
      </w:r>
      <w:r>
        <w:t xml:space="preserve">the day </w:t>
      </w:r>
      <w:r w:rsidR="008A49D7">
        <w:t xml:space="preserve">effect </w:t>
      </w:r>
      <w:r w:rsidR="005009C7">
        <w:t>by fixing</w:t>
      </w:r>
      <w:r>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wild,j</m:t>
                </m:r>
              </m:e>
            </m:d>
          </m:sup>
        </m:sSup>
      </m:oMath>
      <w:r w:rsidR="005009C7">
        <w:t xml:space="preserve"> to </w:t>
      </w:r>
      <w:r>
        <w:t xml:space="preserve">0.1, 0.5, or 0.9. Similarly, the third experiment </w:t>
      </w:r>
      <w:r w:rsidR="005009C7">
        <w:t xml:space="preserve">examined </w:t>
      </w:r>
      <w:r>
        <w:t xml:space="preserve">the </w:t>
      </w:r>
      <w:r w:rsidR="003819B3">
        <w:t xml:space="preserve">effects of the </w:t>
      </w:r>
      <w:r w:rsidR="00A52D24">
        <w:t>correlations for</w:t>
      </w:r>
      <w:r w:rsidR="00DB348A">
        <w:t xml:space="preserve"> the</w:t>
      </w:r>
      <w:r w:rsidR="00A52D24">
        <w:t xml:space="preserve"> </w:t>
      </w:r>
      <w:r>
        <w:t xml:space="preserve">day/year </w:t>
      </w:r>
      <w:r w:rsidR="00A52D24">
        <w:t xml:space="preserve">interaction </w:t>
      </w:r>
      <w:r w:rsidR="001B41F1">
        <w:t>b</w:t>
      </w:r>
      <w:r w:rsidR="005009C7">
        <w:t xml:space="preserve">y fixing both </w:t>
      </w:r>
      <m:oMath>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wild,j</m:t>
                </m:r>
              </m:e>
            </m:d>
          </m:sup>
        </m:sSubSup>
      </m:oMath>
      <w:r w:rsidR="005009C7">
        <w:t xml:space="preserve"> and </w:t>
      </w:r>
      <m:oMath>
        <m:r>
          <m:rPr>
            <m:sty m:val="p"/>
          </m:rPr>
          <w:rPr>
            <w:rFonts w:ascii="Cambria Math" w:eastAsiaTheme="minorEastAsia" w:hAnsi="Cambria Math"/>
          </w:rPr>
          <m:t xml:space="preserve"> </m:t>
        </m:r>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wild,t</m:t>
                </m:r>
              </m:e>
            </m:d>
          </m:sup>
        </m:sSubSup>
      </m:oMath>
      <w:r w:rsidR="005009C7">
        <w:t xml:space="preserve"> </w:t>
      </w:r>
      <w:r w:rsidR="001B41F1">
        <w:t xml:space="preserve">equal </w:t>
      </w:r>
      <w:r w:rsidR="005009C7">
        <w:t xml:space="preserve">to </w:t>
      </w:r>
      <w:r>
        <w:t xml:space="preserve">0.1, 0.5, or 0.9.  </w:t>
      </w:r>
    </w:p>
    <w:p w14:paraId="3BF26BBB" w14:textId="5E975124" w:rsidR="004A7A53" w:rsidRDefault="002B2075" w:rsidP="00725D12">
      <w:r>
        <w:tab/>
        <w:t xml:space="preserve">Previous models </w:t>
      </w:r>
      <w:r w:rsidR="0040584A">
        <w:t xml:space="preserve">for estimating </w:t>
      </w:r>
      <w:r>
        <w:t xml:space="preserve">SAR </w:t>
      </w:r>
      <w:r w:rsidR="001B41F1">
        <w:t xml:space="preserve">used </w:t>
      </w:r>
      <w:r w:rsidR="004E66BE">
        <w:t>generalized linear models</w:t>
      </w:r>
      <w:r w:rsidR="008A49D7">
        <w:t xml:space="preserve"> </w:t>
      </w:r>
      <w:r w:rsidR="004E66BE">
        <w:t>(</w:t>
      </w:r>
      <w:proofErr w:type="spellStart"/>
      <w:r w:rsidR="004E66BE">
        <w:t>glm</w:t>
      </w:r>
      <w:proofErr w:type="spellEnd"/>
      <w:r w:rsidR="004E66BE">
        <w:t xml:space="preserve">) </w:t>
      </w:r>
      <w:r w:rsidR="001B41F1">
        <w:t>in R (</w:t>
      </w:r>
      <w:r w:rsidR="008A49D7">
        <w:t>R Core Team 2018</w:t>
      </w:r>
      <w:r w:rsidR="001B41F1">
        <w:t xml:space="preserve">) and </w:t>
      </w:r>
      <w:r w:rsidR="00E34227">
        <w:t xml:space="preserve">treated </w:t>
      </w:r>
      <w:r w:rsidR="004E66BE">
        <w:t xml:space="preserve">the temporal variability </w:t>
      </w:r>
      <w:r w:rsidR="00DB348A">
        <w:t xml:space="preserve">in survival </w:t>
      </w:r>
      <w:r w:rsidR="004E66BE">
        <w:t xml:space="preserve">with </w:t>
      </w:r>
      <w:r w:rsidR="001B41F1">
        <w:t>fixed-effect</w:t>
      </w:r>
      <w:r w:rsidR="004E66BE">
        <w:t>s</w:t>
      </w:r>
      <w:r w:rsidR="001B41F1">
        <w:t xml:space="preserve"> for </w:t>
      </w:r>
      <w:r w:rsidR="00E34227">
        <w:t>day</w:t>
      </w:r>
      <w:r w:rsidR="00263B13">
        <w:t xml:space="preserve">, </w:t>
      </w:r>
      <w:r w:rsidR="00E34227">
        <w:t>day</w:t>
      </w:r>
      <w:r w:rsidR="00C9414D">
        <w:rPr>
          <w:vertAlign w:val="superscript"/>
        </w:rPr>
        <w:t>2</w:t>
      </w:r>
      <w:r w:rsidR="00C9414D">
        <w:t xml:space="preserve">, and </w:t>
      </w:r>
      <w:r w:rsidR="00660035">
        <w:t xml:space="preserve">the day/year interaction </w:t>
      </w:r>
      <w:r w:rsidR="006839BC">
        <w:fldChar w:fldCharType="begin"/>
      </w:r>
      <w:r w:rsidR="006839BC">
        <w:instrText xml:space="preserve"> ADDIN ZOTERO_ITEM CSL_CITATION {"citationID":"mT1mVUcn","properties":{"formattedCitation":"(Scheuerell et al. 2009b; Gosselin et al. 2018)","plainCitation":"(Scheuerell et al. 2009b; Gosselin et al. 2018)","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S6fMszql/gjXXo3CS","uris":["http://zotero.org/users/3830350/items/I43CVRJN"],"uri":["http://zotero.org/users/3830350/items/I43CVRJN"],"itemData":{"id":"S6fMszql/gjXXo3CS","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6839BC">
        <w:fldChar w:fldCharType="separate"/>
      </w:r>
      <w:r w:rsidR="006839BC" w:rsidRPr="006839BC">
        <w:t>(</w:t>
      </w:r>
      <w:proofErr w:type="spellStart"/>
      <w:r w:rsidR="006839BC" w:rsidRPr="006839BC">
        <w:t>Scheuerell</w:t>
      </w:r>
      <w:proofErr w:type="spellEnd"/>
      <w:r w:rsidR="006839BC" w:rsidRPr="006839BC">
        <w:t xml:space="preserve"> et al. 2009b; Gosselin et al. 2018)</w:t>
      </w:r>
      <w:r w:rsidR="006839BC">
        <w:fldChar w:fldCharType="end"/>
      </w:r>
      <w:r>
        <w:t xml:space="preserve">. </w:t>
      </w:r>
      <w:r w:rsidR="00E34227">
        <w:t xml:space="preserve">We were interested to determine </w:t>
      </w:r>
      <w:r w:rsidR="005009C7">
        <w:t xml:space="preserve">if </w:t>
      </w:r>
      <w:r w:rsidR="00C9414D">
        <w:t>the</w:t>
      </w:r>
      <w:r w:rsidR="00E34227">
        <w:t xml:space="preserve"> </w:t>
      </w:r>
      <w:r w:rsidR="00660035">
        <w:t xml:space="preserve">previous </w:t>
      </w:r>
      <w:proofErr w:type="spellStart"/>
      <w:r w:rsidR="00DB348A">
        <w:t>glm</w:t>
      </w:r>
      <w:proofErr w:type="spellEnd"/>
      <w:r w:rsidR="00DB348A">
        <w:t xml:space="preserve"> </w:t>
      </w:r>
      <w:r w:rsidR="00E34227">
        <w:t xml:space="preserve">models </w:t>
      </w:r>
      <w:r w:rsidR="00263B13">
        <w:t xml:space="preserve">could </w:t>
      </w:r>
      <w:r w:rsidR="00E34227">
        <w:t xml:space="preserve">lead to </w:t>
      </w:r>
      <w:r w:rsidR="00660035">
        <w:t xml:space="preserve">differences </w:t>
      </w:r>
      <w:r w:rsidR="00E34227">
        <w:t xml:space="preserve">in </w:t>
      </w:r>
      <w:r w:rsidR="00263B13">
        <w:t xml:space="preserve">the </w:t>
      </w:r>
      <w:r w:rsidR="00E34227">
        <w:t xml:space="preserve">expectation and standard error for </w:t>
      </w:r>
      <w:r w:rsidR="004E66BE">
        <w:t>the fixed effects associated with the mean survival and the environmental covariates</w:t>
      </w:r>
      <w:r w:rsidR="00E34227">
        <w:t xml:space="preserve">. </w:t>
      </w:r>
      <w:r w:rsidR="00604C22">
        <w:t xml:space="preserve">To validate the difference between our model and a </w:t>
      </w:r>
      <w:proofErr w:type="spellStart"/>
      <w:r w:rsidR="00660035">
        <w:t>glm</w:t>
      </w:r>
      <w:proofErr w:type="spellEnd"/>
      <w:r w:rsidR="00604C22">
        <w:t xml:space="preserve"> approach,</w:t>
      </w:r>
      <w:r w:rsidR="00660035">
        <w:t xml:space="preserve"> </w:t>
      </w:r>
      <w:r w:rsidR="00C36434">
        <w:t xml:space="preserve">we used </w:t>
      </w:r>
      <w:r w:rsidR="00604C22">
        <w:t xml:space="preserve">the following </w:t>
      </w:r>
      <w:r w:rsidR="00C36434">
        <w:t>log-</w:t>
      </w:r>
      <w:r w:rsidR="004A7A53">
        <w:t>link functi</w:t>
      </w:r>
      <w:r w:rsidR="00980C83">
        <w:t>on</w:t>
      </w:r>
      <w:proofErr w:type="gramStart"/>
      <w:r w:rsidR="00980C83">
        <w:t xml:space="preserve">, </w:t>
      </w:r>
      <w:proofErr w:type="gramEnd"/>
      <m:oMath>
        <m:sSubSup>
          <m:sSubSupPr>
            <m:ctrlPr>
              <w:rPr>
                <w:rFonts w:ascii="Cambria Math" w:hAnsi="Cambria Math"/>
              </w:rPr>
            </m:ctrlPr>
          </m:sSubSupPr>
          <m:e>
            <m:r>
              <m:rPr>
                <m:sty m:val="p"/>
              </m:rPr>
              <w:rPr>
                <w:rFonts w:ascii="Cambria Math" w:hAnsi="Cambria Math"/>
              </w:rPr>
              <m:t>η</m:t>
            </m:r>
          </m:e>
          <m:sub>
            <m:r>
              <m:rPr>
                <m:sty m:val="p"/>
              </m:rPr>
              <w:rPr>
                <w:rFonts w:ascii="Cambria Math" w:hAnsi="Cambria Math"/>
              </w:rPr>
              <m:t>i,s</m:t>
            </m:r>
          </m:sub>
          <m:sup>
            <m:r>
              <m:rPr>
                <m:sty m:val="p"/>
              </m:rPr>
              <w:rPr>
                <w:rFonts w:ascii="Cambria Math" w:hAnsi="Cambria Math"/>
              </w:rPr>
              <m:t>glm</m:t>
            </m:r>
          </m:sup>
        </m:sSubSup>
      </m:oMath>
      <w:r w:rsidR="00980C83">
        <w:t xml:space="preserve">, </w:t>
      </w:r>
    </w:p>
    <w:p w14:paraId="72C17916" w14:textId="012F8EAD" w:rsidR="004A7A53" w:rsidRPr="005225CA" w:rsidRDefault="004A7A53" w:rsidP="004A7A53">
      <w:pPr>
        <w:pStyle w:val="Caption"/>
      </w:pPr>
      <w:r>
        <w:t xml:space="preserve">Equation </w:t>
      </w:r>
      <w:r w:rsidR="006839BC">
        <w:fldChar w:fldCharType="begin"/>
      </w:r>
      <w:r w:rsidR="006839BC">
        <w:instrText xml:space="preserve"> SEQ Equation \* ARABIC </w:instrText>
      </w:r>
      <w:r w:rsidR="006839BC">
        <w:fldChar w:fldCharType="separate"/>
      </w:r>
      <w:r w:rsidR="00F620EF">
        <w:rPr>
          <w:noProof/>
        </w:rPr>
        <w:t>9</w:t>
      </w:r>
      <w:r w:rsidR="006839BC">
        <w:rPr>
          <w:noProof/>
        </w:rPr>
        <w:fldChar w:fldCharType="end"/>
      </w:r>
      <w:r>
        <w:t>.</w:t>
      </w:r>
      <w:r>
        <w:tab/>
      </w:r>
      <m:oMath>
        <m:sSubSup>
          <m:sSubSupPr>
            <m:ctrlPr>
              <w:rPr>
                <w:rFonts w:ascii="Cambria Math" w:hAnsi="Cambria Math"/>
              </w:rPr>
            </m:ctrlPr>
          </m:sSubSupPr>
          <m:e>
            <m:r>
              <m:rPr>
                <m:sty m:val="p"/>
              </m:rPr>
              <w:rPr>
                <w:rFonts w:ascii="Cambria Math" w:hAnsi="Cambria Math"/>
              </w:rPr>
              <m:t>η</m:t>
            </m:r>
          </m:e>
          <m:sub>
            <m:r>
              <m:rPr>
                <m:sty m:val="p"/>
              </m:rPr>
              <w:rPr>
                <w:rFonts w:ascii="Cambria Math" w:hAnsi="Cambria Math"/>
              </w:rPr>
              <m:t>k</m:t>
            </m:r>
          </m:sub>
          <m:sup>
            <m:r>
              <m:rPr>
                <m:sty m:val="p"/>
              </m:rPr>
              <w:rPr>
                <w:rFonts w:ascii="Cambria Math" w:hAnsi="Cambria Math"/>
              </w:rPr>
              <m:t>glm</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μ</m:t>
            </m:r>
          </m:e>
          <m:sup>
            <m:r>
              <m:rPr>
                <m:sty m:val="p"/>
              </m:rPr>
              <w:rPr>
                <w:rFonts w:ascii="Cambria Math" w:hAnsi="Cambria Math"/>
              </w:rPr>
              <m:t>glm</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PDO</m:t>
            </m:r>
          </m:sub>
          <m:sup>
            <m:r>
              <m:rPr>
                <m:sty m:val="p"/>
              </m:rPr>
              <w:rPr>
                <w:rFonts w:ascii="Cambria Math" w:hAnsi="Cambria Math"/>
              </w:rPr>
              <m:t>glm</m:t>
            </m:r>
          </m:sup>
        </m:sSubSup>
        <m:r>
          <m:rPr>
            <m:sty m:val="p"/>
          </m:rPr>
          <w:rPr>
            <w:rFonts w:ascii="Cambria Math" w:hAnsi="Cambria Math"/>
          </w:rPr>
          <m:t>SS</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CUI</m:t>
            </m:r>
          </m:sub>
          <m:sup>
            <m:r>
              <m:rPr>
                <m:sty m:val="p"/>
              </m:rPr>
              <w:rPr>
                <w:rFonts w:ascii="Cambria Math" w:hAnsi="Cambria Math"/>
              </w:rPr>
              <m:t>glm</m:t>
            </m:r>
          </m:sup>
        </m:sSubSup>
        <m:r>
          <m:rPr>
            <m:sty m:val="p"/>
          </m:rPr>
          <w:rPr>
            <w:rFonts w:ascii="Cambria Math" w:hAnsi="Cambria Math"/>
          </w:rPr>
          <m:t>CU</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r>
                  <m:rPr>
                    <m:sty m:val="p"/>
                  </m:rPr>
                  <w:rPr>
                    <w:rFonts w:ascii="Cambria Math" w:hAnsi="Cambria Math"/>
                  </w:rPr>
                  <m:t>j,glm</m:t>
                </m:r>
              </m:e>
            </m:d>
          </m:sup>
        </m:sSup>
        <m:r>
          <m:rPr>
            <m:sty m:val="p"/>
          </m:rPr>
          <w:rPr>
            <w:rFonts w:ascii="Cambria Math" w:hAnsi="Cambria Math"/>
          </w:rPr>
          <m:t>j+</m:t>
        </m:r>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sSup>
                  <m:sSupPr>
                    <m:ctrlPr>
                      <w:rPr>
                        <w:rFonts w:ascii="Cambria Math" w:hAnsi="Cambria Math"/>
                      </w:rPr>
                    </m:ctrlPr>
                  </m:sSupPr>
                  <m:e>
                    <m:r>
                      <m:rPr>
                        <m:sty m:val="p"/>
                      </m:rPr>
                      <w:rPr>
                        <w:rFonts w:ascii="Cambria Math" w:hAnsi="Cambria Math"/>
                      </w:rPr>
                      <m:t>j</m:t>
                    </m:r>
                  </m:e>
                  <m:sup>
                    <m:r>
                      <m:rPr>
                        <m:sty m:val="p"/>
                      </m:rPr>
                      <w:rPr>
                        <w:rFonts w:ascii="Cambria Math" w:hAnsi="Cambria Math"/>
                      </w:rPr>
                      <m:t>2</m:t>
                    </m:r>
                  </m:sup>
                </m:sSup>
                <m:r>
                  <w:rPr>
                    <w:rFonts w:ascii="Cambria Math" w:hAnsi="Cambria Math"/>
                  </w:rPr>
                  <m:t>,</m:t>
                </m:r>
                <m:r>
                  <m:rPr>
                    <m:sty m:val="p"/>
                  </m:rPr>
                  <w:rPr>
                    <w:rFonts w:ascii="Cambria Math" w:hAnsi="Cambria Math"/>
                  </w:rPr>
                  <m:t>glm</m:t>
                </m:r>
              </m:e>
            </m:d>
          </m:sup>
        </m:sSup>
        <m:sSup>
          <m:sSupPr>
            <m:ctrlPr>
              <w:rPr>
                <w:rFonts w:ascii="Cambria Math" w:hAnsi="Cambria Math"/>
              </w:rPr>
            </m:ctrlPr>
          </m:sSupPr>
          <m:e>
            <m:r>
              <m:rPr>
                <m:sty m:val="p"/>
              </m:rPr>
              <w:rPr>
                <w:rFonts w:ascii="Cambria Math" w:hAnsi="Cambria Math"/>
              </w:rPr>
              <m:t>j</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r>
                  <m:rPr>
                    <m:sty m:val="p"/>
                  </m:rPr>
                  <w:rPr>
                    <w:rFonts w:ascii="Cambria Math" w:hAnsi="Cambria Math"/>
                  </w:rPr>
                  <m:t>j*yr</m:t>
                </m:r>
                <m:r>
                  <w:rPr>
                    <w:rFonts w:ascii="Cambria Math" w:hAnsi="Cambria Math"/>
                  </w:rPr>
                  <m:t>,</m:t>
                </m:r>
                <m:r>
                  <m:rPr>
                    <m:sty m:val="p"/>
                  </m:rPr>
                  <w:rPr>
                    <w:rFonts w:ascii="Cambria Math" w:hAnsi="Cambria Math"/>
                  </w:rPr>
                  <m:t>glm</m:t>
                </m:r>
              </m:e>
            </m:d>
          </m:sup>
        </m:sSup>
        <m:r>
          <m:rPr>
            <m:sty m:val="p"/>
          </m:rPr>
          <w:rPr>
            <w:rFonts w:ascii="Cambria Math" w:hAnsi="Cambria Math"/>
          </w:rPr>
          <m:t>j*yr</m:t>
        </m:r>
      </m:oMath>
      <w:r>
        <w:t>.</w:t>
      </w:r>
    </w:p>
    <w:p w14:paraId="0870406C" w14:textId="2EAAA11E" w:rsidR="00DB2C02" w:rsidRDefault="00DB348A" w:rsidP="00455E0F">
      <w:proofErr w:type="gramStart"/>
      <w:r>
        <w:lastRenderedPageBreak/>
        <w:t>where</w:t>
      </w:r>
      <w:proofErr w:type="gramEnd"/>
      <w:r>
        <w:t>, for the k</w:t>
      </w:r>
      <w:r w:rsidR="00C36434" w:rsidRPr="00C61069">
        <w:rPr>
          <w:vertAlign w:val="superscript"/>
        </w:rPr>
        <w:t>th</w:t>
      </w:r>
      <w:r>
        <w:t xml:space="preserve"> simulation</w:t>
      </w:r>
      <w:r w:rsidR="00A8653D">
        <w:t xml:space="preserve">, </w:t>
      </w:r>
      <m:oMath>
        <m:sSup>
          <m:sSupPr>
            <m:ctrlPr>
              <w:rPr>
                <w:rFonts w:ascii="Cambria Math" w:hAnsi="Cambria Math"/>
              </w:rPr>
            </m:ctrlPr>
          </m:sSupPr>
          <m:e>
            <m:r>
              <m:rPr>
                <m:sty m:val="p"/>
              </m:rPr>
              <w:rPr>
                <w:rFonts w:ascii="Cambria Math" w:hAnsi="Cambria Math"/>
              </w:rPr>
              <m:t>μ</m:t>
            </m:r>
          </m:e>
          <m:sup>
            <m:r>
              <m:rPr>
                <m:sty m:val="p"/>
              </m:rPr>
              <w:rPr>
                <w:rFonts w:ascii="Cambria Math" w:hAnsi="Cambria Math"/>
              </w:rPr>
              <m:t>glm</m:t>
            </m:r>
          </m:sup>
        </m:sSup>
      </m:oMath>
      <w:r w:rsidR="00A8653D">
        <w:t xml:space="preserve"> </w:t>
      </w:r>
      <w:r w:rsidR="00C36434">
        <w:t xml:space="preserve">is the mean survival, </w:t>
      </w:r>
      <m:oMath>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PDO.sum</m:t>
            </m:r>
          </m:sub>
          <m:sup>
            <m:r>
              <m:rPr>
                <m:sty m:val="p"/>
              </m:rPr>
              <w:rPr>
                <w:rFonts w:ascii="Cambria Math" w:hAnsi="Cambria Math"/>
              </w:rPr>
              <m:t>glm</m:t>
            </m:r>
          </m:sup>
        </m:sSubSup>
      </m:oMath>
      <w:r w:rsidR="00012605">
        <w:t xml:space="preserve"> </w:t>
      </w:r>
      <w:r w:rsidR="00C36434">
        <w:t xml:space="preserve">and </w:t>
      </w:r>
      <m:oMath>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CUI.spr</m:t>
            </m:r>
          </m:sub>
          <m:sup>
            <m:r>
              <m:rPr>
                <m:sty m:val="p"/>
              </m:rPr>
              <w:rPr>
                <w:rFonts w:ascii="Cambria Math" w:hAnsi="Cambria Math"/>
              </w:rPr>
              <m:t>glm</m:t>
            </m:r>
          </m:sup>
        </m:sSubSup>
      </m:oMath>
      <w:r w:rsidR="00C36434">
        <w:t xml:space="preserve"> are the fixed effects for the environmental covariates, </w:t>
      </w:r>
      <w:r w:rsidR="00660035">
        <w:t xml:space="preserve">and </w:t>
      </w:r>
      <m:oMath>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r>
                  <m:rPr>
                    <m:sty m:val="p"/>
                  </m:rPr>
                  <w:rPr>
                    <w:rFonts w:ascii="Cambria Math" w:hAnsi="Cambria Math"/>
                  </w:rPr>
                  <m:t>j,glm</m:t>
                </m:r>
              </m:e>
            </m:d>
          </m:sup>
        </m:sSup>
      </m:oMath>
      <w:r w:rsidR="00660035">
        <w:t xml:space="preserve">, </w:t>
      </w:r>
      <m:oMath>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sSup>
                  <m:sSupPr>
                    <m:ctrlPr>
                      <w:rPr>
                        <w:rFonts w:ascii="Cambria Math" w:hAnsi="Cambria Math"/>
                      </w:rPr>
                    </m:ctrlPr>
                  </m:sSupPr>
                  <m:e>
                    <m:r>
                      <m:rPr>
                        <m:sty m:val="p"/>
                      </m:rPr>
                      <w:rPr>
                        <w:rFonts w:ascii="Cambria Math" w:hAnsi="Cambria Math"/>
                      </w:rPr>
                      <m:t>j</m:t>
                    </m:r>
                  </m:e>
                  <m:sup>
                    <m:r>
                      <m:rPr>
                        <m:sty m:val="p"/>
                      </m:rPr>
                      <w:rPr>
                        <w:rFonts w:ascii="Cambria Math" w:hAnsi="Cambria Math"/>
                      </w:rPr>
                      <m:t>2</m:t>
                    </m:r>
                  </m:sup>
                </m:sSup>
                <m:r>
                  <m:rPr>
                    <m:sty m:val="p"/>
                  </m:rPr>
                  <w:rPr>
                    <w:rFonts w:ascii="Cambria Math" w:hAnsi="Cambria Math"/>
                  </w:rPr>
                  <m:t>,glm</m:t>
                </m:r>
              </m:e>
            </m:d>
          </m:sup>
        </m:sSup>
      </m:oMath>
      <w:r w:rsidR="00660035">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r>
                  <m:rPr>
                    <m:sty m:val="p"/>
                  </m:rPr>
                  <w:rPr>
                    <w:rFonts w:ascii="Cambria Math" w:hAnsi="Cambria Math"/>
                  </w:rPr>
                  <m:t>j*yr,glm</m:t>
                </m:r>
              </m:e>
            </m:d>
          </m:sup>
        </m:sSup>
      </m:oMath>
      <w:r w:rsidR="00660035">
        <w:t xml:space="preserve"> </w:t>
      </w:r>
      <w:r w:rsidR="00C36434">
        <w:t>are fixed effects for the day</w:t>
      </w:r>
      <w:r w:rsidR="00660035">
        <w:t>,</w:t>
      </w:r>
      <w:r w:rsidR="00C36434">
        <w:t xml:space="preserve"> day</w:t>
      </w:r>
      <w:r w:rsidR="00C36434">
        <w:rPr>
          <w:vertAlign w:val="superscript"/>
        </w:rPr>
        <w:t>2</w:t>
      </w:r>
      <w:r w:rsidR="00C36434">
        <w:t xml:space="preserve">, </w:t>
      </w:r>
      <w:r w:rsidR="00660035">
        <w:t>and day/year interaction, respectively</w:t>
      </w:r>
      <w:r w:rsidR="00C36434">
        <w:t>.</w:t>
      </w:r>
      <w:bookmarkStart w:id="16" w:name="_heading=h.67ym4vf8efmo" w:colFirst="0" w:colLast="0"/>
      <w:bookmarkEnd w:id="16"/>
      <w:r w:rsidR="004E66BE">
        <w:t xml:space="preserve"> </w:t>
      </w:r>
      <w:r w:rsidR="00604C22">
        <w:t>Again, w</w:t>
      </w:r>
      <w:r w:rsidR="004E66BE">
        <w:t xml:space="preserve">e simulated 500 data sets for wild fish based on the </w:t>
      </w:r>
      <w:proofErr w:type="spellStart"/>
      <w:r w:rsidR="004E66BE">
        <w:t>mle</w:t>
      </w:r>
      <w:proofErr w:type="spellEnd"/>
      <w:r w:rsidR="004E66BE">
        <w:t xml:space="preserve"> parameters, and then compared </w:t>
      </w:r>
      <w:r w:rsidR="00F11C56">
        <w:t xml:space="preserve">the </w:t>
      </w:r>
      <w:r w:rsidR="004E66BE">
        <w:t xml:space="preserve">parameter estimates using random effects model in TMB and the </w:t>
      </w:r>
      <w:proofErr w:type="spellStart"/>
      <w:r w:rsidR="004E66BE">
        <w:t>glm</w:t>
      </w:r>
      <w:proofErr w:type="spellEnd"/>
      <w:r w:rsidR="004E66BE">
        <w:t xml:space="preserve"> method in R.</w:t>
      </w:r>
    </w:p>
    <w:p w14:paraId="0329381E" w14:textId="3FC87654" w:rsidR="00B02B9B" w:rsidRPr="00DB38B2" w:rsidRDefault="00455E0F" w:rsidP="00455E0F">
      <w:pPr>
        <w:rPr>
          <w:b/>
        </w:rPr>
      </w:pPr>
      <w:r w:rsidRPr="00DB38B2">
        <w:rPr>
          <w:b/>
        </w:rPr>
        <w:t xml:space="preserve">Results </w:t>
      </w:r>
    </w:p>
    <w:p w14:paraId="62D46085" w14:textId="77777777" w:rsidR="00455E0F" w:rsidRPr="00AE286C" w:rsidRDefault="00455E0F" w:rsidP="00455E0F">
      <w:pPr>
        <w:rPr>
          <w:i/>
        </w:rPr>
      </w:pPr>
      <w:bookmarkStart w:id="17" w:name="_heading=h.1t3h5sf" w:colFirst="0" w:colLast="0"/>
      <w:bookmarkEnd w:id="17"/>
      <w:r w:rsidRPr="00AE286C">
        <w:rPr>
          <w:i/>
        </w:rPr>
        <w:t>Model fit and best model structure</w:t>
      </w:r>
    </w:p>
    <w:p w14:paraId="1829FF57" w14:textId="55D4DD9A" w:rsidR="008701E0" w:rsidRDefault="00455E0F" w:rsidP="00502115">
      <w:pPr>
        <w:ind w:firstLine="720"/>
      </w:pPr>
      <w:r>
        <w:t>W</w:t>
      </w:r>
      <w:r w:rsidRPr="00760F8D">
        <w:t xml:space="preserve">e found that </w:t>
      </w:r>
      <w:r w:rsidR="008701E0">
        <w:t xml:space="preserve">the </w:t>
      </w:r>
      <w:r w:rsidRPr="00760F8D">
        <w:t xml:space="preserve">models with random effects for day and day/year interactions along with two marine covariates produced the best </w:t>
      </w:r>
      <w:r w:rsidR="00853091">
        <w:t xml:space="preserve">model </w:t>
      </w:r>
      <w:r w:rsidRPr="00760F8D">
        <w:t>fit to the data for wild fish</w:t>
      </w:r>
      <w:r>
        <w:t>, and model</w:t>
      </w:r>
      <w:r w:rsidR="00620300">
        <w:t>s</w:t>
      </w:r>
      <w:r>
        <w:t xml:space="preserve"> </w:t>
      </w:r>
      <w:r w:rsidR="003D65F7">
        <w:t xml:space="preserve">with </w:t>
      </w:r>
      <w:r>
        <w:t xml:space="preserve">only day/year interactions and two environmental covariates produced the best </w:t>
      </w:r>
      <w:r w:rsidR="00853091">
        <w:t xml:space="preserve">model </w:t>
      </w:r>
      <w:r>
        <w:t>fit for hatchery fish (</w:t>
      </w:r>
      <w:r w:rsidR="006839BC">
        <w:fldChar w:fldCharType="begin"/>
      </w:r>
      <w:r w:rsidR="006839BC">
        <w:instrText xml:space="preserve"> REF _Ref33013487 </w:instrText>
      </w:r>
      <w:r w:rsidR="006839BC">
        <w:fldChar w:fldCharType="separate"/>
      </w:r>
      <w:r w:rsidR="00F620EF">
        <w:t xml:space="preserve">Table </w:t>
      </w:r>
      <w:r w:rsidR="00F620EF">
        <w:rPr>
          <w:noProof/>
        </w:rPr>
        <w:t>4</w:t>
      </w:r>
      <w:r w:rsidR="006839BC">
        <w:rPr>
          <w:noProof/>
        </w:rPr>
        <w:fldChar w:fldCharType="end"/>
      </w:r>
      <w:r>
        <w:t>)</w:t>
      </w:r>
      <w:r w:rsidRPr="00760F8D">
        <w:t xml:space="preserve">. </w:t>
      </w:r>
      <w:r w:rsidR="00502115">
        <w:t xml:space="preserve">The top models </w:t>
      </w:r>
      <w:r w:rsidR="008701E0">
        <w:t>(</w:t>
      </w:r>
      <m:oMath>
        <m:r>
          <m:rPr>
            <m:sty m:val="p"/>
          </m:rPr>
          <w:rPr>
            <w:rFonts w:ascii="Cambria Math" w:hAnsi="Cambria Math"/>
          </w:rPr>
          <m:t>Δ</m:t>
        </m:r>
      </m:oMath>
      <w:r w:rsidR="008701E0">
        <w:t>AIC</w:t>
      </w:r>
      <m:oMath>
        <m:r>
          <w:rPr>
            <w:rFonts w:ascii="Cambria Math" w:hAnsi="Cambria Math"/>
          </w:rPr>
          <m:t>≤</m:t>
        </m:r>
      </m:oMath>
      <w:r w:rsidR="008701E0">
        <w:t xml:space="preserve">4) </w:t>
      </w:r>
      <w:r w:rsidR="00502115">
        <w:t>for wild fish all assume</w:t>
      </w:r>
      <w:r w:rsidR="00853091">
        <w:t>d</w:t>
      </w:r>
      <w:r w:rsidR="00502115">
        <w:t xml:space="preserve"> random effects for day and day/</w:t>
      </w:r>
      <w:r w:rsidR="00EA2CAB">
        <w:t xml:space="preserve">year </w:t>
      </w:r>
      <w:r w:rsidR="00502115">
        <w:t>interactions</w:t>
      </w:r>
      <w:r w:rsidR="00853091">
        <w:t>,</w:t>
      </w:r>
      <w:r w:rsidR="00502115">
        <w:t xml:space="preserve"> with differences in model fit arising from </w:t>
      </w:r>
      <w:r w:rsidR="00B04453">
        <w:t xml:space="preserve">the </w:t>
      </w:r>
      <w:r w:rsidR="00853091">
        <w:t xml:space="preserve">combinations of </w:t>
      </w:r>
      <w:r w:rsidR="00EC5C83">
        <w:t>marine covariate pairs</w:t>
      </w:r>
      <w:r w:rsidR="00502115">
        <w:t xml:space="preserve"> (</w:t>
      </w:r>
      <w:r w:rsidR="006839BC">
        <w:fldChar w:fldCharType="begin"/>
      </w:r>
      <w:r w:rsidR="006839BC">
        <w:instrText xml:space="preserve"> REF _Ref33013487 </w:instrText>
      </w:r>
      <w:r w:rsidR="006839BC">
        <w:fldChar w:fldCharType="separate"/>
      </w:r>
      <w:r w:rsidR="00F620EF">
        <w:t xml:space="preserve">Table </w:t>
      </w:r>
      <w:r w:rsidR="00F620EF">
        <w:rPr>
          <w:noProof/>
        </w:rPr>
        <w:t>4</w:t>
      </w:r>
      <w:r w:rsidR="006839BC">
        <w:rPr>
          <w:noProof/>
        </w:rPr>
        <w:fldChar w:fldCharType="end"/>
      </w:r>
      <w:r w:rsidR="00502115">
        <w:t>). The top models for hatchery fish</w:t>
      </w:r>
      <w:r w:rsidR="00E7215A">
        <w:t xml:space="preserve"> produced </w:t>
      </w:r>
      <w:r w:rsidR="00853091">
        <w:t xml:space="preserve">fewer differences in the marine covariates and </w:t>
      </w:r>
      <w:r w:rsidR="00502115">
        <w:t>little evidence for an underlying day</w:t>
      </w:r>
      <w:r w:rsidR="00EC5C83">
        <w:t xml:space="preserve"> effect: t</w:t>
      </w:r>
      <w:r w:rsidR="00502115">
        <w:t>he only top model for hat</w:t>
      </w:r>
      <w:r w:rsidR="00853091">
        <w:t>chery fish with a day effect had</w:t>
      </w:r>
      <w:r w:rsidR="00502115">
        <w:t xml:space="preserve"> a </w:t>
      </w:r>
      <m:oMath>
        <m:r>
          <m:rPr>
            <m:sty m:val="p"/>
          </m:rPr>
          <w:rPr>
            <w:rFonts w:ascii="Cambria Math" w:hAnsi="Cambria Math"/>
          </w:rPr>
          <m:t>Δ</m:t>
        </m:r>
      </m:oMath>
      <w:r w:rsidR="00502115">
        <w:t xml:space="preserve">AIC equal to </w:t>
      </w:r>
      <w:r w:rsidR="0011764B">
        <w:t>4</w:t>
      </w:r>
      <w:r w:rsidR="00502115">
        <w:t xml:space="preserve">. </w:t>
      </w:r>
    </w:p>
    <w:p w14:paraId="01715CB5" w14:textId="082F98CA" w:rsidR="00ED1379" w:rsidRDefault="00853091" w:rsidP="00594436">
      <w:pPr>
        <w:ind w:firstLine="720"/>
      </w:pPr>
      <w:r>
        <w:t>Comparing the best-</w:t>
      </w:r>
      <w:r w:rsidR="008701E0">
        <w:t>fit models for each rearing type</w:t>
      </w:r>
      <w:r w:rsidR="008701E0" w:rsidRPr="00760F8D">
        <w:t xml:space="preserve">, </w:t>
      </w:r>
      <w:r w:rsidR="00B41DB1">
        <w:t>our results suggest</w:t>
      </w:r>
      <w:r w:rsidR="009B78C8">
        <w:t>ed</w:t>
      </w:r>
      <w:r w:rsidR="00B41DB1">
        <w:t xml:space="preserve"> that the expected survival</w:t>
      </w:r>
      <w:r w:rsidR="00440316">
        <w:t>s</w:t>
      </w:r>
      <w:r w:rsidR="00B41DB1">
        <w:t xml:space="preserve"> and 95% credible interval for wild</w:t>
      </w:r>
      <w:r>
        <w:t xml:space="preserve"> </w:t>
      </w:r>
      <w:r w:rsidR="00743CDF">
        <w:t xml:space="preserve">and hatchery </w:t>
      </w:r>
      <w:r>
        <w:t>fish were</w:t>
      </w:r>
      <w:r w:rsidR="00B41DB1">
        <w:t xml:space="preserve"> 0.009 (0.002, 0.035)</w:t>
      </w:r>
      <w:r w:rsidR="00743CDF">
        <w:t xml:space="preserve"> and 0.008 (0.006, 0.010)</w:t>
      </w:r>
      <w:r w:rsidR="00B41DB1">
        <w:t>, respectively (</w:t>
      </w:r>
      <w:r w:rsidR="006839BC">
        <w:fldChar w:fldCharType="begin"/>
      </w:r>
      <w:r w:rsidR="006839BC">
        <w:instrText xml:space="preserve"> REF _Ref33043299 </w:instrText>
      </w:r>
      <w:r w:rsidR="006839BC">
        <w:fldChar w:fldCharType="separate"/>
      </w:r>
      <w:r w:rsidR="00F620EF" w:rsidRPr="00760F8D">
        <w:t xml:space="preserve">Table </w:t>
      </w:r>
      <w:r w:rsidR="00F620EF">
        <w:rPr>
          <w:noProof/>
        </w:rPr>
        <w:t>5</w:t>
      </w:r>
      <w:r w:rsidR="006839BC">
        <w:rPr>
          <w:noProof/>
        </w:rPr>
        <w:fldChar w:fldCharType="end"/>
      </w:r>
      <w:r w:rsidR="00B41DB1">
        <w:t xml:space="preserve">). The marine covariates that improved the fit of the survival model </w:t>
      </w:r>
      <w:r w:rsidR="00ED1379">
        <w:t xml:space="preserve">were different for </w:t>
      </w:r>
      <w:r w:rsidR="00652600">
        <w:t xml:space="preserve">wild and </w:t>
      </w:r>
      <w:r w:rsidR="00B41DB1">
        <w:t xml:space="preserve">hatchery fish, but the magnitude of the environmental effects </w:t>
      </w:r>
      <w:r w:rsidR="0087434D">
        <w:t>was</w:t>
      </w:r>
      <w:r w:rsidR="00DA5D26">
        <w:t xml:space="preserve"> </w:t>
      </w:r>
      <w:r w:rsidR="00B41DB1">
        <w:t>similar for the two rearing types (</w:t>
      </w:r>
      <w:r w:rsidR="006839BC">
        <w:fldChar w:fldCharType="begin"/>
      </w:r>
      <w:r w:rsidR="006839BC">
        <w:instrText xml:space="preserve"> REF _Ref33043299 </w:instrText>
      </w:r>
      <w:r w:rsidR="006839BC">
        <w:fldChar w:fldCharType="separate"/>
      </w:r>
      <w:r w:rsidR="00F620EF" w:rsidRPr="00760F8D">
        <w:t xml:space="preserve">Table </w:t>
      </w:r>
      <w:r w:rsidR="00F620EF">
        <w:rPr>
          <w:noProof/>
        </w:rPr>
        <w:t>5</w:t>
      </w:r>
      <w:r w:rsidR="006839BC">
        <w:rPr>
          <w:noProof/>
        </w:rPr>
        <w:fldChar w:fldCharType="end"/>
      </w:r>
      <w:r w:rsidR="00B41DB1">
        <w:t xml:space="preserve">, </w:t>
      </w:r>
      <w:r w:rsidR="006839BC">
        <w:fldChar w:fldCharType="begin"/>
      </w:r>
      <w:r w:rsidR="006839BC">
        <w:instrText xml:space="preserve"> REF _Ref33015674 </w:instrText>
      </w:r>
      <w:r w:rsidR="006839BC">
        <w:fldChar w:fldCharType="separate"/>
      </w:r>
      <w:r w:rsidR="00F620EF">
        <w:t xml:space="preserve">Figure </w:t>
      </w:r>
      <w:r w:rsidR="00F620EF">
        <w:rPr>
          <w:noProof/>
        </w:rPr>
        <w:t>1</w:t>
      </w:r>
      <w:r w:rsidR="006839BC">
        <w:rPr>
          <w:noProof/>
        </w:rPr>
        <w:fldChar w:fldCharType="end"/>
      </w:r>
      <w:r w:rsidR="00B41DB1">
        <w:t xml:space="preserve">). </w:t>
      </w:r>
      <w:r w:rsidR="00652600">
        <w:t>S</w:t>
      </w:r>
      <w:r w:rsidR="0057748B">
        <w:t>pring coast</w:t>
      </w:r>
      <w:r w:rsidR="00FF35F4">
        <w:t>al</w:t>
      </w:r>
      <w:r w:rsidR="0057748B">
        <w:t xml:space="preserve"> upwelling</w:t>
      </w:r>
      <w:r w:rsidR="00DA4537">
        <w:t xml:space="preserve"> index</w:t>
      </w:r>
      <w:r w:rsidR="0057748B">
        <w:t xml:space="preserve"> (</w:t>
      </w:r>
      <w:proofErr w:type="spellStart"/>
      <w:r w:rsidR="0057748B">
        <w:t>cui.spr</w:t>
      </w:r>
      <w:proofErr w:type="spellEnd"/>
      <w:r w:rsidR="0057748B">
        <w:t>) and summer Pacific decadal oscillation</w:t>
      </w:r>
      <w:r w:rsidR="00114FB7">
        <w:t xml:space="preserve"> (</w:t>
      </w:r>
      <w:proofErr w:type="spellStart"/>
      <w:r w:rsidR="0057748B">
        <w:t>pdo.sum</w:t>
      </w:r>
      <w:proofErr w:type="spellEnd"/>
      <w:r w:rsidR="0057748B">
        <w:t>) provided the best fit to the wild fish data</w:t>
      </w:r>
      <w:r w:rsidR="00652600">
        <w:t>, while summer transport (</w:t>
      </w:r>
      <w:proofErr w:type="spellStart"/>
      <w:r w:rsidR="00652600">
        <w:t>transport.sum</w:t>
      </w:r>
      <w:proofErr w:type="spellEnd"/>
      <w:r w:rsidR="00652600">
        <w:t xml:space="preserve"> - a measure of the northward </w:t>
      </w:r>
      <w:r w:rsidR="00652600">
        <w:lastRenderedPageBreak/>
        <w:t xml:space="preserve">transport of water based on the Sverdrup index) and the summer North Pacific gyre </w:t>
      </w:r>
      <w:r w:rsidR="00114FB7">
        <w:t xml:space="preserve">oscillation </w:t>
      </w:r>
      <w:r w:rsidR="00652600">
        <w:t>index (</w:t>
      </w:r>
      <w:proofErr w:type="spellStart"/>
      <w:r w:rsidR="00652600">
        <w:t>npgo.spr</w:t>
      </w:r>
      <w:proofErr w:type="spellEnd"/>
      <w:r w:rsidR="00652600">
        <w:t>) provided the best fit to the hatchery fish data.</w:t>
      </w:r>
      <w:r w:rsidR="0057748B">
        <w:t xml:space="preserve"> </w:t>
      </w:r>
      <w:r w:rsidR="00DA5D26">
        <w:t>T</w:t>
      </w:r>
      <w:r w:rsidR="008701E0" w:rsidRPr="00760F8D">
        <w:t xml:space="preserve">he </w:t>
      </w:r>
      <w:r w:rsidR="008701E0">
        <w:t xml:space="preserve">percent change in </w:t>
      </w:r>
      <w:r w:rsidR="008701E0" w:rsidRPr="00760F8D">
        <w:t xml:space="preserve">marine survival </w:t>
      </w:r>
      <w:r w:rsidR="008701E0">
        <w:t xml:space="preserve">as function of </w:t>
      </w:r>
      <w:r w:rsidR="00DA5D26">
        <w:t xml:space="preserve">the </w:t>
      </w:r>
      <w:r w:rsidR="008701E0">
        <w:t xml:space="preserve">marine covariates </w:t>
      </w:r>
      <w:r w:rsidR="008701E0" w:rsidRPr="00760F8D">
        <w:t>varie</w:t>
      </w:r>
      <w:r w:rsidR="008701E0">
        <w:t>d</w:t>
      </w:r>
      <w:r w:rsidR="008701E0" w:rsidRPr="00760F8D">
        <w:t xml:space="preserve"> between </w:t>
      </w:r>
      <w:r w:rsidR="008701E0">
        <w:t>-70% to 150% for wild fish</w:t>
      </w:r>
      <w:r w:rsidR="00652600">
        <w:t>, and 70% and 200% for hatchery fish</w:t>
      </w:r>
      <w:r w:rsidR="008701E0">
        <w:t xml:space="preserve"> (</w:t>
      </w:r>
      <w:r w:rsidR="006839BC">
        <w:fldChar w:fldCharType="begin"/>
      </w:r>
      <w:r w:rsidR="006839BC">
        <w:instrText xml:space="preserve"> REF _Ref33015674 </w:instrText>
      </w:r>
      <w:r w:rsidR="006839BC">
        <w:fldChar w:fldCharType="separate"/>
      </w:r>
      <w:r w:rsidR="00F620EF">
        <w:t xml:space="preserve">Figure </w:t>
      </w:r>
      <w:r w:rsidR="00F620EF">
        <w:rPr>
          <w:noProof/>
        </w:rPr>
        <w:t>1</w:t>
      </w:r>
      <w:r w:rsidR="006839BC">
        <w:rPr>
          <w:noProof/>
        </w:rPr>
        <w:fldChar w:fldCharType="end"/>
      </w:r>
      <w:r w:rsidR="008701E0">
        <w:t>)</w:t>
      </w:r>
      <w:r>
        <w:t xml:space="preserve">. </w:t>
      </w:r>
    </w:p>
    <w:p w14:paraId="16BA368B" w14:textId="094B091F" w:rsidR="00594436" w:rsidRDefault="00853091" w:rsidP="00594436">
      <w:pPr>
        <w:ind w:firstLine="720"/>
      </w:pPr>
      <w:r>
        <w:t>A</w:t>
      </w:r>
      <w:r w:rsidR="00B41DB1">
        <w:t>cross all of the top models (</w:t>
      </w:r>
      <m:oMath>
        <m:r>
          <m:rPr>
            <m:sty m:val="p"/>
          </m:rPr>
          <w:rPr>
            <w:rFonts w:ascii="Cambria Math" w:hAnsi="Cambria Math"/>
          </w:rPr>
          <m:t>ΔAIC</m:t>
        </m:r>
        <m:r>
          <w:rPr>
            <w:rFonts w:ascii="Cambria Math" w:hAnsi="Cambria Math"/>
          </w:rPr>
          <m:t>&lt;4</m:t>
        </m:r>
      </m:oMath>
      <w:r w:rsidR="00B41DB1">
        <w:t>), w</w:t>
      </w:r>
      <w:r w:rsidR="00952C8E">
        <w:t>e found differences in the importance of the marine covariates that best explain hatchery and wild survival</w:t>
      </w:r>
      <w:r w:rsidR="00B41DB1">
        <w:t xml:space="preserve"> </w:t>
      </w:r>
      <w:r w:rsidR="00652600">
        <w:t xml:space="preserve">based on AIC weights </w:t>
      </w:r>
      <w:r w:rsidR="00B41DB1">
        <w:t>(</w:t>
      </w:r>
      <w:r w:rsidR="002D1B1D">
        <w:t xml:space="preserve">see </w:t>
      </w:r>
      <w:r w:rsidR="006839BC">
        <w:fldChar w:fldCharType="begin"/>
      </w:r>
      <w:r w:rsidR="006839BC">
        <w:instrText xml:space="preserve"> REF _Ref33012531 </w:instrText>
      </w:r>
      <w:r w:rsidR="006839BC">
        <w:fldChar w:fldCharType="separate"/>
      </w:r>
      <w:r w:rsidR="00F620EF">
        <w:t xml:space="preserve">Figure </w:t>
      </w:r>
      <w:r w:rsidR="00F620EF">
        <w:rPr>
          <w:noProof/>
        </w:rPr>
        <w:t>2</w:t>
      </w:r>
      <w:r w:rsidR="006839BC">
        <w:rPr>
          <w:noProof/>
        </w:rPr>
        <w:fldChar w:fldCharType="end"/>
      </w:r>
      <w:r w:rsidR="002D1B1D">
        <w:rPr>
          <w:noProof/>
        </w:rPr>
        <w:t xml:space="preserve"> for calculation</w:t>
      </w:r>
      <w:r w:rsidR="00B41DB1">
        <w:t>)</w:t>
      </w:r>
      <w:r w:rsidR="00952C8E">
        <w:t xml:space="preserve">. </w:t>
      </w:r>
      <w:r w:rsidR="00AD52E7">
        <w:t xml:space="preserve">For the top models listed in </w:t>
      </w:r>
      <w:r w:rsidR="006839BC">
        <w:fldChar w:fldCharType="begin"/>
      </w:r>
      <w:r w:rsidR="006839BC">
        <w:instrText xml:space="preserve"> REF _Ref33013487 </w:instrText>
      </w:r>
      <w:r w:rsidR="006839BC">
        <w:fldChar w:fldCharType="separate"/>
      </w:r>
      <w:r w:rsidR="00F620EF">
        <w:t xml:space="preserve">Table </w:t>
      </w:r>
      <w:r w:rsidR="00F620EF">
        <w:rPr>
          <w:noProof/>
        </w:rPr>
        <w:t>4</w:t>
      </w:r>
      <w:r w:rsidR="006839BC">
        <w:rPr>
          <w:noProof/>
        </w:rPr>
        <w:fldChar w:fldCharType="end"/>
      </w:r>
      <w:r w:rsidR="00AD52E7">
        <w:t xml:space="preserve">, </w:t>
      </w:r>
      <w:r w:rsidR="00652600">
        <w:t>coastal upwelling</w:t>
      </w:r>
      <w:r w:rsidR="00EB0DDE">
        <w:t xml:space="preserve"> index (CUI)</w:t>
      </w:r>
      <w:r w:rsidR="00652600">
        <w:t>, Washington coastal and arc sea surface temperatures</w:t>
      </w:r>
      <w:r w:rsidR="00DA5D26">
        <w:t xml:space="preserve"> (</w:t>
      </w:r>
      <w:proofErr w:type="spellStart"/>
      <w:r w:rsidR="00DA5D26">
        <w:t>ersstWAcoast</w:t>
      </w:r>
      <w:proofErr w:type="spellEnd"/>
      <w:r w:rsidR="00DA5D26">
        <w:t xml:space="preserve"> </w:t>
      </w:r>
      <w:r w:rsidR="00EB0DDE">
        <w:t xml:space="preserve">and </w:t>
      </w:r>
      <w:proofErr w:type="spellStart"/>
      <w:r w:rsidR="00DA5D26">
        <w:t>ersstArc</w:t>
      </w:r>
      <w:proofErr w:type="spellEnd"/>
      <w:r w:rsidR="00EB0DDE">
        <w:t>, respectively)</w:t>
      </w:r>
      <w:r w:rsidR="00652600">
        <w:t xml:space="preserve">, and Pacific decadal oscillation </w:t>
      </w:r>
      <w:r w:rsidR="00EB0DDE">
        <w:t xml:space="preserve">(PDO) </w:t>
      </w:r>
      <w:r w:rsidR="00652600">
        <w:t>were important for wild fish (</w:t>
      </w:r>
      <w:r w:rsidR="006839BC">
        <w:fldChar w:fldCharType="begin"/>
      </w:r>
      <w:r w:rsidR="006839BC">
        <w:instrText xml:space="preserve"> REF _Ref33012531 </w:instrText>
      </w:r>
      <w:r w:rsidR="006839BC">
        <w:fldChar w:fldCharType="separate"/>
      </w:r>
      <w:r w:rsidR="00F620EF">
        <w:t xml:space="preserve">Figure </w:t>
      </w:r>
      <w:r w:rsidR="00F620EF">
        <w:rPr>
          <w:noProof/>
        </w:rPr>
        <w:t>2</w:t>
      </w:r>
      <w:r w:rsidR="006839BC">
        <w:rPr>
          <w:noProof/>
        </w:rPr>
        <w:fldChar w:fldCharType="end"/>
      </w:r>
      <w:r w:rsidR="00652600">
        <w:t xml:space="preserve">), while </w:t>
      </w:r>
      <w:r w:rsidR="00AD52E7">
        <w:t>t</w:t>
      </w:r>
      <w:r w:rsidR="00952C8E">
        <w:t xml:space="preserve">ransport  and </w:t>
      </w:r>
      <w:r w:rsidR="00652600">
        <w:t>N</w:t>
      </w:r>
      <w:r w:rsidR="00952C8E">
        <w:t xml:space="preserve">orth </w:t>
      </w:r>
      <w:r w:rsidR="00652600">
        <w:t>P</w:t>
      </w:r>
      <w:r w:rsidR="00952C8E">
        <w:t xml:space="preserve">acific </w:t>
      </w:r>
      <w:r w:rsidR="00652600">
        <w:t>g</w:t>
      </w:r>
      <w:r w:rsidR="00952C8E">
        <w:t xml:space="preserve">yre </w:t>
      </w:r>
      <w:r w:rsidR="00EB0DDE">
        <w:t xml:space="preserve">oscillation (NPGO) </w:t>
      </w:r>
      <w:r w:rsidR="00952C8E">
        <w:t xml:space="preserve">had the most </w:t>
      </w:r>
      <w:r w:rsidR="00DA4537">
        <w:t xml:space="preserve">important </w:t>
      </w:r>
      <w:r w:rsidR="00952C8E">
        <w:t>for hatchery fish,</w:t>
      </w:r>
      <w:r w:rsidR="0008162E">
        <w:t xml:space="preserve">. </w:t>
      </w:r>
      <w:r>
        <w:t>Seasonal variations in the marine covariates indices appear</w:t>
      </w:r>
      <w:r w:rsidR="00DA4537">
        <w:t>ed</w:t>
      </w:r>
      <w:r>
        <w:t xml:space="preserve"> to be more important to hatchery fish compared to wild fish. T</w:t>
      </w:r>
      <w:r w:rsidR="00AD52E7">
        <w:t xml:space="preserve">here </w:t>
      </w:r>
      <w:r w:rsidR="00DA4537">
        <w:t>were</w:t>
      </w:r>
      <w:r w:rsidR="00AD52E7">
        <w:t xml:space="preserve"> </w:t>
      </w:r>
      <w:r w:rsidR="0008162E">
        <w:t xml:space="preserve">only </w:t>
      </w:r>
      <w:r w:rsidR="00AD52E7">
        <w:t xml:space="preserve">a couple of </w:t>
      </w:r>
      <w:r w:rsidR="0008162E">
        <w:t xml:space="preserve">seasonal </w:t>
      </w:r>
      <w:r w:rsidR="00AD52E7">
        <w:t xml:space="preserve">transport and </w:t>
      </w:r>
      <w:r w:rsidR="00DA5D26">
        <w:t xml:space="preserve">NPGO </w:t>
      </w:r>
      <w:r w:rsidR="00AD52E7">
        <w:t>covariates th</w:t>
      </w:r>
      <w:r w:rsidR="00585B4B">
        <w:t>at</w:t>
      </w:r>
      <w:r w:rsidR="00AD52E7">
        <w:t xml:space="preserve"> offer</w:t>
      </w:r>
      <w:r w:rsidR="00DA4537">
        <w:t>ed</w:t>
      </w:r>
      <w:r w:rsidR="00AD52E7">
        <w:t xml:space="preserve"> most </w:t>
      </w:r>
      <w:r w:rsidR="0008162E">
        <w:t xml:space="preserve">of the </w:t>
      </w:r>
      <w:r w:rsidR="00AD52E7">
        <w:t xml:space="preserve">predictive for hatchery </w:t>
      </w:r>
      <w:r w:rsidR="0008162E">
        <w:t>salmon survival</w:t>
      </w:r>
      <w:r w:rsidR="00AD52E7">
        <w:t xml:space="preserve">, while </w:t>
      </w:r>
      <w:r w:rsidR="0008162E">
        <w:t xml:space="preserve">different </w:t>
      </w:r>
      <w:r w:rsidR="00AD52E7">
        <w:t xml:space="preserve">seasonal variations in the </w:t>
      </w:r>
      <w:r w:rsidR="00DA5D26">
        <w:t>PDO</w:t>
      </w:r>
      <w:r w:rsidR="0008162E">
        <w:t xml:space="preserve">, sea surface temperature </w:t>
      </w:r>
      <w:r w:rsidR="0031000D">
        <w:t xml:space="preserve">(SST) </w:t>
      </w:r>
      <w:r w:rsidR="0008162E">
        <w:t xml:space="preserve">and </w:t>
      </w:r>
      <w:r w:rsidR="0031000D">
        <w:t xml:space="preserve">CUI </w:t>
      </w:r>
      <w:r w:rsidR="00DA4537">
        <w:t xml:space="preserve">were the most predictive </w:t>
      </w:r>
      <w:r w:rsidR="0008162E">
        <w:t xml:space="preserve">for wild salmon survival. </w:t>
      </w:r>
    </w:p>
    <w:p w14:paraId="4C4F9A6E" w14:textId="4584DA5B" w:rsidR="005E1AD4" w:rsidRPr="009F4291" w:rsidRDefault="00A756B1" w:rsidP="006320AD">
      <w:pPr>
        <w:pStyle w:val="Caption"/>
        <w:ind w:firstLine="720"/>
      </w:pPr>
      <w:r>
        <w:t>T</w:t>
      </w:r>
      <w:r w:rsidR="007A0556">
        <w:t xml:space="preserve">he interaction between day and year </w:t>
      </w:r>
      <w:r w:rsidR="009B78C8">
        <w:t xml:space="preserve">were </w:t>
      </w:r>
      <w:r w:rsidR="007A0556">
        <w:t xml:space="preserve">important in the </w:t>
      </w:r>
      <w:r w:rsidR="00853091">
        <w:t>best-</w:t>
      </w:r>
      <w:r>
        <w:t xml:space="preserve">fit </w:t>
      </w:r>
      <w:r w:rsidR="007A0556">
        <w:t xml:space="preserve">models for both the </w:t>
      </w:r>
      <w:r w:rsidR="002D1B1D">
        <w:t xml:space="preserve">wild </w:t>
      </w:r>
      <w:r w:rsidR="007A0556">
        <w:t xml:space="preserve">and </w:t>
      </w:r>
      <w:r w:rsidR="002D1B1D">
        <w:t xml:space="preserve">hatchery </w:t>
      </w:r>
      <w:r w:rsidR="007A0556">
        <w:t>rearing types (</w:t>
      </w:r>
      <w:r w:rsidR="006839BC">
        <w:fldChar w:fldCharType="begin"/>
      </w:r>
      <w:r w:rsidR="006839BC">
        <w:instrText xml:space="preserve"> REF _Ref33013487 </w:instrText>
      </w:r>
      <w:r w:rsidR="006839BC">
        <w:fldChar w:fldCharType="separate"/>
      </w:r>
      <w:r w:rsidR="00F620EF">
        <w:t xml:space="preserve">Table </w:t>
      </w:r>
      <w:r w:rsidR="00F620EF">
        <w:rPr>
          <w:noProof/>
        </w:rPr>
        <w:t>4</w:t>
      </w:r>
      <w:r w:rsidR="006839BC">
        <w:rPr>
          <w:noProof/>
        </w:rPr>
        <w:fldChar w:fldCharType="end"/>
      </w:r>
      <w:r w:rsidR="00913D2B">
        <w:t xml:space="preserve"> and </w:t>
      </w:r>
      <w:r w:rsidR="006839BC">
        <w:fldChar w:fldCharType="begin"/>
      </w:r>
      <w:r w:rsidR="006839BC">
        <w:instrText xml:space="preserve"> REF _Ref33043299 </w:instrText>
      </w:r>
      <w:r w:rsidR="006839BC">
        <w:fldChar w:fldCharType="separate"/>
      </w:r>
      <w:r w:rsidR="00F620EF" w:rsidRPr="00760F8D">
        <w:t xml:space="preserve">Table </w:t>
      </w:r>
      <w:r w:rsidR="00F620EF">
        <w:rPr>
          <w:noProof/>
        </w:rPr>
        <w:t>5</w:t>
      </w:r>
      <w:r w:rsidR="006839BC">
        <w:rPr>
          <w:noProof/>
        </w:rPr>
        <w:fldChar w:fldCharType="end"/>
      </w:r>
      <w:r w:rsidR="007A0556">
        <w:t xml:space="preserve">). </w:t>
      </w:r>
      <w:r w:rsidR="00DC23C9">
        <w:t>Differences in the estimated daily survival rates var</w:t>
      </w:r>
      <w:r w:rsidR="009E7CD9">
        <w:t>ied</w:t>
      </w:r>
      <w:r w:rsidR="00DC23C9">
        <w:t xml:space="preserve"> between </w:t>
      </w:r>
      <w:r w:rsidR="009E7CD9">
        <w:t xml:space="preserve">0.002 </w:t>
      </w:r>
      <w:r w:rsidR="00DC23C9">
        <w:t xml:space="preserve">and </w:t>
      </w:r>
      <w:r w:rsidR="009E7CD9">
        <w:t xml:space="preserve">0.115 </w:t>
      </w:r>
      <w:r w:rsidR="00DC23C9">
        <w:t xml:space="preserve">for wild fish, and </w:t>
      </w:r>
      <w:r w:rsidR="009E7CD9">
        <w:t xml:space="preserve">0.003 </w:t>
      </w:r>
      <w:r w:rsidR="00DC23C9">
        <w:t xml:space="preserve">and </w:t>
      </w:r>
      <w:r w:rsidR="009E7CD9">
        <w:t xml:space="preserve">0.06 </w:t>
      </w:r>
      <w:r w:rsidR="00DC23C9">
        <w:t>for hatchery fish</w:t>
      </w:r>
      <w:r w:rsidR="000C3395">
        <w:t xml:space="preserve"> </w:t>
      </w:r>
      <w:r w:rsidR="006320AD">
        <w:t>(</w:t>
      </w:r>
      <w:r w:rsidR="00ED4D36">
        <w:fldChar w:fldCharType="begin"/>
      </w:r>
      <w:r w:rsidR="00ED4D36">
        <w:instrText xml:space="preserve"> REF _Ref37877069 \h </w:instrText>
      </w:r>
      <w:r w:rsidR="00ED4D36">
        <w:fldChar w:fldCharType="separate"/>
      </w:r>
      <w:r w:rsidR="00ED4D36" w:rsidRPr="003E5198">
        <w:t xml:space="preserve">Figure </w:t>
      </w:r>
      <w:r w:rsidR="00ED4D36">
        <w:rPr>
          <w:noProof/>
        </w:rPr>
        <w:t>3</w:t>
      </w:r>
      <w:r w:rsidR="00ED4D36">
        <w:fldChar w:fldCharType="end"/>
      </w:r>
      <w:r w:rsidR="006320AD">
        <w:t>)</w:t>
      </w:r>
      <w:r w:rsidR="000C3395">
        <w:t xml:space="preserve">. For day/year effect on the survival of wild fish, there </w:t>
      </w:r>
      <w:r w:rsidR="009E7CD9">
        <w:t xml:space="preserve">was </w:t>
      </w:r>
      <w:r w:rsidR="002D1B1D">
        <w:t>strong positive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j</m:t>
            </m:r>
            <m:r>
              <w:rPr>
                <w:rFonts w:ascii="Cambria Math" w:hAnsi="Cambria Math"/>
              </w:rPr>
              <m:t>)</m:t>
            </m:r>
          </m:sup>
        </m:sSup>
      </m:oMath>
      <w:r w:rsidR="002D1B1D">
        <w:t xml:space="preserve"> = 0.932), and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t</m:t>
            </m:r>
            <m:r>
              <w:rPr>
                <w:rFonts w:ascii="Cambria Math" w:hAnsi="Cambria Math"/>
              </w:rPr>
              <m:t>)</m:t>
            </m:r>
          </m:sup>
        </m:sSup>
      </m:oMath>
      <w:r w:rsidR="002D1B1D">
        <w:t>= -0.489) (</w:t>
      </w:r>
      <w:r w:rsidR="006839BC">
        <w:fldChar w:fldCharType="begin"/>
      </w:r>
      <w:r w:rsidR="006839BC">
        <w:instrText xml:space="preserve"> REF _Ref33043299 </w:instrText>
      </w:r>
      <w:r w:rsidR="006839BC">
        <w:fldChar w:fldCharType="separate"/>
      </w:r>
      <w:r w:rsidR="00F620EF" w:rsidRPr="00760F8D">
        <w:t xml:space="preserve">Table </w:t>
      </w:r>
      <w:r w:rsidR="00F620EF">
        <w:rPr>
          <w:noProof/>
        </w:rPr>
        <w:t>5</w:t>
      </w:r>
      <w:r w:rsidR="006839BC">
        <w:rPr>
          <w:noProof/>
        </w:rPr>
        <w:fldChar w:fldCharType="end"/>
      </w:r>
      <w:r w:rsidR="002D1B1D">
        <w:t xml:space="preserve">). </w:t>
      </w:r>
      <w:r w:rsidR="000C3395">
        <w:t xml:space="preserve">However, there </w:t>
      </w:r>
      <w:r w:rsidR="009E7CD9">
        <w:t xml:space="preserve">was </w:t>
      </w:r>
      <w:r w:rsidR="000C3395">
        <w:t xml:space="preserve">consistently higher survival for the earlier arriving wild fish - hence, the model with the lowest AIC had a day </w:t>
      </w:r>
      <w:r w:rsidR="007F48AE">
        <w:t xml:space="preserve">random </w:t>
      </w:r>
      <w:r w:rsidR="000C3395">
        <w:t xml:space="preserve">effect </w:t>
      </w:r>
      <w:r w:rsidR="007F48AE">
        <w:t>in addition to the</w:t>
      </w:r>
      <w:r w:rsidR="000C3395">
        <w:t xml:space="preserve"> day/year random effect (</w:t>
      </w:r>
      <w:r w:rsidR="006839BC">
        <w:fldChar w:fldCharType="begin"/>
      </w:r>
      <w:r w:rsidR="006839BC">
        <w:instrText xml:space="preserve"> REF _Ref33013487 </w:instrText>
      </w:r>
      <w:r w:rsidR="006839BC">
        <w:fldChar w:fldCharType="separate"/>
      </w:r>
      <w:r w:rsidR="00F620EF">
        <w:t xml:space="preserve">Table </w:t>
      </w:r>
      <w:r w:rsidR="00F620EF">
        <w:rPr>
          <w:noProof/>
        </w:rPr>
        <w:t>4</w:t>
      </w:r>
      <w:r w:rsidR="006839BC">
        <w:rPr>
          <w:noProof/>
        </w:rPr>
        <w:fldChar w:fldCharType="end"/>
      </w:r>
      <w:r w:rsidR="000C3395">
        <w:t xml:space="preserve">). </w:t>
      </w:r>
      <w:r w:rsidR="00913D2B">
        <w:t>T</w:t>
      </w:r>
      <w:r w:rsidR="00D531D1">
        <w:t>he random deviation of the day/year interaction</w:t>
      </w:r>
      <w:r w:rsidR="00913D2B">
        <w:t xml:space="preserve"> for </w:t>
      </w:r>
      <w:r w:rsidR="00913D2B">
        <w:lastRenderedPageBreak/>
        <w:t xml:space="preserve">hatchery fish showed a </w:t>
      </w:r>
      <w:r w:rsidR="007A0556">
        <w:t>high degree of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j</m:t>
            </m:r>
            <m:r>
              <w:rPr>
                <w:rFonts w:ascii="Cambria Math" w:hAnsi="Cambria Math"/>
              </w:rPr>
              <m:t>)</m:t>
            </m:r>
          </m:sup>
        </m:sSup>
      </m:oMath>
      <w:r w:rsidR="00565B84">
        <w:t xml:space="preserve"> = 0.955</w:t>
      </w:r>
      <w:r w:rsidR="007A0556">
        <w:t xml:space="preserve">) and </w:t>
      </w:r>
      <w:r w:rsidR="00E7215A">
        <w:t xml:space="preserve">a </w:t>
      </w:r>
      <w:r w:rsidR="007A0556">
        <w:t>weak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t</m:t>
            </m:r>
            <m:r>
              <w:rPr>
                <w:rFonts w:ascii="Cambria Math" w:hAnsi="Cambria Math"/>
              </w:rPr>
              <m:t>)</m:t>
            </m:r>
          </m:sup>
        </m:sSup>
      </m:oMath>
      <w:r w:rsidR="00565B84">
        <w:t xml:space="preserve"> = -0.067</w:t>
      </w:r>
      <w:r w:rsidR="007A0556">
        <w:t xml:space="preserve">). </w:t>
      </w:r>
      <w:r w:rsidR="00913D2B">
        <w:t xml:space="preserve">However, hatchery fish showed no </w:t>
      </w:r>
      <w:r w:rsidR="009E7CD9">
        <w:t xml:space="preserve">underlying </w:t>
      </w:r>
      <w:r w:rsidR="00913D2B">
        <w:t>daily trend in survival across years (</w:t>
      </w:r>
      <w:r w:rsidR="00B31250">
        <w:fldChar w:fldCharType="begin"/>
      </w:r>
      <w:r w:rsidR="00B31250">
        <w:instrText xml:space="preserve"> REF _Ref37877069 \h </w:instrText>
      </w:r>
      <w:r w:rsidR="00B31250">
        <w:fldChar w:fldCharType="separate"/>
      </w:r>
      <w:r w:rsidR="00B31250" w:rsidRPr="003E5198">
        <w:t xml:space="preserve">Figure </w:t>
      </w:r>
      <w:r w:rsidR="00B31250">
        <w:rPr>
          <w:noProof/>
        </w:rPr>
        <w:t>3</w:t>
      </w:r>
      <w:r w:rsidR="00B31250">
        <w:fldChar w:fldCharType="end"/>
      </w:r>
      <w:r w:rsidR="00913D2B">
        <w:t xml:space="preserve">), which is why there </w:t>
      </w:r>
      <w:r w:rsidR="009E7CD9">
        <w:t xml:space="preserve">was </w:t>
      </w:r>
      <w:r w:rsidR="00913D2B">
        <w:t xml:space="preserve">no </w:t>
      </w:r>
      <w:r w:rsidR="007F48AE">
        <w:t xml:space="preserve">random effect for </w:t>
      </w:r>
      <w:r w:rsidR="00913D2B">
        <w:t>day in the model with the lowest AIC (</w:t>
      </w:r>
      <w:r w:rsidR="006839BC">
        <w:fldChar w:fldCharType="begin"/>
      </w:r>
      <w:r w:rsidR="006839BC">
        <w:instrText xml:space="preserve"> REF _Ref33013487 </w:instrText>
      </w:r>
      <w:r w:rsidR="006839BC">
        <w:fldChar w:fldCharType="separate"/>
      </w:r>
      <w:r w:rsidR="00F620EF">
        <w:t xml:space="preserve">Table </w:t>
      </w:r>
      <w:r w:rsidR="00F620EF">
        <w:rPr>
          <w:noProof/>
        </w:rPr>
        <w:t>4</w:t>
      </w:r>
      <w:r w:rsidR="006839BC">
        <w:rPr>
          <w:noProof/>
        </w:rPr>
        <w:fldChar w:fldCharType="end"/>
      </w:r>
      <w:r w:rsidR="00913D2B">
        <w:t>).</w:t>
      </w:r>
      <w:r w:rsidR="000C3395">
        <w:t xml:space="preserve"> The standard deviation of the day/year interaction</w:t>
      </w:r>
      <w:r w:rsidR="007F48AE">
        <w:t>s</w:t>
      </w:r>
      <w:r w:rsidR="000C3395">
        <w:t xml:space="preserve"> was similar for hatchery fish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hatchery</m:t>
            </m:r>
            <m:r>
              <w:rPr>
                <w:rFonts w:ascii="Cambria Math" w:hAnsi="Cambria Math"/>
              </w:rPr>
              <m:t>)</m:t>
            </m:r>
          </m:sup>
        </m:sSup>
      </m:oMath>
      <w:r w:rsidR="000C3395">
        <w:t xml:space="preserve"> = 0.611) and wild fish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wild</m:t>
            </m:r>
            <m:r>
              <w:rPr>
                <w:rFonts w:ascii="Cambria Math" w:hAnsi="Cambria Math"/>
              </w:rPr>
              <m:t>)</m:t>
            </m:r>
          </m:sup>
        </m:sSup>
      </m:oMath>
      <w:r w:rsidR="000C3395">
        <w:t xml:space="preserve"> = 0.58). </w:t>
      </w:r>
      <w:r w:rsidR="00913D2B">
        <w:t xml:space="preserve">  </w:t>
      </w:r>
      <w:r w:rsidR="0093167B">
        <w:t xml:space="preserve">  </w:t>
      </w:r>
    </w:p>
    <w:p w14:paraId="0426842C" w14:textId="54BE8B72" w:rsidR="00627567" w:rsidRPr="00760F8D" w:rsidRDefault="00627567" w:rsidP="00ED4D36">
      <w:pPr>
        <w:pStyle w:val="Caption"/>
        <w:ind w:firstLine="720"/>
      </w:pPr>
      <w:r>
        <w:t xml:space="preserve">To illustrate the effect of </w:t>
      </w:r>
      <w:r w:rsidR="006A1A32">
        <w:t>arrival timing</w:t>
      </w:r>
      <w:r>
        <w:t xml:space="preserve"> for </w:t>
      </w:r>
      <w:r w:rsidR="002D1B1D">
        <w:t xml:space="preserve">wild </w:t>
      </w:r>
      <w:r>
        <w:t xml:space="preserve">and </w:t>
      </w:r>
      <w:r w:rsidR="002D1B1D">
        <w:t xml:space="preserve">hatchery </w:t>
      </w:r>
      <w:r>
        <w:t xml:space="preserve">fish we compared the top model for each rearing type that included the random effects for both the day and the day/year interactions. For wild fish, this was the model with the lowest AIC, and for hatchery fish, this was a model with identical marine covariates to the best-fit model </w:t>
      </w:r>
      <w:r w:rsidR="00EA7C8D">
        <w:t xml:space="preserve">but with </w:t>
      </w:r>
      <w:r>
        <w:t xml:space="preserve">daily random effects </w:t>
      </w:r>
      <w:r w:rsidR="00E7215A">
        <w:t>(</w:t>
      </w:r>
      <m:oMath>
        <m:r>
          <m:rPr>
            <m:sty m:val="p"/>
          </m:rPr>
          <w:rPr>
            <w:rFonts w:ascii="Cambria Math" w:hAnsi="Cambria Math"/>
          </w:rPr>
          <m:t>ΔAIC</m:t>
        </m:r>
      </m:oMath>
      <w:r>
        <w:t xml:space="preserve"> </w:t>
      </w:r>
      <w:r w:rsidR="00E7215A">
        <w:t xml:space="preserve">= </w:t>
      </w:r>
      <w:r>
        <w:t>3.99</w:t>
      </w:r>
      <w:r w:rsidR="00E7215A">
        <w:t>96</w:t>
      </w:r>
      <w:r w:rsidR="009E7CD9">
        <w:t>; Table 4</w:t>
      </w:r>
      <w:r w:rsidR="00E7215A">
        <w:t>)</w:t>
      </w:r>
      <w:r>
        <w:t xml:space="preserve">. The day effect was highest for wild fish </w:t>
      </w:r>
      <w:r w:rsidR="009E7CD9">
        <w:t xml:space="preserve">passing </w:t>
      </w:r>
      <w:r>
        <w:t>Bonneville Dam around May 3</w:t>
      </w:r>
      <w:r w:rsidRPr="00216999">
        <w:rPr>
          <w:vertAlign w:val="superscript"/>
        </w:rPr>
        <w:t>rd</w:t>
      </w:r>
      <w:r w:rsidR="00EA7C8D">
        <w:t>,</w:t>
      </w:r>
      <w:r>
        <w:t xml:space="preserve"> followed by decreasing survival throughout the remainder of the </w:t>
      </w:r>
      <w:proofErr w:type="spellStart"/>
      <w:r>
        <w:t>smolt</w:t>
      </w:r>
      <w:proofErr w:type="spellEnd"/>
      <w:r>
        <w:t xml:space="preserve"> migration (</w:t>
      </w:r>
      <w:r w:rsidR="00971729">
        <w:fldChar w:fldCharType="begin"/>
      </w:r>
      <w:r w:rsidR="00971729">
        <w:instrText xml:space="preserve"> REF _Ref37877015 \h </w:instrText>
      </w:r>
      <w:r w:rsidR="00971729">
        <w:fldChar w:fldCharType="separate"/>
      </w:r>
      <w:r w:rsidR="00971729">
        <w:t xml:space="preserve">Figure </w:t>
      </w:r>
      <w:r w:rsidR="00971729">
        <w:rPr>
          <w:noProof/>
        </w:rPr>
        <w:t>4</w:t>
      </w:r>
      <w:r w:rsidR="00971729">
        <w:fldChar w:fldCharType="end"/>
      </w:r>
      <w:r w:rsidR="00122E4D">
        <w:t>a</w:t>
      </w:r>
      <w:r>
        <w:t xml:space="preserve">). </w:t>
      </w:r>
      <w:r w:rsidR="00873BDD">
        <w:t xml:space="preserve">By comparison, the model </w:t>
      </w:r>
      <w:r w:rsidR="0082390C">
        <w:t xml:space="preserve">of </w:t>
      </w:r>
      <w:r w:rsidR="00873BDD">
        <w:t xml:space="preserve">hatchery </w:t>
      </w:r>
      <w:r w:rsidR="0019391A">
        <w:t xml:space="preserve">fish </w:t>
      </w:r>
      <w:r>
        <w:t xml:space="preserve">that included both day and day/year interaction showed no real difference in smolt survival </w:t>
      </w:r>
      <w:r w:rsidR="00E7215A">
        <w:t xml:space="preserve">for the </w:t>
      </w:r>
      <w:r w:rsidR="0019391A">
        <w:t>day effect</w:t>
      </w:r>
      <w:r w:rsidR="00E7215A">
        <w:t xml:space="preserve"> </w:t>
      </w:r>
      <w:r>
        <w:t>(</w:t>
      </w:r>
      <w:r w:rsidR="00971729">
        <w:fldChar w:fldCharType="begin"/>
      </w:r>
      <w:r w:rsidR="00971729">
        <w:instrText xml:space="preserve"> REF _Ref37877015 \h </w:instrText>
      </w:r>
      <w:r w:rsidR="00971729">
        <w:fldChar w:fldCharType="separate"/>
      </w:r>
      <w:r w:rsidR="00971729">
        <w:t xml:space="preserve">Figure </w:t>
      </w:r>
      <w:r w:rsidR="00971729">
        <w:rPr>
          <w:noProof/>
        </w:rPr>
        <w:t>4</w:t>
      </w:r>
      <w:r w:rsidR="00971729">
        <w:fldChar w:fldCharType="end"/>
      </w:r>
      <w:r w:rsidR="007D665B">
        <w:t>a</w:t>
      </w:r>
      <w:r>
        <w:t xml:space="preserve">), despite </w:t>
      </w:r>
      <w:r w:rsidR="0082390C">
        <w:t xml:space="preserve">relatively </w:t>
      </w:r>
      <w:r>
        <w:t xml:space="preserve">similar </w:t>
      </w:r>
      <w:r w:rsidR="0082390C">
        <w:t xml:space="preserve">mean </w:t>
      </w:r>
      <w:r w:rsidR="006A1A32">
        <w:t>arrival timing</w:t>
      </w:r>
      <w:r>
        <w:t xml:space="preserve"> past Bonneville Dam (</w:t>
      </w:r>
      <w:r w:rsidR="00971729">
        <w:fldChar w:fldCharType="begin"/>
      </w:r>
      <w:r w:rsidR="00971729">
        <w:instrText xml:space="preserve"> REF _Ref37877015 \h </w:instrText>
      </w:r>
      <w:r w:rsidR="00971729">
        <w:fldChar w:fldCharType="separate"/>
      </w:r>
      <w:r w:rsidR="00971729">
        <w:t xml:space="preserve">Figure </w:t>
      </w:r>
      <w:r w:rsidR="00971729">
        <w:rPr>
          <w:noProof/>
        </w:rPr>
        <w:t>4</w:t>
      </w:r>
      <w:r w:rsidR="00971729">
        <w:fldChar w:fldCharType="end"/>
      </w:r>
      <w:r w:rsidR="00122E4D">
        <w:t>b</w:t>
      </w:r>
      <w:r>
        <w:t xml:space="preserve">). </w:t>
      </w:r>
      <w:r w:rsidR="005E2273">
        <w:t>The lack of a</w:t>
      </w:r>
      <w:r w:rsidR="0019391A">
        <w:t xml:space="preserve"> day </w:t>
      </w:r>
      <w:r w:rsidR="005E2273">
        <w:t>effect for hatchery fish is support</w:t>
      </w:r>
      <w:r w:rsidR="0019391A">
        <w:t>ed</w:t>
      </w:r>
      <w:r w:rsidR="005E2273">
        <w:t xml:space="preserve"> by the low </w:t>
      </w:r>
      <w:r w:rsidR="0019391A">
        <w:t xml:space="preserve">estimates for the </w:t>
      </w:r>
      <w:r w:rsidR="005E2273">
        <w:t>correlation coefficient and variability in their day effect (</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hatchery,j</m:t>
            </m:r>
          </m:sup>
        </m:sSup>
      </m:oMath>
      <w:r w:rsidR="00E7215A">
        <w:t xml:space="preserve"> </w:t>
      </w:r>
      <w:r w:rsidR="0082390C">
        <w:t>=</w:t>
      </w:r>
      <w:r w:rsidR="00E7215A">
        <w:t xml:space="preserve"> </w:t>
      </w:r>
      <w:r>
        <w:t>0.</w:t>
      </w:r>
      <w:r w:rsidR="00873BDD">
        <w:t xml:space="preserve">05 </w:t>
      </w:r>
      <w:r w:rsidR="0082390C">
        <w:t xml:space="preserve">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hatchery,j</m:t>
            </m:r>
          </m:sup>
        </m:sSup>
      </m:oMath>
      <w:r w:rsidR="00E7215A">
        <w:t xml:space="preserve"> </w:t>
      </w:r>
      <w:r w:rsidR="0082390C">
        <w:t>=</w:t>
      </w:r>
      <w:r w:rsidR="00E7215A">
        <w:t xml:space="preserve"> 0.134</w:t>
      </w:r>
      <w:r w:rsidR="005E2273">
        <w:t xml:space="preserve">). Conversely, the wild fish had higher correlation and </w:t>
      </w:r>
      <w:r w:rsidR="007F48AE">
        <w:t>variability (</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wild,j</m:t>
            </m:r>
          </m:sup>
        </m:sSup>
      </m:oMath>
      <w:r w:rsidR="007F48AE">
        <w:t xml:space="preserve"> = 0.986 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wild,j</m:t>
            </m:r>
          </m:sup>
        </m:sSup>
      </m:oMath>
      <w:r w:rsidR="007F48AE">
        <w:t xml:space="preserve"> = 0.793, respectively) </w:t>
      </w:r>
      <w:r w:rsidR="007D665B">
        <w:t xml:space="preserve">which </w:t>
      </w:r>
      <w:r w:rsidR="0019391A">
        <w:t>suggests that the day effect “wanders”</w:t>
      </w:r>
      <w:r w:rsidR="00E0741F">
        <w:t xml:space="preserve"> more </w:t>
      </w:r>
      <w:r w:rsidR="0019391A">
        <w:t>for wild fish</w:t>
      </w:r>
      <w:r>
        <w:t>.</w:t>
      </w:r>
    </w:p>
    <w:p w14:paraId="031CB989" w14:textId="79DD21B5" w:rsidR="007A0556" w:rsidRDefault="00565B84" w:rsidP="0067448D">
      <w:pPr>
        <w:pStyle w:val="Caption"/>
        <w:ind w:firstLine="720"/>
      </w:pPr>
      <w:r>
        <w:t xml:space="preserve">While none </w:t>
      </w:r>
      <w:r w:rsidR="00627706">
        <w:t>of</w:t>
      </w:r>
      <w:r>
        <w:t xml:space="preserve"> the top models included a random deviate for year</w:t>
      </w:r>
      <w:r w:rsidR="006A1A32">
        <w:t>, w</w:t>
      </w:r>
      <w:r w:rsidR="006F059C">
        <w:t>e predicted</w:t>
      </w:r>
      <w:r>
        <w:t xml:space="preserve"> the annual survival </w:t>
      </w:r>
      <w:r w:rsidR="006F059C">
        <w:t>by aggregating</w:t>
      </w:r>
      <w:r>
        <w:t xml:space="preserve"> the daily survival estimates weight</w:t>
      </w:r>
      <w:r w:rsidR="00727778">
        <w:t>ed</w:t>
      </w:r>
      <w:r>
        <w:t xml:space="preserve"> </w:t>
      </w:r>
      <w:r w:rsidR="00727778">
        <w:t xml:space="preserve">by </w:t>
      </w:r>
      <w:r>
        <w:t xml:space="preserve">the total number of </w:t>
      </w:r>
      <w:r w:rsidR="006F059C">
        <w:t xml:space="preserve">hatchery and wild fish </w:t>
      </w:r>
      <w:r>
        <w:t xml:space="preserve">that </w:t>
      </w:r>
      <w:r w:rsidR="007F48AE">
        <w:t xml:space="preserve">arrived </w:t>
      </w:r>
      <w:r w:rsidR="00727778">
        <w:t xml:space="preserve">each </w:t>
      </w:r>
      <w:r>
        <w:t xml:space="preserve">day. The observed annual survival estimates </w:t>
      </w:r>
      <w:r w:rsidR="00627706">
        <w:t>were</w:t>
      </w:r>
      <w:r>
        <w:t xml:space="preserve"> </w:t>
      </w:r>
      <w:r>
        <w:lastRenderedPageBreak/>
        <w:t xml:space="preserve">similar to the model predictions and, with the exception of wild fish in 2003, the observations </w:t>
      </w:r>
      <w:r w:rsidR="00627706">
        <w:t>fe</w:t>
      </w:r>
      <w:r>
        <w:t>ll within the 95% credible interval (</w:t>
      </w:r>
      <w:r w:rsidR="006839BC">
        <w:fldChar w:fldCharType="begin"/>
      </w:r>
      <w:r w:rsidR="006839BC">
        <w:instrText xml:space="preserve"> REF _Ref15304125 </w:instrText>
      </w:r>
      <w:r w:rsidR="006839BC">
        <w:fldChar w:fldCharType="separate"/>
      </w:r>
      <w:r w:rsidR="00F620EF" w:rsidRPr="00760F8D">
        <w:t xml:space="preserve">Figure </w:t>
      </w:r>
      <w:r w:rsidR="00F620EF">
        <w:rPr>
          <w:noProof/>
        </w:rPr>
        <w:t>5</w:t>
      </w:r>
      <w:r w:rsidR="006839BC">
        <w:rPr>
          <w:noProof/>
        </w:rPr>
        <w:fldChar w:fldCharType="end"/>
      </w:r>
      <w:r>
        <w:t xml:space="preserve">). </w:t>
      </w:r>
      <w:r w:rsidR="000678E0">
        <w:t xml:space="preserve">Both the modeled and observed </w:t>
      </w:r>
      <w:r w:rsidR="007A2710">
        <w:t xml:space="preserve">annual survivals </w:t>
      </w:r>
      <w:r w:rsidR="000678E0">
        <w:t>for hatchery and wild fish</w:t>
      </w:r>
      <w:r w:rsidR="00627706">
        <w:t xml:space="preserve"> </w:t>
      </w:r>
      <w:r w:rsidR="006F059C">
        <w:t>showed an alternating pattern of increases and decreases</w:t>
      </w:r>
      <w:r w:rsidR="00031F08">
        <w:t>,</w:t>
      </w:r>
      <w:r w:rsidR="006F059C">
        <w:t xml:space="preserve"> </w:t>
      </w:r>
      <w:r w:rsidR="0080574A">
        <w:t xml:space="preserve">which </w:t>
      </w:r>
      <w:r w:rsidR="006F059C">
        <w:t>was</w:t>
      </w:r>
      <w:r w:rsidR="007A2710">
        <w:t xml:space="preserve"> </w:t>
      </w:r>
      <w:r w:rsidR="00031F08">
        <w:t xml:space="preserve">evident </w:t>
      </w:r>
      <w:r w:rsidR="007D665B">
        <w:t>by the previously described</w:t>
      </w:r>
      <w:r w:rsidR="00627706">
        <w:t xml:space="preserve"> negative correlations in the year dimension for the day/year interaction (</w:t>
      </w:r>
      <w:r w:rsidR="006839BC">
        <w:fldChar w:fldCharType="begin"/>
      </w:r>
      <w:r w:rsidR="006839BC">
        <w:instrText xml:space="preserve"> REF _Ref33043299 </w:instrText>
      </w:r>
      <w:r w:rsidR="006839BC">
        <w:fldChar w:fldCharType="separate"/>
      </w:r>
      <w:r w:rsidR="00F620EF" w:rsidRPr="00760F8D">
        <w:t xml:space="preserve">Table </w:t>
      </w:r>
      <w:r w:rsidR="00F620EF">
        <w:rPr>
          <w:noProof/>
        </w:rPr>
        <w:t>5</w:t>
      </w:r>
      <w:r w:rsidR="006839BC">
        <w:rPr>
          <w:noProof/>
        </w:rPr>
        <w:fldChar w:fldCharType="end"/>
      </w:r>
      <w:r w:rsidR="00627706">
        <w:t>)</w:t>
      </w:r>
      <w:r w:rsidR="000678E0">
        <w:t>.</w:t>
      </w:r>
    </w:p>
    <w:p w14:paraId="0339E601" w14:textId="77777777" w:rsidR="00AB7141" w:rsidRPr="00C61069" w:rsidRDefault="00AB7141" w:rsidP="00AB7141">
      <w:pPr>
        <w:rPr>
          <w:i/>
        </w:rPr>
      </w:pPr>
      <w:r w:rsidRPr="00C61069">
        <w:rPr>
          <w:i/>
        </w:rPr>
        <w:t>Simulation</w:t>
      </w:r>
    </w:p>
    <w:p w14:paraId="138062C9" w14:textId="70AC9533" w:rsidR="00AB7141" w:rsidRDefault="00AB7141" w:rsidP="00725D12">
      <w:r>
        <w:tab/>
        <w:t xml:space="preserve">Visual inspection of the simulation </w:t>
      </w:r>
      <w:r w:rsidR="00702AB7">
        <w:t xml:space="preserve">experiments </w:t>
      </w:r>
      <w:r>
        <w:t>suggest</w:t>
      </w:r>
      <w:r w:rsidR="0022561C">
        <w:t>s</w:t>
      </w:r>
      <w:r>
        <w:t xml:space="preserve"> that the estimation model provided unbiased estimates </w:t>
      </w:r>
      <w:r w:rsidR="000552CA">
        <w:t xml:space="preserve">(i.e., the center of mass of the violins is near zero) for the fixed effects in the TMB model </w:t>
      </w:r>
      <w:r>
        <w:t>(Figure S1)</w:t>
      </w:r>
      <w:r w:rsidR="000552CA">
        <w:t>. Across all experiments</w:t>
      </w:r>
      <w:r w:rsidR="00202E43">
        <w:t>,</w:t>
      </w:r>
      <w:r w:rsidR="000552CA">
        <w:t xml:space="preserve"> </w:t>
      </w:r>
      <w:r>
        <w:t xml:space="preserve">some random draws </w:t>
      </w:r>
      <w:r w:rsidR="000552CA">
        <w:t xml:space="preserve">led </w:t>
      </w:r>
      <w:r>
        <w:t>to negative biases for the standard deviation</w:t>
      </w:r>
      <w:r w:rsidR="000552CA">
        <w:t>s</w:t>
      </w:r>
      <w:r>
        <w:t xml:space="preserve"> </w:t>
      </w:r>
      <w:r w:rsidR="000552CA">
        <w:t xml:space="preserve">of </w:t>
      </w:r>
      <w:r>
        <w:t>the day effect</w:t>
      </w:r>
      <w:r w:rsidR="0022561C">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oMath>
      <w:r w:rsidR="0022561C">
        <w:t>)</w:t>
      </w:r>
      <w:r w:rsidR="00421A78">
        <w:t>. T</w:t>
      </w:r>
      <w:r>
        <w:t xml:space="preserve">hese biases </w:t>
      </w:r>
      <w:r w:rsidR="000552CA">
        <w:t xml:space="preserve">were </w:t>
      </w:r>
      <w:r>
        <w:t xml:space="preserve">usually associated random draws </w:t>
      </w:r>
      <w:r w:rsidR="00421A78">
        <w:t xml:space="preserve">with </w:t>
      </w:r>
      <w:r w:rsidR="0022561C">
        <w:t xml:space="preserve">low </w:t>
      </w:r>
      <w:r w:rsidR="00421A78">
        <w:t>number</w:t>
      </w:r>
      <w:r w:rsidR="000552CA">
        <w:t>s</w:t>
      </w:r>
      <w:r w:rsidR="00421A78">
        <w:t xml:space="preserve"> of surviving fish and </w:t>
      </w:r>
      <w:r>
        <w:t xml:space="preserve">little auto-correlation in the day effect. </w:t>
      </w:r>
      <w:r w:rsidR="00421A78">
        <w:t>As sample sizes increase</w:t>
      </w:r>
      <w:r w:rsidR="000552CA">
        <w:t>d</w:t>
      </w:r>
      <w:r w:rsidR="00421A78">
        <w:t>, t</w:t>
      </w:r>
      <w:r>
        <w:t xml:space="preserve">he precision </w:t>
      </w:r>
      <w:r w:rsidR="000552CA">
        <w:t>increased</w:t>
      </w:r>
      <w:r>
        <w:t xml:space="preserve"> (i.e., the violins get vertically compressed) for the </w:t>
      </w:r>
      <w:r w:rsidR="000552CA">
        <w:t>correlations</w:t>
      </w:r>
      <w:r w:rsidR="00421A78">
        <w:t xml:space="preserve"> and </w:t>
      </w:r>
      <w:r w:rsidR="000552CA">
        <w:t xml:space="preserve">standard deviations that describe the </w:t>
      </w:r>
      <w:r w:rsidR="00202E43">
        <w:t xml:space="preserve">random </w:t>
      </w:r>
      <w:r w:rsidR="000552CA">
        <w:t>processes</w:t>
      </w:r>
      <w:r w:rsidR="00202E43">
        <w:t xml:space="preserve"> </w:t>
      </w:r>
      <w:r w:rsidR="00702AB7">
        <w:t>for</w:t>
      </w:r>
      <w:r w:rsidR="00202E43">
        <w:t xml:space="preserve"> day and day/year</w:t>
      </w:r>
      <w:r w:rsidR="00421A78">
        <w:t xml:space="preserve">. </w:t>
      </w:r>
      <w:r w:rsidR="000552CA">
        <w:t xml:space="preserve">Experiments examining the </w:t>
      </w:r>
      <w:r>
        <w:t xml:space="preserve">magnitude of the correlation for both the day </w:t>
      </w:r>
      <w:r w:rsidR="00202E43">
        <w:t>(</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j)</m:t>
            </m:r>
          </m:sup>
        </m:sSup>
      </m:oMath>
      <w:r w:rsidR="00202E43">
        <w:t xml:space="preserve">) </w:t>
      </w:r>
      <w:r>
        <w:t xml:space="preserve">and day/year </w:t>
      </w:r>
      <w:r w:rsidR="00202E43">
        <w:t>(</w:t>
      </w:r>
      <m:oMath>
        <m:sSup>
          <m:sSupPr>
            <m:ctrlPr>
              <w:rPr>
                <w:rFonts w:ascii="Cambria Math" w:hAnsi="Cambria Math"/>
              </w:rPr>
            </m:ctrlPr>
          </m:sSupPr>
          <m:e>
            <m:r>
              <m:rPr>
                <m:sty m:val="p"/>
              </m:rPr>
              <w:rPr>
                <w:rFonts w:ascii="Cambria Math" w:hAnsi="Cambria Math"/>
              </w:rPr>
              <m:t>τ</m:t>
            </m:r>
          </m:e>
          <m:sup>
            <m:r>
              <m:rPr>
                <m:sty m:val="p"/>
              </m:rPr>
              <w:rPr>
                <w:rFonts w:ascii="Cambria Math" w:hAnsi="Cambria Math"/>
              </w:rPr>
              <m:t>(j)</m:t>
            </m:r>
          </m:sup>
        </m:sSup>
      </m:oMath>
      <w:r w:rsidR="00202E43">
        <w:t xml:space="preserve"> </w:t>
      </w:r>
      <w:proofErr w:type="gramStart"/>
      <w:r w:rsidR="00202E43">
        <w:t xml:space="preserve">and </w:t>
      </w:r>
      <w:proofErr w:type="gramEnd"/>
      <m:oMath>
        <m:sSup>
          <m:sSupPr>
            <m:ctrlPr>
              <w:rPr>
                <w:rFonts w:ascii="Cambria Math" w:hAnsi="Cambria Math"/>
              </w:rPr>
            </m:ctrlPr>
          </m:sSupPr>
          <m:e>
            <m:r>
              <m:rPr>
                <m:sty m:val="p"/>
              </m:rPr>
              <w:rPr>
                <w:rFonts w:ascii="Cambria Math" w:hAnsi="Cambria Math"/>
              </w:rPr>
              <m:t>τ</m:t>
            </m:r>
          </m:e>
          <m:sup>
            <m:r>
              <m:rPr>
                <m:sty m:val="p"/>
              </m:rPr>
              <w:rPr>
                <w:rFonts w:ascii="Cambria Math" w:hAnsi="Cambria Math"/>
              </w:rPr>
              <m:t>(t)</m:t>
            </m:r>
          </m:sup>
        </m:sSup>
      </m:oMath>
      <w:r w:rsidR="00202E43">
        <w:t xml:space="preserve">) </w:t>
      </w:r>
      <w:r>
        <w:t xml:space="preserve">effects </w:t>
      </w:r>
      <w:r w:rsidR="00202E43">
        <w:t xml:space="preserve">resulted in no bias </w:t>
      </w:r>
      <w:r w:rsidR="00702AB7">
        <w:t xml:space="preserve">in the other fixed effects </w:t>
      </w:r>
      <w:r w:rsidR="009459DA">
        <w:t xml:space="preserve">(i.e., average deviation </w:t>
      </w:r>
      <w:r w:rsidR="00202E43">
        <w:t xml:space="preserve">was </w:t>
      </w:r>
      <w:r w:rsidR="009459DA">
        <w:t>zero)</w:t>
      </w:r>
      <w:r w:rsidR="00202E43">
        <w:t xml:space="preserve">. Additionally, as the magnitude of the </w:t>
      </w:r>
      <w:r>
        <w:t>correlation</w:t>
      </w:r>
      <w:r w:rsidR="00202E43">
        <w:t>s</w:t>
      </w:r>
      <w:r w:rsidR="009459DA">
        <w:t xml:space="preserve"> </w:t>
      </w:r>
      <w:r w:rsidR="00202E43">
        <w:t xml:space="preserve">for the </w:t>
      </w:r>
      <w:r w:rsidR="00702AB7">
        <w:t xml:space="preserve">random </w:t>
      </w:r>
      <w:r w:rsidR="00202E43">
        <w:t xml:space="preserve">processes increased, the precision </w:t>
      </w:r>
      <w:r w:rsidR="00702AB7">
        <w:t xml:space="preserve">increased for </w:t>
      </w:r>
      <w:r w:rsidR="00202E43">
        <w:t xml:space="preserve">the </w:t>
      </w:r>
      <w:r w:rsidR="00702AB7">
        <w:t xml:space="preserve">estimated </w:t>
      </w:r>
      <w:r w:rsidR="00D966C5">
        <w:t xml:space="preserve">correlations, </w:t>
      </w:r>
      <w:r w:rsidR="00702AB7">
        <w:t xml:space="preserve">decreased for the </w:t>
      </w:r>
      <w:r w:rsidR="00D32A29">
        <w:t>mean survival (</w:t>
      </w:r>
      <m:oMath>
        <m:r>
          <m:rPr>
            <m:sty m:val="p"/>
          </m:rPr>
          <w:rPr>
            <w:rFonts w:ascii="Cambria Math" w:hAnsi="Cambria Math"/>
          </w:rPr>
          <m:t>μ</m:t>
        </m:r>
      </m:oMath>
      <w:r w:rsidR="00202E43">
        <w:t>)</w:t>
      </w:r>
      <w:r w:rsidR="00702AB7">
        <w:t>,</w:t>
      </w:r>
      <w:r w:rsidR="00202E43">
        <w:t xml:space="preserve"> </w:t>
      </w:r>
      <w:r w:rsidR="00702AB7">
        <w:t xml:space="preserve">and remained unchanged for </w:t>
      </w:r>
      <w:r w:rsidR="00D32A29">
        <w:t>the marine covariates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PDO.sum</m:t>
            </m:r>
          </m:sub>
        </m:sSub>
      </m:oMath>
      <w:r w:rsidR="00D32A29">
        <w:t xml:space="preserve"> </w:t>
      </w:r>
      <w:proofErr w:type="gramStart"/>
      <w:r w:rsidR="00D32A29">
        <w:t xml:space="preserve">and </w:t>
      </w:r>
      <w:proofErr w:type="gramEnd"/>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CUI.spr</m:t>
            </m:r>
          </m:sub>
        </m:sSub>
      </m:oMath>
      <w:r w:rsidR="00D32A29">
        <w:t>)</w:t>
      </w:r>
      <w:r w:rsidR="009459DA">
        <w:t>.</w:t>
      </w:r>
    </w:p>
    <w:p w14:paraId="11D365E8" w14:textId="027E96FC" w:rsidR="00B71CAE" w:rsidRPr="009328F9" w:rsidRDefault="00B71CAE" w:rsidP="00725D12">
      <w:r>
        <w:tab/>
      </w:r>
      <w:r w:rsidR="00C734B8">
        <w:t>When we compare</w:t>
      </w:r>
      <w:r w:rsidR="00AE052A">
        <w:t>d</w:t>
      </w:r>
      <w:r w:rsidR="009328F9">
        <w:t xml:space="preserve"> the pe</w:t>
      </w:r>
      <w:r w:rsidR="00305B94">
        <w:t xml:space="preserve">rformance of </w:t>
      </w:r>
      <w:r w:rsidR="00702AB7">
        <w:t>the</w:t>
      </w:r>
      <w:r w:rsidR="00305B94">
        <w:t xml:space="preserve"> generalized linear model </w:t>
      </w:r>
      <w:r w:rsidR="00E970D4">
        <w:t>(</w:t>
      </w:r>
      <w:proofErr w:type="spellStart"/>
      <w:r w:rsidR="00E970D4">
        <w:t>glm</w:t>
      </w:r>
      <w:proofErr w:type="spellEnd"/>
      <w:r w:rsidR="00E970D4">
        <w:t xml:space="preserve">) </w:t>
      </w:r>
      <w:r w:rsidR="00305B94">
        <w:t xml:space="preserve">with </w:t>
      </w:r>
      <w:r w:rsidR="009328F9">
        <w:t>fixed-effects for day</w:t>
      </w:r>
      <w:r w:rsidR="00305B94">
        <w:t>,</w:t>
      </w:r>
      <w:r w:rsidR="009328F9">
        <w:t xml:space="preserve"> day</w:t>
      </w:r>
      <w:r w:rsidR="009328F9">
        <w:rPr>
          <w:vertAlign w:val="superscript"/>
        </w:rPr>
        <w:t>2</w:t>
      </w:r>
      <w:r w:rsidR="00305B94">
        <w:t xml:space="preserve">, and day/year interaction using the </w:t>
      </w:r>
      <w:proofErr w:type="spellStart"/>
      <w:r w:rsidR="00305B94">
        <w:t>glm</w:t>
      </w:r>
      <w:proofErr w:type="spellEnd"/>
      <w:r w:rsidR="00305B94">
        <w:t xml:space="preserve"> function in R</w:t>
      </w:r>
      <w:r w:rsidR="009328F9">
        <w:t xml:space="preserve"> </w:t>
      </w:r>
      <w:r w:rsidR="00202E43">
        <w:t>with</w:t>
      </w:r>
      <w:r w:rsidR="009328F9">
        <w:t xml:space="preserve"> </w:t>
      </w:r>
      <w:r w:rsidR="000070AB">
        <w:t xml:space="preserve">the random effects </w:t>
      </w:r>
      <w:r w:rsidR="009328F9">
        <w:t xml:space="preserve">model </w:t>
      </w:r>
      <w:r w:rsidR="000070AB">
        <w:t>in TMB</w:t>
      </w:r>
      <w:r w:rsidR="009328F9">
        <w:t xml:space="preserve">, we found little difference in the bias and precision of the mean survival </w:t>
      </w:r>
      <w:r w:rsidR="0095495B">
        <w:t>(</w:t>
      </w:r>
      <m:oMath>
        <m:r>
          <m:rPr>
            <m:sty m:val="p"/>
          </m:rPr>
          <w:rPr>
            <w:rFonts w:ascii="Cambria Math" w:hAnsi="Cambria Math"/>
          </w:rPr>
          <m:t>μ</m:t>
        </m:r>
      </m:oMath>
      <w:r w:rsidR="0095495B">
        <w:t xml:space="preserve">) </w:t>
      </w:r>
      <w:r w:rsidR="000070AB">
        <w:t xml:space="preserve">and </w:t>
      </w:r>
      <w:r w:rsidR="009328F9">
        <w:t xml:space="preserve">the marine covariates </w:t>
      </w:r>
      <w:r w:rsidR="0095495B">
        <w:t>(</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PDO.sum</m:t>
            </m:r>
          </m:sub>
        </m:sSub>
      </m:oMath>
      <w:r w:rsidR="0095495B">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CUI.spr</m:t>
            </m:r>
          </m:sub>
        </m:sSub>
      </m:oMath>
      <w:r w:rsidR="0095495B">
        <w:t xml:space="preserve">) </w:t>
      </w:r>
      <w:r w:rsidR="009328F9">
        <w:t>(</w:t>
      </w:r>
      <w:r w:rsidR="006839BC">
        <w:fldChar w:fldCharType="begin"/>
      </w:r>
      <w:r w:rsidR="006839BC">
        <w:instrText xml:space="preserve"> REF _Ref37747610 </w:instrText>
      </w:r>
      <w:r w:rsidR="006839BC">
        <w:fldChar w:fldCharType="separate"/>
      </w:r>
      <w:r w:rsidR="00F620EF">
        <w:t xml:space="preserve">Figure </w:t>
      </w:r>
      <w:r w:rsidR="00F620EF">
        <w:rPr>
          <w:noProof/>
        </w:rPr>
        <w:t>6</w:t>
      </w:r>
      <w:r w:rsidR="006839BC">
        <w:rPr>
          <w:noProof/>
        </w:rPr>
        <w:fldChar w:fldCharType="end"/>
      </w:r>
      <w:r w:rsidR="00AE052A">
        <w:t>, upper panel</w:t>
      </w:r>
      <w:r w:rsidR="0095495B">
        <w:t>).</w:t>
      </w:r>
      <w:r w:rsidR="00E45C80">
        <w:t xml:space="preserve"> Examining a </w:t>
      </w:r>
      <w:r w:rsidR="00E45C80">
        <w:lastRenderedPageBreak/>
        <w:t xml:space="preserve">single realization </w:t>
      </w:r>
      <w:r w:rsidR="004A70F7">
        <w:t xml:space="preserve">for the simulated </w:t>
      </w:r>
      <w:r w:rsidR="00445484">
        <w:t>data</w:t>
      </w:r>
      <w:r w:rsidR="00E45C80">
        <w:t xml:space="preserve">, </w:t>
      </w:r>
      <w:r w:rsidR="00D65EA4">
        <w:t>t</w:t>
      </w:r>
      <w:r w:rsidR="00E45C80">
        <w:t xml:space="preserve">he </w:t>
      </w:r>
      <w:r w:rsidR="004A70F7">
        <w:t xml:space="preserve">survival estimates from </w:t>
      </w:r>
      <w:proofErr w:type="spellStart"/>
      <w:r w:rsidR="004A70F7">
        <w:t>glm</w:t>
      </w:r>
      <w:proofErr w:type="spellEnd"/>
      <w:r w:rsidR="00E45C80">
        <w:t xml:space="preserve"> </w:t>
      </w:r>
      <w:r w:rsidR="004A70F7">
        <w:t xml:space="preserve">model </w:t>
      </w:r>
      <w:r w:rsidR="00E45C80">
        <w:t>(</w:t>
      </w:r>
      <w:r w:rsidR="00B31250">
        <w:t>Figure S</w:t>
      </w:r>
      <w:r w:rsidR="00681244">
        <w:t xml:space="preserve">2, </w:t>
      </w:r>
      <w:r w:rsidR="00E45C80">
        <w:t xml:space="preserve">red line) </w:t>
      </w:r>
      <w:r w:rsidR="004A70F7">
        <w:t>and TMB model</w:t>
      </w:r>
      <w:r w:rsidR="00E970D4">
        <w:t xml:space="preserve"> </w:t>
      </w:r>
      <w:r w:rsidR="00660035">
        <w:t>(blue line)</w:t>
      </w:r>
      <w:r w:rsidR="004A70F7">
        <w:t xml:space="preserve"> were similar</w:t>
      </w:r>
      <w:r w:rsidR="00E45C80">
        <w:t xml:space="preserve">. However, the </w:t>
      </w:r>
      <w:r w:rsidR="00445484">
        <w:t xml:space="preserve">random </w:t>
      </w:r>
      <w:r w:rsidR="00E45C80">
        <w:t>processes in the TMB model provide</w:t>
      </w:r>
      <w:r w:rsidR="00681244">
        <w:t>d</w:t>
      </w:r>
      <w:r w:rsidR="00E45C80">
        <w:t xml:space="preserve"> more flexibility to capture the </w:t>
      </w:r>
      <w:r w:rsidR="00660035">
        <w:t xml:space="preserve">daily </w:t>
      </w:r>
      <w:r w:rsidR="00E45C80">
        <w:t xml:space="preserve">variability </w:t>
      </w:r>
      <w:r w:rsidR="00681244">
        <w:t xml:space="preserve">in survival </w:t>
      </w:r>
      <w:r w:rsidR="00E45C80">
        <w:t xml:space="preserve">within a year. While there </w:t>
      </w:r>
      <w:r w:rsidR="00AE052A">
        <w:t xml:space="preserve">were </w:t>
      </w:r>
      <w:r w:rsidR="00E45C80">
        <w:t>almost no difference</w:t>
      </w:r>
      <w:r w:rsidR="00681244">
        <w:t>s</w:t>
      </w:r>
      <w:r w:rsidR="00E45C80">
        <w:t xml:space="preserve"> in the </w:t>
      </w:r>
      <w:r w:rsidR="000070AB">
        <w:t xml:space="preserve">bias or precision </w:t>
      </w:r>
      <w:r w:rsidR="00E45C80">
        <w:t xml:space="preserve">for the mean survival and environmental covariates, </w:t>
      </w:r>
      <w:r w:rsidR="00660035">
        <w:t>the standard errors</w:t>
      </w:r>
      <w:r w:rsidR="00AE052A">
        <w:t xml:space="preserve"> </w:t>
      </w:r>
      <w:r w:rsidR="00681244">
        <w:t xml:space="preserve">for </w:t>
      </w:r>
      <w:r w:rsidR="004A70F7">
        <w:t>tho</w:t>
      </w:r>
      <w:r w:rsidR="000070AB">
        <w:t xml:space="preserve">se fixed-effects </w:t>
      </w:r>
      <w:r w:rsidR="00681244">
        <w:t xml:space="preserve">in the TMB model were between 65%-70% higher than the </w:t>
      </w:r>
      <w:proofErr w:type="spellStart"/>
      <w:r w:rsidR="004A70F7">
        <w:t>glm</w:t>
      </w:r>
      <w:proofErr w:type="spellEnd"/>
      <w:r w:rsidR="004A70F7">
        <w:t xml:space="preserve"> model</w:t>
      </w:r>
      <w:r w:rsidR="000070AB">
        <w:t xml:space="preserve"> </w:t>
      </w:r>
      <w:r w:rsidR="00AE052A">
        <w:t>(</w:t>
      </w:r>
      <w:r w:rsidR="006839BC">
        <w:fldChar w:fldCharType="begin"/>
      </w:r>
      <w:r w:rsidR="006839BC">
        <w:instrText xml:space="preserve"> REF _Ref37747610 </w:instrText>
      </w:r>
      <w:r w:rsidR="006839BC">
        <w:fldChar w:fldCharType="separate"/>
      </w:r>
      <w:r w:rsidR="00F620EF">
        <w:t xml:space="preserve">Figure </w:t>
      </w:r>
      <w:r w:rsidR="00F620EF">
        <w:rPr>
          <w:noProof/>
        </w:rPr>
        <w:t>6</w:t>
      </w:r>
      <w:r w:rsidR="006839BC">
        <w:rPr>
          <w:noProof/>
        </w:rPr>
        <w:fldChar w:fldCharType="end"/>
      </w:r>
      <w:r w:rsidR="00AE052A">
        <w:t>, lower panel)</w:t>
      </w:r>
      <w:r w:rsidR="00660035">
        <w:t xml:space="preserve">. </w:t>
      </w:r>
      <w:r w:rsidR="00E45C80">
        <w:t xml:space="preserve">  </w:t>
      </w:r>
    </w:p>
    <w:p w14:paraId="6879D0B9" w14:textId="2585F78B" w:rsidR="00455E0F" w:rsidRDefault="00455E0F" w:rsidP="007D2F1D">
      <w:pPr>
        <w:spacing w:line="259" w:lineRule="auto"/>
        <w:rPr>
          <w:b/>
        </w:rPr>
      </w:pPr>
      <w:bookmarkStart w:id="18" w:name="_heading=h.qhuhdy2n5ohd" w:colFirst="0" w:colLast="0"/>
      <w:bookmarkEnd w:id="18"/>
      <w:commentRangeStart w:id="19"/>
      <w:r w:rsidRPr="003C4264">
        <w:rPr>
          <w:b/>
        </w:rPr>
        <w:t>Discussion</w:t>
      </w:r>
      <w:commentRangeEnd w:id="19"/>
      <w:r w:rsidR="004A4B3F">
        <w:rPr>
          <w:rStyle w:val="CommentReference"/>
        </w:rPr>
        <w:commentReference w:id="19"/>
      </w:r>
    </w:p>
    <w:p w14:paraId="1F7648AB" w14:textId="1F9D6C5A" w:rsidR="005D1BFF" w:rsidRPr="00BC547B" w:rsidRDefault="005D1BFF" w:rsidP="00D24928">
      <w:r>
        <w:rPr>
          <w:b/>
        </w:rPr>
        <w:tab/>
      </w:r>
      <w:r w:rsidR="00480B12">
        <w:t>In this study</w:t>
      </w:r>
      <w:r w:rsidR="00792E70">
        <w:t>,</w:t>
      </w:r>
      <w:r w:rsidR="00480B12">
        <w:t xml:space="preserve"> we used simulation experiments and a case study of </w:t>
      </w:r>
      <w:r w:rsidR="00AE0935">
        <w:t xml:space="preserve">Snake River </w:t>
      </w:r>
      <w:r w:rsidR="00480B12">
        <w:t xml:space="preserve">spring/summer Chinook </w:t>
      </w:r>
      <w:r w:rsidR="00792E70">
        <w:t>salmon</w:t>
      </w:r>
      <w:r w:rsidR="00480B12">
        <w:t xml:space="preserve"> </w:t>
      </w:r>
      <w:r w:rsidR="00BC547B">
        <w:t xml:space="preserve">to evaluate </w:t>
      </w:r>
      <w:r w:rsidR="00792E70">
        <w:t xml:space="preserve">how including </w:t>
      </w:r>
      <w:r w:rsidR="00BC547B">
        <w:t>random process</w:t>
      </w:r>
      <w:r w:rsidR="00792E70">
        <w:t>es</w:t>
      </w:r>
      <w:r w:rsidR="00BC547B">
        <w:t xml:space="preserve"> </w:t>
      </w:r>
      <w:r w:rsidR="00792E70">
        <w:t xml:space="preserve">in </w:t>
      </w:r>
      <w:r w:rsidR="000F4782">
        <w:t xml:space="preserve">the SAR </w:t>
      </w:r>
      <w:r w:rsidR="00DB2C02">
        <w:t xml:space="preserve">survival </w:t>
      </w:r>
      <w:r w:rsidR="000F7361">
        <w:t xml:space="preserve">models </w:t>
      </w:r>
      <w:r w:rsidR="005A7172">
        <w:t xml:space="preserve">can affect the bias and uncertainty in </w:t>
      </w:r>
      <w:r w:rsidR="00552E3D">
        <w:t xml:space="preserve">the </w:t>
      </w:r>
      <w:r w:rsidR="005A7172">
        <w:t>estimated parameters</w:t>
      </w:r>
      <w:r w:rsidR="00BC547B">
        <w:t xml:space="preserve">. </w:t>
      </w:r>
      <w:r w:rsidR="00884FAD">
        <w:t>P</w:t>
      </w:r>
      <w:r w:rsidR="00480B12">
        <w:t xml:space="preserve">revious efforts </w:t>
      </w:r>
      <w:r w:rsidR="00792E70">
        <w:t xml:space="preserve">included </w:t>
      </w:r>
      <w:r w:rsidR="00BC547B">
        <w:t>fixed-effect</w:t>
      </w:r>
      <w:r w:rsidR="005A7172">
        <w:t>s</w:t>
      </w:r>
      <w:r w:rsidR="00BC547B">
        <w:t xml:space="preserve"> for day</w:t>
      </w:r>
      <w:r w:rsidR="005A7172">
        <w:t>,</w:t>
      </w:r>
      <w:r w:rsidR="00BC547B">
        <w:t xml:space="preserve"> day</w:t>
      </w:r>
      <w:r w:rsidR="00BC547B">
        <w:rPr>
          <w:vertAlign w:val="superscript"/>
        </w:rPr>
        <w:t>2</w:t>
      </w:r>
      <w:r w:rsidR="005A7172">
        <w:t>, and day/year interactions</w:t>
      </w:r>
      <w:r w:rsidR="00BC547B">
        <w:t xml:space="preserve"> to allow </w:t>
      </w:r>
      <w:r w:rsidR="005A7172">
        <w:t xml:space="preserve">for different </w:t>
      </w:r>
      <w:r w:rsidR="000F7361">
        <w:t xml:space="preserve">temporal </w:t>
      </w:r>
      <w:r w:rsidR="005A7172">
        <w:t xml:space="preserve">patterns in survival </w:t>
      </w:r>
      <w:r w:rsidR="00BC547B">
        <w:t>(</w:t>
      </w:r>
      <w:proofErr w:type="spellStart"/>
      <w:r w:rsidR="00BC547B">
        <w:t>Scheuerell</w:t>
      </w:r>
      <w:proofErr w:type="spellEnd"/>
      <w:r w:rsidR="00BC547B">
        <w:t xml:space="preserve"> et al. 2009, Gosselin et al. 2018). </w:t>
      </w:r>
      <w:r w:rsidR="00552E3D">
        <w:t>Instead of fixed effects, o</w:t>
      </w:r>
      <w:r w:rsidR="00884FAD">
        <w:t xml:space="preserve">ur approach </w:t>
      </w:r>
      <w:r w:rsidR="00552E3D">
        <w:t>used</w:t>
      </w:r>
      <w:r w:rsidR="00DB2C02">
        <w:t xml:space="preserve"> </w:t>
      </w:r>
      <w:r w:rsidR="00552E3D">
        <w:t xml:space="preserve">AR1 processes </w:t>
      </w:r>
      <w:r w:rsidR="00D24928">
        <w:t xml:space="preserve">for </w:t>
      </w:r>
      <w:r w:rsidR="00DB2C02">
        <w:t xml:space="preserve">the day and </w:t>
      </w:r>
      <w:r w:rsidR="00B967C5">
        <w:t>day/year interactions</w:t>
      </w:r>
      <w:r w:rsidR="000F4782">
        <w:t xml:space="preserve"> to describe temporal changes in survival</w:t>
      </w:r>
      <w:r w:rsidR="000A5E26">
        <w:t>. Perhaps counterintuitively, increasing</w:t>
      </w:r>
      <w:r w:rsidR="00DB2C02">
        <w:t xml:space="preserve"> the </w:t>
      </w:r>
      <w:r w:rsidR="005A7172">
        <w:t xml:space="preserve">flexibility </w:t>
      </w:r>
      <w:r w:rsidR="00551002">
        <w:t>of</w:t>
      </w:r>
      <w:r w:rsidR="005A7172">
        <w:t xml:space="preserve"> the model </w:t>
      </w:r>
      <w:r w:rsidR="000A5E26">
        <w:t xml:space="preserve">and allowing more </w:t>
      </w:r>
      <w:r w:rsidR="000A5E26" w:rsidRPr="00092085">
        <w:t>of the uncertainty to be explain</w:t>
      </w:r>
      <w:r w:rsidR="006A08C4" w:rsidRPr="00092085">
        <w:t>ed</w:t>
      </w:r>
      <w:r w:rsidR="000A5E26" w:rsidRPr="00092085">
        <w:t xml:space="preserve"> by </w:t>
      </w:r>
      <w:r w:rsidR="00B967C5" w:rsidRPr="00092085">
        <w:t xml:space="preserve">these </w:t>
      </w:r>
      <w:r w:rsidR="00551002" w:rsidRPr="00092085">
        <w:t xml:space="preserve">temporal </w:t>
      </w:r>
      <w:r w:rsidR="000F7361" w:rsidRPr="00092085">
        <w:t>processes</w:t>
      </w:r>
      <w:r w:rsidR="000A5E26" w:rsidRPr="00092085">
        <w:t xml:space="preserve">, </w:t>
      </w:r>
      <w:r w:rsidR="006A08C4" w:rsidRPr="00092085">
        <w:t>le</w:t>
      </w:r>
      <w:r w:rsidR="000A5E26" w:rsidRPr="00092085">
        <w:t xml:space="preserve">d to </w:t>
      </w:r>
      <w:r w:rsidR="00B967C5" w:rsidRPr="00092085">
        <w:t xml:space="preserve">increased </w:t>
      </w:r>
      <w:r w:rsidR="00FD6D68" w:rsidRPr="00092085">
        <w:t xml:space="preserve">uncertainty </w:t>
      </w:r>
      <w:r w:rsidR="00444D28" w:rsidRPr="00092085">
        <w:t xml:space="preserve">in </w:t>
      </w:r>
      <w:r w:rsidR="000A5E26" w:rsidRPr="00092085">
        <w:t xml:space="preserve">the </w:t>
      </w:r>
      <w:r w:rsidR="00FD6D68" w:rsidRPr="00092085">
        <w:t>mean survival and environmental covariates</w:t>
      </w:r>
      <w:r w:rsidR="000F7361" w:rsidRPr="00092085">
        <w:t xml:space="preserve"> </w:t>
      </w:r>
      <w:r w:rsidR="00FD6D68" w:rsidRPr="00092085">
        <w:t>(</w:t>
      </w:r>
      <w:r w:rsidR="00FD6D68" w:rsidRPr="00092085">
        <w:fldChar w:fldCharType="begin"/>
      </w:r>
      <w:r w:rsidR="00FD6D68" w:rsidRPr="00092085">
        <w:instrText xml:space="preserve"> REF _Ref37747610 </w:instrText>
      </w:r>
      <w:r w:rsidR="00444D28" w:rsidRPr="00092085">
        <w:instrText xml:space="preserve"> \* MERGEFORMAT </w:instrText>
      </w:r>
      <w:r w:rsidR="00FD6D68" w:rsidRPr="00092085">
        <w:fldChar w:fldCharType="separate"/>
      </w:r>
      <w:r w:rsidR="00F620EF">
        <w:t xml:space="preserve">Figure </w:t>
      </w:r>
      <w:r w:rsidR="00F620EF">
        <w:rPr>
          <w:noProof/>
        </w:rPr>
        <w:t>6</w:t>
      </w:r>
      <w:r w:rsidR="00FD6D68" w:rsidRPr="00092085">
        <w:fldChar w:fldCharType="end"/>
      </w:r>
      <w:r w:rsidR="00FD6D68" w:rsidRPr="00092085">
        <w:t xml:space="preserve">). </w:t>
      </w:r>
      <w:r w:rsidR="000F4782" w:rsidRPr="00092085">
        <w:t xml:space="preserve">Thus, this research </w:t>
      </w:r>
      <w:r w:rsidR="006A08C4" w:rsidRPr="00092085">
        <w:t>highlight</w:t>
      </w:r>
      <w:r w:rsidR="000F4782" w:rsidRPr="00092085">
        <w:t>s</w:t>
      </w:r>
      <w:r w:rsidR="006A08C4" w:rsidRPr="00092085">
        <w:t xml:space="preserve"> </w:t>
      </w:r>
      <w:r w:rsidR="000F4782" w:rsidRPr="00092085">
        <w:t xml:space="preserve">that conclusions about the </w:t>
      </w:r>
      <w:r w:rsidR="00444D28" w:rsidRPr="00092085">
        <w:t xml:space="preserve">uncertainty in </w:t>
      </w:r>
      <w:r w:rsidR="000F4782" w:rsidRPr="00092085">
        <w:t xml:space="preserve">the </w:t>
      </w:r>
      <w:r w:rsidR="00444D28" w:rsidRPr="00092085">
        <w:t>survival estimates</w:t>
      </w:r>
      <w:r w:rsidR="000F4782" w:rsidRPr="00092085">
        <w:t xml:space="preserve"> must also reflect the uncertainty in the</w:t>
      </w:r>
      <w:r w:rsidR="000F4782">
        <w:t xml:space="preserve"> processes that are believed to affect survival (i.e., timing). </w:t>
      </w:r>
      <w:r w:rsidR="00FD6D68">
        <w:t xml:space="preserve"> </w:t>
      </w:r>
      <w:r w:rsidR="000F4782">
        <w:t>Additionally, o</w:t>
      </w:r>
      <w:r w:rsidR="00831A18">
        <w:t xml:space="preserve">ur </w:t>
      </w:r>
      <w:r w:rsidR="007A0B3D">
        <w:t>generaliz</w:t>
      </w:r>
      <w:r w:rsidR="00444D28">
        <w:t>ed approach</w:t>
      </w:r>
      <w:r w:rsidR="007A0B3D">
        <w:t xml:space="preserve"> </w:t>
      </w:r>
      <w:r w:rsidR="00444D28">
        <w:t xml:space="preserve">for integrating random variability into an SAR model can easily be </w:t>
      </w:r>
      <w:r w:rsidR="007A0B3D">
        <w:t>expand</w:t>
      </w:r>
      <w:r w:rsidR="00444D28">
        <w:t>ed from</w:t>
      </w:r>
      <w:r w:rsidR="007A0B3D">
        <w:t xml:space="preserve"> </w:t>
      </w:r>
      <w:r w:rsidR="00775361">
        <w:t xml:space="preserve">the </w:t>
      </w:r>
      <w:r w:rsidR="00836295">
        <w:t xml:space="preserve">AR1 </w:t>
      </w:r>
      <w:r w:rsidR="00775361">
        <w:t xml:space="preserve">“lattice” </w:t>
      </w:r>
      <w:r w:rsidR="00836295">
        <w:t xml:space="preserve">for the </w:t>
      </w:r>
      <w:r w:rsidR="00444D28">
        <w:t xml:space="preserve">day/year </w:t>
      </w:r>
      <w:r w:rsidR="00836295">
        <w:t xml:space="preserve">interaction </w:t>
      </w:r>
      <w:r w:rsidR="00775361">
        <w:t xml:space="preserve">to higher dimensional </w:t>
      </w:r>
      <w:r w:rsidR="007A0B3D">
        <w:t xml:space="preserve">interactions that include </w:t>
      </w:r>
      <w:r w:rsidR="00775361">
        <w:t xml:space="preserve">biological </w:t>
      </w:r>
      <w:r w:rsidR="001860B4">
        <w:t>forces</w:t>
      </w:r>
      <w:r w:rsidR="00775361">
        <w:t xml:space="preserve"> such </w:t>
      </w:r>
      <w:r w:rsidR="007A0B3D">
        <w:t xml:space="preserve">as </w:t>
      </w:r>
      <w:r w:rsidR="002B630F">
        <w:t>size</w:t>
      </w:r>
      <w:r w:rsidR="00775361">
        <w:t xml:space="preserve"> and</w:t>
      </w:r>
      <w:r w:rsidR="002B630F">
        <w:t xml:space="preserve"> weight, or </w:t>
      </w:r>
      <w:r w:rsidR="00775361">
        <w:t xml:space="preserve">environmental forces such </w:t>
      </w:r>
      <w:r w:rsidR="00444D28">
        <w:t xml:space="preserve">stream </w:t>
      </w:r>
      <w:r w:rsidR="002B630F">
        <w:t>temperature</w:t>
      </w:r>
      <w:r w:rsidR="00775361">
        <w:t xml:space="preserve">. </w:t>
      </w:r>
      <w:r w:rsidR="00836295">
        <w:t xml:space="preserve">Because these forces are associated with “levers” that co-managers of freshwater systems can manipulate – as opposed to </w:t>
      </w:r>
      <w:r w:rsidR="00836295">
        <w:lastRenderedPageBreak/>
        <w:t>carbon emissions</w:t>
      </w:r>
      <w:r w:rsidR="000F4782">
        <w:t xml:space="preserve"> that are affecting climate conditions</w:t>
      </w:r>
      <w:r w:rsidR="00836295">
        <w:t xml:space="preserve">, </w:t>
      </w:r>
      <w:r w:rsidR="00652FA4">
        <w:t xml:space="preserve">quantifying the </w:t>
      </w:r>
      <w:r w:rsidR="000F4782">
        <w:t>e</w:t>
      </w:r>
      <w:r w:rsidR="00836295">
        <w:t xml:space="preserve">ffect </w:t>
      </w:r>
      <w:r w:rsidR="000F4782">
        <w:t xml:space="preserve">of these interactions on </w:t>
      </w:r>
      <w:r w:rsidR="00D24928">
        <w:t xml:space="preserve">the uncertainty in </w:t>
      </w:r>
      <w:r w:rsidR="00836295">
        <w:t xml:space="preserve">survival is </w:t>
      </w:r>
      <w:r w:rsidR="00775361">
        <w:t>critical</w:t>
      </w:r>
      <w:r w:rsidR="00836295">
        <w:t>ly</w:t>
      </w:r>
      <w:r w:rsidR="00775361">
        <w:t xml:space="preserve"> </w:t>
      </w:r>
      <w:r w:rsidR="00836295">
        <w:t xml:space="preserve">important </w:t>
      </w:r>
      <w:r w:rsidR="000F4782">
        <w:t xml:space="preserve">for evaluating </w:t>
      </w:r>
      <w:r w:rsidR="00775361">
        <w:t xml:space="preserve">future management scenarios. </w:t>
      </w:r>
    </w:p>
    <w:p w14:paraId="24494777" w14:textId="34B11226" w:rsidR="00455E0F" w:rsidRPr="003C4264" w:rsidRDefault="00990320" w:rsidP="00455E0F">
      <w:pPr>
        <w:pStyle w:val="Heading4"/>
        <w:rPr>
          <w:b w:val="0"/>
          <w:i/>
        </w:rPr>
      </w:pPr>
      <w:r>
        <w:rPr>
          <w:b w:val="0"/>
          <w:i/>
        </w:rPr>
        <w:t>Hatchery-w</w:t>
      </w:r>
      <w:r w:rsidR="00455E0F" w:rsidRPr="003C4264">
        <w:rPr>
          <w:b w:val="0"/>
          <w:i/>
        </w:rPr>
        <w:t>ild comparisons</w:t>
      </w:r>
    </w:p>
    <w:p w14:paraId="0DC1F429" w14:textId="20BFBAC0" w:rsidR="00455E0F" w:rsidRDefault="002B630F" w:rsidP="00455E0F">
      <w:pPr>
        <w:ind w:firstLine="720"/>
      </w:pPr>
      <w:r>
        <w:t xml:space="preserve">Different rearing types of spring/summer Chinook salmon clearly exhibit differences in SAR within and between years. </w:t>
      </w:r>
      <w:r w:rsidR="00455E0F">
        <w:t xml:space="preserve">There are clear and expected differences between fish reared in a hatchery and fish exposed to natural conditions in the wild, including size, condition, risk aversion, </w:t>
      </w:r>
      <w:r w:rsidR="006A1A32">
        <w:t>arrival timing</w:t>
      </w:r>
      <w:r w:rsidR="00455E0F">
        <w:t xml:space="preserve">, parasite load, and numerous other factors.  We clearly documented the effect of </w:t>
      </w:r>
      <w:r w:rsidR="006A1A32">
        <w:t>arrival timing</w:t>
      </w:r>
      <w:r w:rsidR="00455E0F">
        <w:t xml:space="preserve"> on marine survival of Snake River spring/summer Chinook salmon</w:t>
      </w:r>
      <w:r w:rsidR="007F48AE">
        <w:t xml:space="preserve"> </w:t>
      </w:r>
      <w:r w:rsidR="0019391A">
        <w:t xml:space="preserve">was </w:t>
      </w:r>
      <w:r w:rsidR="00455E0F">
        <w:t>not consistent between fish of different rear</w:t>
      </w:r>
      <w:r w:rsidR="007F48AE">
        <w:t>ing</w:t>
      </w:r>
      <w:r w:rsidR="00455E0F">
        <w:t xml:space="preserve"> types</w:t>
      </w:r>
      <w:r w:rsidR="0019391A">
        <w:t xml:space="preserve">, and we </w:t>
      </w:r>
      <w:r w:rsidR="00455E0F">
        <w:t xml:space="preserve">described two primary differences in timing and marine survival.  First, </w:t>
      </w:r>
      <w:r w:rsidR="00A641BF">
        <w:t xml:space="preserve">the distribution for migrating juvenile salmon </w:t>
      </w:r>
      <w:r w:rsidR="00455E0F">
        <w:t xml:space="preserve">differs between the hatchery and wild fish, with hatchery fish exhibiting much more of a peaked, narrow distribution, mostly completed by early June.  In contrast, the distribution of wild fish </w:t>
      </w:r>
      <w:r w:rsidR="006A1A32">
        <w:t>arrival timing</w:t>
      </w:r>
      <w:r w:rsidR="00455E0F">
        <w:t xml:space="preserve"> starts </w:t>
      </w:r>
      <w:r w:rsidR="001A0138">
        <w:t xml:space="preserve">earlier </w:t>
      </w:r>
      <w:r w:rsidR="00455E0F">
        <w:t xml:space="preserve">and has a long tail, with some fish not migrating </w:t>
      </w:r>
      <w:r w:rsidR="00AE5AB1">
        <w:t>past Bonneville Dam until mid-</w:t>
      </w:r>
      <w:r w:rsidR="00455E0F">
        <w:t>July.</w:t>
      </w:r>
      <w:r w:rsidR="003C4264">
        <w:t xml:space="preserve"> </w:t>
      </w:r>
      <w:r w:rsidR="00455E0F">
        <w:t xml:space="preserve">Second, </w:t>
      </w:r>
      <w:r w:rsidR="007F48AE">
        <w:t>o</w:t>
      </w:r>
      <w:r w:rsidR="00455E0F">
        <w:t>n average</w:t>
      </w:r>
      <w:r w:rsidR="00E131F7">
        <w:t xml:space="preserve"> across years</w:t>
      </w:r>
      <w:r w:rsidR="00455E0F">
        <w:t xml:space="preserve">, survival </w:t>
      </w:r>
      <w:r w:rsidR="00E131F7">
        <w:t xml:space="preserve">peaks </w:t>
      </w:r>
      <w:r w:rsidR="00455E0F">
        <w:t xml:space="preserve">for </w:t>
      </w:r>
      <w:r w:rsidR="00E131F7">
        <w:t xml:space="preserve">wild </w:t>
      </w:r>
      <w:r w:rsidR="00455E0F">
        <w:t xml:space="preserve">fish migrating early and </w:t>
      </w:r>
      <w:r w:rsidR="00AE5AB1">
        <w:t xml:space="preserve">then </w:t>
      </w:r>
      <w:r w:rsidR="00455E0F">
        <w:t>decline</w:t>
      </w:r>
      <w:r w:rsidR="00E131F7">
        <w:t>s</w:t>
      </w:r>
      <w:r w:rsidR="00455E0F">
        <w:t xml:space="preserve"> throughout the </w:t>
      </w:r>
      <w:r w:rsidR="00E131F7">
        <w:t>remainder of the migration</w:t>
      </w:r>
      <w:r w:rsidR="00455E0F">
        <w:t>, whereas hatchery fish</w:t>
      </w:r>
      <w:r w:rsidR="00A641BF">
        <w:t>, on average,</w:t>
      </w:r>
      <w:r w:rsidR="00455E0F">
        <w:t xml:space="preserve"> show </w:t>
      </w:r>
      <w:r w:rsidR="007F48AE">
        <w:t xml:space="preserve">no consistent pattern in survival across years based </w:t>
      </w:r>
      <w:r w:rsidR="00455E0F">
        <w:t xml:space="preserve">on </w:t>
      </w:r>
      <w:r w:rsidR="006A1A32">
        <w:t>arrival timing</w:t>
      </w:r>
      <w:r w:rsidR="00455E0F">
        <w:t>.</w:t>
      </w:r>
    </w:p>
    <w:p w14:paraId="49FC9CD4" w14:textId="490EE27A" w:rsidR="00455E0F" w:rsidRPr="00F17EB1" w:rsidRDefault="00455E0F" w:rsidP="007F251A">
      <w:pPr>
        <w:ind w:firstLine="720"/>
      </w:pPr>
      <w:r>
        <w:t xml:space="preserve">There are multiple reasons why wild fish </w:t>
      </w:r>
      <w:r w:rsidR="00E131F7">
        <w:t xml:space="preserve">may </w:t>
      </w:r>
      <w:r>
        <w:t xml:space="preserve">be more sensitive to </w:t>
      </w:r>
      <w:r w:rsidR="006A1A32">
        <w:t>arrival timing</w:t>
      </w:r>
      <w:r>
        <w:t xml:space="preserve"> than hatchery fish, though much of this is speculation.  Perhaps the most likely cause is the difference in size between the two groups.  If early marine survival is size-dependent, which has been shown for other salmon stocks</w:t>
      </w:r>
      <w:r w:rsidR="005F3577">
        <w:t xml:space="preserve"> </w:t>
      </w:r>
      <w:r w:rsidR="005F3577">
        <w:fldChar w:fldCharType="begin"/>
      </w:r>
      <w:r w:rsidR="006839BC">
        <w:instrText xml:space="preserve"> ADDIN ZOTERO_ITEM CSL_CITATION {"citationID":"8jKDZ4ZL","properties":{"formattedCitation":"(Henderson and Cass 1991; Beamish and Mahnken 2001; Duffy and Beauchamp 2011; L. E. Woodson et al. 2013)","plainCitation":"(Henderson and Cass 1991; Beamish and Mahnken 2001; Duffy and Beauchamp 2011; L. E. Woodson et al. 2013)","noteIndex":0},"citationItems":[{"id":"S6fMszql/4U8zY0rc","uris":["http://zotero.org/users/3830350/items/7GRCNI4N"],"uri":["http://zotero.org/users/3830350/items/7GRCNI4N"],"itemData":{"id":2192,"type":"article-journal","container-title":"Canadian Journal of Fisheries and Aquatic Sciences","issue":"6","page":"988–994","source":"Google Scholar","title":"Effect of smolt size on smolt-to-adult survival for Chilko Lake sockeye salmon (Oncorhynchus nerka)","volume":"48","author":[{"family":"Henderson","given":"M. A."},{"family":"Cass","given":"A. J."}],"issued":{"date-parts":[["1991"]]}}},{"id":"S6fMszql/2Tr6pZhH","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S6fMszql/6Bpwxcbo","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S6fMszql/ffKfRNf3","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5F3577">
        <w:fldChar w:fldCharType="separate"/>
      </w:r>
      <w:r w:rsidR="00DE62DF" w:rsidRPr="00DE62DF">
        <w:t>(Henderson and Cass 1991; Beamish and Mahnken 2001; Duffy and Beauchamp 2011; L. E. Woodson et al. 2013)</w:t>
      </w:r>
      <w:r w:rsidR="005F3577">
        <w:fldChar w:fldCharType="end"/>
      </w:r>
      <w:r>
        <w:t xml:space="preserve">, the larger size of hatchery fish could afford them some </w:t>
      </w:r>
      <w:r w:rsidR="0060181A">
        <w:t>level of independence from predators</w:t>
      </w:r>
      <w:r>
        <w:t xml:space="preserve">.  </w:t>
      </w:r>
      <w:r w:rsidR="00AD006C">
        <w:t>Additionally, l</w:t>
      </w:r>
      <w:r w:rsidR="007F251A">
        <w:t xml:space="preserve">arge subsidies of </w:t>
      </w:r>
      <w:r w:rsidR="005F3577">
        <w:t xml:space="preserve">hatchery </w:t>
      </w:r>
      <w:r w:rsidR="007F251A">
        <w:t xml:space="preserve">smolts may increase the density of the predator communities, and these predators may </w:t>
      </w:r>
      <w:r w:rsidR="007F251A">
        <w:lastRenderedPageBreak/>
        <w:t>differentially select for wild fish because they are smaller and more available once the pulse of hatchery fish has passed</w:t>
      </w:r>
      <w:r w:rsidR="003C4264">
        <w:t xml:space="preserve"> </w:t>
      </w:r>
      <w:r w:rsidR="003C4264">
        <w:fldChar w:fldCharType="begin"/>
      </w:r>
      <w:r w:rsidR="006839BC">
        <w:instrText xml:space="preserve"> ADDIN ZOTERO_ITEM CSL_CITATION {"citationID":"C80Mc5cQ","properties":{"formattedCitation":"(Beamish et al. 1992; Beamish and Mahnken 2001)","plainCitation":"(Beamish et al. 1992; Beamish and Mahnken 2001)","dontUpdate":true,"noteIndex":0},"citationItems":[{"id":"S6fMszql/hlfoP1If","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S6fMszql/2Tr6pZhH","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schema":"https://github.com/citation-style-language/schema/raw/master/csl-citation.json"} </w:instrText>
      </w:r>
      <w:r w:rsidR="003C4264">
        <w:fldChar w:fldCharType="separate"/>
      </w:r>
      <w:r w:rsidR="003C4264" w:rsidRPr="003B41B3">
        <w:t>(Beamish et al. 1992)</w:t>
      </w:r>
      <w:r w:rsidR="003C4264">
        <w:fldChar w:fldCharType="end"/>
      </w:r>
      <w:r w:rsidR="007F251A">
        <w:t>.</w:t>
      </w:r>
    </w:p>
    <w:p w14:paraId="49D0CF9F" w14:textId="77777777" w:rsidR="0019391A" w:rsidRDefault="0019391A" w:rsidP="0019391A">
      <w:pPr>
        <w:pStyle w:val="Heading4"/>
        <w:rPr>
          <w:b w:val="0"/>
          <w:i/>
        </w:rPr>
      </w:pPr>
      <w:bookmarkStart w:id="20" w:name="_heading=h.3axnez5kny3z" w:colFirst="0" w:colLast="0"/>
      <w:bookmarkEnd w:id="20"/>
      <w:r w:rsidRPr="00735362">
        <w:rPr>
          <w:b w:val="0"/>
          <w:i/>
        </w:rPr>
        <w:t>Arrival Timing</w:t>
      </w:r>
    </w:p>
    <w:p w14:paraId="6AB9DCED" w14:textId="28EEF109" w:rsidR="0019391A" w:rsidRPr="00F17EB1" w:rsidRDefault="0019391A" w:rsidP="0019391A">
      <w:pPr>
        <w:ind w:firstLine="720"/>
      </w:pPr>
      <w:r w:rsidRPr="00F17EB1">
        <w:t>A key component of this model is the inclusion of arrival timing to the marine environment.  Gosselin et al. (201</w:t>
      </w:r>
      <w:r>
        <w:t>8</w:t>
      </w:r>
      <w:r w:rsidRPr="00F17EB1">
        <w:t>) showed tha</w:t>
      </w:r>
      <w:r>
        <w:t>t management practices in fresh</w:t>
      </w:r>
      <w:r w:rsidRPr="00F17EB1">
        <w:t>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Gosselin et al. 201</w:t>
      </w:r>
      <w:r>
        <w:t>8</w:t>
      </w:r>
      <w:r w:rsidRPr="00F17EB1">
        <w:t xml:space="preserve">) and these data are quite readily available, as each fish detected at Bonneville Dam has its own time stamp.  </w:t>
      </w:r>
      <w:r>
        <w:t xml:space="preserve">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fldChar w:fldCharType="begin"/>
      </w:r>
      <w:r w:rsidR="006839BC">
        <w:instrText xml:space="preserve"> ADDIN ZOTERO_ITEM CSL_CITATION {"citationID":"u4eLZg83","properties":{"formattedCitation":"(Keefer et al. 2008)","plainCitation":"(Keefer et al. 2008)","noteIndex":0},"citationItems":[{"id":"S6fMszql/9ToLKc6j","uris":["http://zotero.org/users/3830350/items/I5869FKY"],"uri":["http://zotero.org/users/3830350/items/I5869FKY"],"itemData":{"id":2215,"type":"article-journal","container-title":"Transactions of the American Fisheries Society","issue":"4","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fldChar w:fldCharType="separate"/>
      </w:r>
      <w:r w:rsidRPr="00733C2A">
        <w:t>(Keefer et al. 2008)</w:t>
      </w:r>
      <w:r>
        <w:fldChar w:fldCharType="end"/>
      </w:r>
      <w:r>
        <w:t>, and p</w:t>
      </w:r>
      <w:r w:rsidRPr="00F17EB1">
        <w:t>henological variability in the marine ecosystem is driven by atmospheric and oceanographic processes with substantial inter</w:t>
      </w:r>
      <w:r>
        <w:t>-</w:t>
      </w:r>
      <w:r w:rsidRPr="00F17EB1">
        <w:t>annual variability</w:t>
      </w:r>
      <w:r w:rsidR="003216E2">
        <w:t xml:space="preserve"> </w:t>
      </w:r>
      <w:r w:rsidR="003216E2">
        <w:fldChar w:fldCharType="begin"/>
      </w:r>
      <w:r w:rsidR="003216E2">
        <w:instrText xml:space="preserve"> ADDIN ZOTERO_ITEM CSL_CITATION {"citationID":"bySO1LDJ","properties":{"formattedCitation":"(Mantua and Hare 2002)","plainCitation":"(Mantua and Hare 2002)","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schema":"https://github.com/citation-style-language/schema/raw/master/csl-citation.json"} </w:instrText>
      </w:r>
      <w:r w:rsidR="003216E2">
        <w:fldChar w:fldCharType="separate"/>
      </w:r>
      <w:r w:rsidR="003216E2" w:rsidRPr="003216E2">
        <w:t>(Mantua and Hare 2002)</w:t>
      </w:r>
      <w:r w:rsidR="003216E2">
        <w:fldChar w:fldCharType="end"/>
      </w:r>
      <w:r w:rsidRPr="00F17EB1">
        <w:t xml:space="preserve">. For example, wind-driven ocean currents transition from south to north each spring, initiating a strong upwelling of deeper ocean water.  The nutrients in this upwelled water can spawn or feed a spring phytoplankton bloom </w:t>
      </w:r>
      <w:r>
        <w:fldChar w:fldCharType="begin"/>
      </w:r>
      <w:r w:rsidR="006839BC">
        <w:instrText xml:space="preserve"> ADDIN ZOTERO_ITEM CSL_CITATION {"citationID":"T13Ex6VV","properties":{"formattedCitation":"(Du and Peterson 2014)","plainCitation":"(Du and Peterson 2014)","noteIndex":0},"citationItems":[{"id":"S6fMszql/As81E5mN","uris":["http://zotero.org/users/3830350/items/G93YFSQF"],"uri":["http://zotero.org/users/3830350/items/G93YFSQF"],"itemData":{"id":2224,"type":"article-journal","container-title":"Estuaries and coasts","issue":"2","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fldChar w:fldCharType="separate"/>
      </w:r>
      <w:r w:rsidRPr="001B7FE7">
        <w:t>(Du and Peterson 2014)</w:t>
      </w:r>
      <w:r>
        <w:fldChar w:fldCharType="end"/>
      </w:r>
      <w:r w:rsidRPr="00F17EB1">
        <w:t xml:space="preserve">.  Moreover, the newly transitioned currents can bring species of zooplankton such as copepods that are high in fatty acids </w:t>
      </w:r>
      <w:r>
        <w:fldChar w:fldCharType="begin"/>
      </w:r>
      <w:r w:rsidR="006839BC">
        <w:instrText xml:space="preserve"> ADDIN ZOTERO_ITEM CSL_CITATION {"citationID":"xzUzLjZO","properties":{"formattedCitation":"(Hooff and Peterson 2006; Keister et al. 2011)","plainCitation":"(Hooff and Peterson 2006; Keister et al. 2011)","noteIndex":0},"citationItems":[{"id":"S6fMszql/Q3UnRRZH","uris":["http://zotero.org/users/3830350/items/U6RDIT72"],"uri":["http://zotero.org/users/3830350/items/U6RDIT72"],"itemData":{"id":2208,"type":"article-journal","container-title":"Limnology and Oceanography","issue":"6","page":"2607–2620","source":"Google Scholar","title":"Copepod biodiversity as an indicator of changes in ocean and climate conditions of the northern California current ecosystem","volume":"51","author":[{"family":"Hooff","given":"Rian C."},{"family":"Peterson","given":"William T."}],"issued":{"date-parts":[["2006"]]}}},{"id":"S6fMszql/Lk1VOcUq","uris":["http://zotero.org/users/3830350/items/SCIJ8RCT"],"uri":["http://zotero.org/users/3830350/items/SCIJ8RCT"],"itemData":{"id":2210,"type":"article-journal","container-title":"Global Change Biology","issue":"7","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fldChar w:fldCharType="separate"/>
      </w:r>
      <w:r w:rsidRPr="00056EDB">
        <w:t>(</w:t>
      </w:r>
      <w:proofErr w:type="spellStart"/>
      <w:r w:rsidRPr="00056EDB">
        <w:t>Hooff</w:t>
      </w:r>
      <w:proofErr w:type="spellEnd"/>
      <w:r w:rsidRPr="00056EDB">
        <w:t xml:space="preserve"> and Peterson 2006; Keister et al. 2011)</w:t>
      </w:r>
      <w:r>
        <w:fldChar w:fldCharType="end"/>
      </w:r>
      <w:r w:rsidRPr="00F17EB1">
        <w:t xml:space="preserve">, further enriching the production at lower </w:t>
      </w:r>
      <w:r w:rsidRPr="00F17EB1">
        <w:lastRenderedPageBreak/>
        <w:t xml:space="preserve">trophic levels.  Salmon eventually benefit from these dynamics, but the timing and magnitude of local production varies from year to year.  </w:t>
      </w:r>
      <w:commentRangeStart w:id="21"/>
      <w:r w:rsidRPr="00F17EB1">
        <w:t xml:space="preserve">Although salmon have evolved to optimize arrival timing on average, </w:t>
      </w:r>
      <w:r w:rsidR="00F56063">
        <w:t xml:space="preserve">but </w:t>
      </w:r>
      <w:r w:rsidRPr="00F17EB1">
        <w:t xml:space="preserve">the broad distribution of </w:t>
      </w:r>
      <w:r>
        <w:t>arrival timing</w:t>
      </w:r>
      <w:r w:rsidRPr="00F17EB1">
        <w:t xml:space="preserve"> is a sort of bet-hedging strategy</w:t>
      </w:r>
      <w:r>
        <w:t xml:space="preserve"> to ensure some fish arrive at the ocean when conditions are optimal</w:t>
      </w:r>
      <w:r w:rsidR="00971EB1">
        <w:t xml:space="preserve"> </w:t>
      </w:r>
      <w:r w:rsidR="003216E2">
        <w:fldChar w:fldCharType="begin"/>
      </w:r>
      <w:r w:rsidR="003216E2">
        <w:instrText xml:space="preserve"> ADDIN ZOTERO_ITEM CSL_CITATION {"citationID":"XOh32WM5","properties":{"formattedCitation":"(Moore et al. 2010; Schindler et al. 2010; Griffiths et al. 2014)","plainCitation":"(Moore et al. 2010; Schindler et al. 2010; Griffiths et al. 2014)","noteIndex":0},"citationItems":[{"id":108,"uris":["http://zotero.org/users/local/sALjQm7t/items/WI6PJUPR"],"uri":["http://zotero.org/users/local/sALjQm7t/items/WI6PJUPR"],"itemData":{"id":108,"type":"article-journal","container-title":"Conservation Letters","issue":"5","note":"publisher: Wiley Online Library","page":"340–348","source":"Google Scholar","title":"Synchronization and portfolio performance of threatened salmon","volume":"3","author":[{"family":"Moore","given":"Jonathan W."},{"family":"McClure","given":"Michelle"},{"family":"Rogers","given":"Lauren A."},{"family":"Schindler","given":"Daniel E."}],"issued":{"date-parts":[["2010"]]}}},{"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3216E2">
        <w:fldChar w:fldCharType="separate"/>
      </w:r>
      <w:r w:rsidR="003216E2" w:rsidRPr="003216E2">
        <w:t>(Moore et al. 2010; Schindler et al. 2010; Griffiths et al. 2014)</w:t>
      </w:r>
      <w:r w:rsidR="003216E2">
        <w:fldChar w:fldCharType="end"/>
      </w:r>
      <w:r w:rsidRPr="00F17EB1">
        <w:t xml:space="preserve">.  </w:t>
      </w:r>
      <w:commentRangeEnd w:id="21"/>
      <w:r w:rsidR="004A4B3F">
        <w:rPr>
          <w:rStyle w:val="CommentReference"/>
        </w:rPr>
        <w:commentReference w:id="21"/>
      </w:r>
      <w:r w:rsidRPr="00F17EB1">
        <w:t xml:space="preserve">If future freshwater management practices significantly alter the mean </w:t>
      </w:r>
      <w:r>
        <w:t xml:space="preserve">arrival </w:t>
      </w:r>
      <w:r w:rsidRPr="00F17EB1">
        <w:t>timing or the variability in ti</w:t>
      </w:r>
      <w:r>
        <w:t xml:space="preserve">ming, this could have important, and perhaps unforeseen, </w:t>
      </w:r>
      <w:r w:rsidRPr="00F17EB1">
        <w:t xml:space="preserve">effects on marine survival.  Similarly, if climate changes in either the freshwater or marine environment result in a mismatch between salmon </w:t>
      </w:r>
      <w:r>
        <w:t>arrival timing</w:t>
      </w:r>
      <w:r w:rsidRPr="00F17EB1">
        <w:t xml:space="preserve"> and optimal </w:t>
      </w:r>
      <w:r>
        <w:t>arrival timing</w:t>
      </w:r>
      <w:r w:rsidRPr="00F17EB1">
        <w:t xml:space="preserve">, marine survival will be impacted.  These interactions are a clear demonstration of the importance of carryover effects and a </w:t>
      </w:r>
      <w:r w:rsidRPr="00EB0DDE">
        <w:t>direct link between salmon survival and management decisions t</w:t>
      </w:r>
      <w:r>
        <w:t xml:space="preserve">hat may </w:t>
      </w:r>
      <w:commentRangeStart w:id="22"/>
      <w:r>
        <w:t>affect arrival timing</w:t>
      </w:r>
      <w:commentRangeEnd w:id="22"/>
      <w:r w:rsidR="004A4B3F">
        <w:rPr>
          <w:rStyle w:val="CommentReference"/>
        </w:rPr>
        <w:commentReference w:id="22"/>
      </w:r>
      <w:r w:rsidR="002E314E">
        <w:t xml:space="preserve"> </w:t>
      </w:r>
      <w:r w:rsidR="003216E2">
        <w:fldChar w:fldCharType="begin"/>
      </w:r>
      <w:r w:rsidR="003216E2">
        <w:instrText xml:space="preserve"> ADDIN ZOTERO_ITEM CSL_CITATION {"citationID":"XdPUGdkT","properties":{"formattedCitation":"(Crozier et al. 2008)","plainCitation":"(Crozier et al. 2008)","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3216E2">
        <w:fldChar w:fldCharType="separate"/>
      </w:r>
      <w:r w:rsidR="003216E2" w:rsidRPr="003216E2">
        <w:t>(Crozier et al. 2008)</w:t>
      </w:r>
      <w:r w:rsidR="003216E2">
        <w:fldChar w:fldCharType="end"/>
      </w:r>
      <w:r w:rsidRPr="00F17EB1">
        <w:t>.</w:t>
      </w:r>
    </w:p>
    <w:p w14:paraId="583501FA" w14:textId="77777777" w:rsidR="0019391A" w:rsidRPr="00735362" w:rsidRDefault="0019391A" w:rsidP="0019391A">
      <w:pPr>
        <w:pStyle w:val="Heading5"/>
        <w:rPr>
          <w:b w:val="0"/>
          <w:i/>
          <w:sz w:val="24"/>
          <w:szCs w:val="24"/>
        </w:rPr>
      </w:pPr>
      <w:r w:rsidRPr="00735362">
        <w:rPr>
          <w:b w:val="0"/>
          <w:i/>
          <w:sz w:val="24"/>
          <w:szCs w:val="24"/>
        </w:rPr>
        <w:t>Marine Covariates</w:t>
      </w:r>
    </w:p>
    <w:p w14:paraId="0499B3E2" w14:textId="7EF6F169" w:rsidR="0019391A" w:rsidRPr="00F17EB1" w:rsidRDefault="0019391A" w:rsidP="0019391A">
      <w:pPr>
        <w:ind w:firstLine="720"/>
      </w:pPr>
      <w:r w:rsidRPr="00F17EB1">
        <w:t xml:space="preserve">The top models describing Chinook </w:t>
      </w:r>
      <w:r>
        <w:t xml:space="preserve">salmon </w:t>
      </w:r>
      <w:r w:rsidRPr="00F17EB1">
        <w:t xml:space="preserve">marine survival included three </w:t>
      </w:r>
      <w:r>
        <w:t xml:space="preserve">categories of environmental covariates for wild fish (i.e., </w:t>
      </w:r>
      <w:r w:rsidRPr="00F17EB1">
        <w:t xml:space="preserve">basin-scale </w:t>
      </w:r>
      <w:r>
        <w:t>sea surface temperature (‘</w:t>
      </w:r>
      <w:proofErr w:type="spellStart"/>
      <w:r>
        <w:t>ersstArc</w:t>
      </w:r>
      <w:proofErr w:type="spellEnd"/>
      <w:r>
        <w:t>’)</w:t>
      </w:r>
      <w:r w:rsidRPr="00F17EB1">
        <w:t xml:space="preserve">, a local </w:t>
      </w:r>
      <w:r>
        <w:t>sea surface temperature (‘</w:t>
      </w:r>
      <w:proofErr w:type="spellStart"/>
      <w:r>
        <w:t>ersstWA</w:t>
      </w:r>
      <w:proofErr w:type="spellEnd"/>
      <w:r>
        <w:t>’)</w:t>
      </w:r>
      <w:r w:rsidRPr="00F17EB1">
        <w:t xml:space="preserve">, and a regional </w:t>
      </w:r>
      <w:r>
        <w:t xml:space="preserve">spring </w:t>
      </w:r>
      <w:r w:rsidRPr="00F17EB1">
        <w:t>upwelling variable</w:t>
      </w:r>
      <w:r>
        <w:t xml:space="preserve"> (‘cui’)), and three categories of environmental covariates for hatchery fish (i.e., a measure of alongshore transport (‘transport’), ocean circulation (‘NPGO’), and sea surface temperature (‘</w:t>
      </w:r>
      <w:proofErr w:type="spellStart"/>
      <w:r>
        <w:t>errstArc</w:t>
      </w:r>
      <w:proofErr w:type="spellEnd"/>
      <w:r>
        <w:t>’))</w:t>
      </w:r>
      <w:r w:rsidRPr="00F17EB1">
        <w:t xml:space="preserve">.  </w:t>
      </w:r>
      <w:r>
        <w:t>For each rearing type</w:t>
      </w:r>
      <w:r w:rsidRPr="00F17EB1">
        <w:t xml:space="preserve">, there are logical links between the metric and multiple oceanographic or ecosystem processes that could influence salmon growth and survival.  However, most of these links are indirect and rely on other oceanographic factors.  For example, local </w:t>
      </w:r>
      <w:r>
        <w:t>sea surface temperature</w:t>
      </w:r>
      <w:r w:rsidRPr="00F17EB1">
        <w:t xml:space="preserve"> can influence growth rates directly</w:t>
      </w:r>
      <w:r>
        <w:t xml:space="preserve"> </w:t>
      </w:r>
      <w:r>
        <w:fldChar w:fldCharType="begin"/>
      </w:r>
      <w:r w:rsidR="006839BC">
        <w:instrText xml:space="preserve"> ADDIN ZOTERO_ITEM CSL_CITATION {"citationID":"Qv0LeIW6","properties":{"formattedCitation":"(Wells et al. 2007)","plainCitation":"(Wells et al. 2007)","noteIndex":0},"citationItems":[{"id":"S6fMszql/4uQLVoXA","uris":["http://zotero.org/users/3830350/items/D5YGS8CS"],"uri":["http://zotero.org/users/3830350/items/D5YGS8CS"],"itemData":{"id":2194,"type":"article-journal","container-title":"Fisheries Oceanography","issue":"4","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fldChar w:fldCharType="separate"/>
      </w:r>
      <w:r w:rsidRPr="00F055BD">
        <w:t>(Wells et al. 2007)</w:t>
      </w:r>
      <w:r>
        <w:fldChar w:fldCharType="end"/>
      </w:r>
      <w:r w:rsidRPr="00F17EB1">
        <w:t>, but a more likely influence on salmon survival involves production at lower trophic levels and temperature-dependent distribution of prey and predator species</w:t>
      </w:r>
      <w:r>
        <w:t xml:space="preserve"> </w:t>
      </w:r>
      <w:r>
        <w:fldChar w:fldCharType="begin"/>
      </w:r>
      <w:r w:rsidR="006839BC">
        <w:instrText xml:space="preserve"> ADDIN ZOTERO_ITEM CSL_CITATION {"citationID":"CENFqBUB","properties":{"formattedCitation":"(Wells et al. 2017)","plainCitation":"(Wells et al. 2017)","noteIndex":0},"citationItems":[{"id":"S6fMszql/aEJLByGH","uris":["http://zotero.org/users/3830350/items/CRYHQILM"],"uri":["http://zotero.org/users/3830350/items/CRYHQILM"],"itemData":{"id":1880,"type":"article-journal","container-title":"Journal of Marine Systems","page":"54–63","source":"Google Scholar","title":"Environmental conditions and prey-switching by a seabird predator impact juvenile salmon survival","volume":"174","author":[{"family":"Wells","given":"Brian K."},{"family":"Santora","given":"Jarrod A."},{"family":"Henderson","given":"Mark J."},{"family":"Warzybok","given":"Pete"},{"family":"Jahncke","given":"Jaime"},{"family":"Bradley","given":"Russell W."},{"family":"Huff","given":"David D."},{"family":"Schroeder","given":"Isaac D."},{"family":"Nelson","given":"Peter"},{"family":"Field","given":"John C."}],"issued":{"date-parts":[["2017"]]}}}],"schema":"https://github.com/citation-style-language/schema/raw/master/csl-citation.json"} </w:instrText>
      </w:r>
      <w:r>
        <w:fldChar w:fldCharType="separate"/>
      </w:r>
      <w:r w:rsidRPr="00F055BD">
        <w:t>(Wells et al. 2017)</w:t>
      </w:r>
      <w:r>
        <w:fldChar w:fldCharType="end"/>
      </w:r>
      <w:r w:rsidRPr="00F17EB1">
        <w:t>.</w:t>
      </w:r>
    </w:p>
    <w:p w14:paraId="17969356" w14:textId="2980078C" w:rsidR="0019391A" w:rsidRDefault="0019391A" w:rsidP="0019391A">
      <w:pPr>
        <w:ind w:firstLine="720"/>
      </w:pPr>
      <w:r w:rsidRPr="00F17EB1">
        <w:lastRenderedPageBreak/>
        <w:t>In this effort, we intentionally restricted our potential ocean covariates to publicly</w:t>
      </w:r>
      <w:r>
        <w:t>-</w:t>
      </w:r>
      <w:r w:rsidRPr="00F17EB1">
        <w:t xml:space="preserve">available (and mostly physical) variables. </w:t>
      </w:r>
      <w:r>
        <w:t>T</w:t>
      </w:r>
      <w:r w:rsidRPr="00F17EB1">
        <w:t>hese variables do not necessarily directly relate to the ecosystem processes that determine salmon survival, but rather represent corr</w:t>
      </w:r>
      <w:r>
        <w:t>elations with these processes. Some b</w:t>
      </w:r>
      <w:r w:rsidRPr="00F17EB1">
        <w:t>iological time series that more directly characterize ecosystem processes such as trophic dynamics are available</w:t>
      </w:r>
      <w:r>
        <w:t>,</w:t>
      </w:r>
      <w:r w:rsidRPr="00F17EB1">
        <w:t xml:space="preserve"> but only for recent years</w:t>
      </w:r>
      <w:r>
        <w:t xml:space="preserve"> (e.g., stoplight chart for ocean survival estimates, </w:t>
      </w:r>
      <w:hyperlink r:id="rId9" w:history="1">
        <w:r>
          <w:rPr>
            <w:rStyle w:val="Hyperlink"/>
          </w:rPr>
          <w:t>http://www.nwfsc.noaa.gov/oceanconditions</w:t>
        </w:r>
      </w:hyperlink>
      <w:r>
        <w:rPr>
          <w:rStyle w:val="Hyperlink"/>
        </w:rPr>
        <w:t>)</w:t>
      </w:r>
      <w:r w:rsidRPr="00F17EB1">
        <w:t xml:space="preserve">.  For other research goals, such as near-term forecasting, these more direct metrics may be more appropriate. Indeed, as more biological data are collected, reliance on correlations </w:t>
      </w:r>
      <w:r>
        <w:t>should</w:t>
      </w:r>
      <w:r w:rsidRPr="00F17EB1">
        <w:t xml:space="preserve"> be reduced </w:t>
      </w:r>
      <w:r w:rsidR="003216E2">
        <w:fldChar w:fldCharType="begin"/>
      </w:r>
      <w:r w:rsidR="003216E2">
        <w:instrText xml:space="preserve"> ADDIN ZOTERO_ITEM CSL_CITATION {"citationID":"uwH725ML","properties":{"formattedCitation":"(Litzow et al. 2020)","plainCitation":"(Litzow et al. 2020)","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3216E2">
        <w:fldChar w:fldCharType="separate"/>
      </w:r>
      <w:r w:rsidR="003216E2" w:rsidRPr="003216E2">
        <w:t>(</w:t>
      </w:r>
      <w:proofErr w:type="spellStart"/>
      <w:r w:rsidR="003216E2" w:rsidRPr="003216E2">
        <w:t>Litzow</w:t>
      </w:r>
      <w:proofErr w:type="spellEnd"/>
      <w:r w:rsidR="003216E2" w:rsidRPr="003216E2">
        <w:t xml:space="preserve"> et al. 2020)</w:t>
      </w:r>
      <w:r w:rsidR="003216E2">
        <w:fldChar w:fldCharType="end"/>
      </w:r>
      <w:r>
        <w:t xml:space="preserve"> </w:t>
      </w:r>
      <w:r w:rsidRPr="00F17EB1">
        <w:t xml:space="preserve">and the use of mechanistic ecosystem models will become more </w:t>
      </w:r>
      <w:r>
        <w:t xml:space="preserve">important </w:t>
      </w:r>
      <w:r>
        <w:fldChar w:fldCharType="begin"/>
      </w:r>
      <w:r w:rsidR="006839BC">
        <w:instrText xml:space="preserve"> ADDIN ZOTERO_ITEM CSL_CITATION {"citationID":"6Bb383YR","properties":{"formattedCitation":"(Hollowed et al. 2000; Fulton et al. 2011)","plainCitation":"(Hollowed et al. 2000; Fulton et al. 2011)","noteIndex":0},"citationItems":[{"id":"S6fMszql/TnVp3ddY","uris":["http://zotero.org/users/3830350/items/RTH2KXA9"],"uri":["http://zotero.org/users/3830350/items/RTH2KXA9"],"itemData":{"id":746,"type":"article-journal","container-title":"ICES Journal of Marine Science: Journal du Conseil","issue":"3","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S6fMszql/mfij2bF0","uris":["http://zotero.org/users/3830350/items/XW34BZIG"],"uri":["http://zotero.org/users/3830350/items/XW34BZIG"],"itemData":{"id":2218,"type":"article-journal","container-title":"Fish and Fisheries","issue":"2","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fldChar w:fldCharType="separate"/>
      </w:r>
      <w:r w:rsidRPr="001B7FE7">
        <w:t>(Hollowed et al. 2000; Fulton et al. 2011)</w:t>
      </w:r>
      <w:r>
        <w:fldChar w:fldCharType="end"/>
      </w:r>
      <w:r w:rsidRPr="00F17EB1">
        <w:t>.</w:t>
      </w:r>
    </w:p>
    <w:p w14:paraId="7B193BA4" w14:textId="77777777" w:rsidR="00455E0F" w:rsidRPr="00735362" w:rsidRDefault="00455E0F" w:rsidP="00455E0F">
      <w:pPr>
        <w:pStyle w:val="Heading4"/>
        <w:rPr>
          <w:b w:val="0"/>
          <w:i/>
        </w:rPr>
      </w:pPr>
      <w:r w:rsidRPr="00735362">
        <w:rPr>
          <w:b w:val="0"/>
          <w:i/>
        </w:rPr>
        <w:t>Model Fit</w:t>
      </w:r>
    </w:p>
    <w:p w14:paraId="1211FF7D" w14:textId="3E6CA921" w:rsidR="00455E0F" w:rsidRPr="00F17EB1" w:rsidRDefault="00E0741F" w:rsidP="00455E0F">
      <w:pPr>
        <w:ind w:firstLine="720"/>
      </w:pPr>
      <w:r>
        <w:t>Comparing t</w:t>
      </w:r>
      <w:r w:rsidR="00E2436E">
        <w:t>he residual deviance ratio</w:t>
      </w:r>
      <w:r w:rsidR="00AD006C">
        <w:t xml:space="preserve">, defined as the fit of a </w:t>
      </w:r>
      <w:r w:rsidR="006C2774">
        <w:t xml:space="preserve">particular </w:t>
      </w:r>
      <w:r w:rsidR="00AD006C">
        <w:t>model relative to a model where each data point has its own parameter,</w:t>
      </w:r>
      <w:r w:rsidR="00E2436E">
        <w:t xml:space="preserve"> the fixed effects </w:t>
      </w:r>
      <w:r w:rsidR="001B7FE7">
        <w:t xml:space="preserve">models </w:t>
      </w:r>
      <w:r w:rsidR="00E2436E">
        <w:t xml:space="preserve">that included only marine covariates </w:t>
      </w:r>
      <w:r w:rsidR="00146BA6">
        <w:t xml:space="preserve">had ratios equal </w:t>
      </w:r>
      <w:r w:rsidR="00E2436E">
        <w:t>to 0.</w:t>
      </w:r>
      <w:r w:rsidR="006A1A32">
        <w:t xml:space="preserve">077 </w:t>
      </w:r>
      <w:r w:rsidR="001B7FE7">
        <w:t>and 0.16</w:t>
      </w:r>
      <w:r w:rsidR="006A1A32">
        <w:t>7</w:t>
      </w:r>
      <w:r w:rsidR="001B7FE7">
        <w:t xml:space="preserve"> </w:t>
      </w:r>
      <w:r w:rsidR="00E2436E">
        <w:t xml:space="preserve">for </w:t>
      </w:r>
      <w:r w:rsidR="001B7FE7">
        <w:t xml:space="preserve">wild and </w:t>
      </w:r>
      <w:r w:rsidR="00E2436E">
        <w:t xml:space="preserve">hatchery fish, respectively. </w:t>
      </w:r>
      <w:r w:rsidR="006A1A32">
        <w:t>When we removed the marine covariates and included a day/year interaction, the ratios increased to 0.197 and 0.346, respectively. Finally, t</w:t>
      </w:r>
      <w:r w:rsidR="00E2436E">
        <w:t>he ratios increased to 0.2</w:t>
      </w:r>
      <w:r w:rsidR="006A1A32">
        <w:t>08</w:t>
      </w:r>
      <w:r w:rsidR="001B7FE7">
        <w:t xml:space="preserve"> and 0.35</w:t>
      </w:r>
      <w:r w:rsidR="006A1A32">
        <w:t>0,</w:t>
      </w:r>
      <w:r w:rsidR="00835E88">
        <w:t xml:space="preserve"> respectively,</w:t>
      </w:r>
      <w:r w:rsidR="00E2436E">
        <w:t xml:space="preserve"> for the model that included marine covariates and random effects for day and the day/year interaction (</w:t>
      </w:r>
      <w:r w:rsidR="006839BC">
        <w:fldChar w:fldCharType="begin"/>
      </w:r>
      <w:r w:rsidR="006839BC">
        <w:instrText xml:space="preserve"> REF _Ref33104527 </w:instrText>
      </w:r>
      <w:r w:rsidR="006839BC">
        <w:fldChar w:fldCharType="separate"/>
      </w:r>
      <w:r w:rsidR="00F620EF">
        <w:t xml:space="preserve">Table </w:t>
      </w:r>
      <w:r w:rsidR="00F620EF">
        <w:rPr>
          <w:noProof/>
        </w:rPr>
        <w:t>6</w:t>
      </w:r>
      <w:r w:rsidR="006839BC">
        <w:rPr>
          <w:noProof/>
        </w:rPr>
        <w:fldChar w:fldCharType="end"/>
      </w:r>
      <w:r w:rsidR="00E2436E">
        <w:t xml:space="preserve">). </w:t>
      </w:r>
      <w:r w:rsidR="00EB0DDE">
        <w:t xml:space="preserve">The small differences in the ratios between the random effects models with and without marine covariates </w:t>
      </w:r>
      <w:r w:rsidR="00E2436E">
        <w:t xml:space="preserve">does not imply that marine </w:t>
      </w:r>
      <w:r w:rsidR="00730CAC">
        <w:t xml:space="preserve">conditions do not </w:t>
      </w:r>
      <w:r w:rsidR="00146BA6">
        <w:t xml:space="preserve">affect </w:t>
      </w:r>
      <w:r w:rsidR="00E2436E">
        <w:t>Chinook salmon survival</w:t>
      </w:r>
      <w:r w:rsidR="00730CAC">
        <w:t xml:space="preserve">. In fact, as shown by the estimated magnitude of the deviates in </w:t>
      </w:r>
      <w:r w:rsidR="006839BC">
        <w:fldChar w:fldCharType="begin"/>
      </w:r>
      <w:r w:rsidR="006839BC">
        <w:instrText xml:space="preserve"> REF _Ref33015674 </w:instrText>
      </w:r>
      <w:r w:rsidR="006839BC">
        <w:fldChar w:fldCharType="separate"/>
      </w:r>
      <w:r w:rsidR="00F620EF">
        <w:t xml:space="preserve">Figure </w:t>
      </w:r>
      <w:r w:rsidR="00F620EF">
        <w:rPr>
          <w:noProof/>
        </w:rPr>
        <w:t>1</w:t>
      </w:r>
      <w:r w:rsidR="006839BC">
        <w:rPr>
          <w:noProof/>
        </w:rPr>
        <w:fldChar w:fldCharType="end"/>
      </w:r>
      <w:r w:rsidR="00730CAC">
        <w:t>, the marine covariates were correlated with large differences in marine survival. However</w:t>
      </w:r>
      <w:r w:rsidR="000A63C8">
        <w:t>, rather than a uniform response of all fish to the marine conditions in a particular year</w:t>
      </w:r>
      <w:r w:rsidR="00730CAC">
        <w:t>, our model</w:t>
      </w:r>
      <w:r w:rsidR="00835E88">
        <w:t xml:space="preserve"> demonstrates that</w:t>
      </w:r>
      <w:r w:rsidR="00730CAC">
        <w:t xml:space="preserve"> the timing of when </w:t>
      </w:r>
      <w:r w:rsidR="000A63C8">
        <w:t>the</w:t>
      </w:r>
      <w:r w:rsidR="0073324E">
        <w:t xml:space="preserve"> juvenile salmon</w:t>
      </w:r>
      <w:r w:rsidR="00730CAC">
        <w:t xml:space="preserve"> encounter the marine conditions </w:t>
      </w:r>
      <w:r w:rsidR="0073324E">
        <w:lastRenderedPageBreak/>
        <w:t xml:space="preserve">appears to </w:t>
      </w:r>
      <w:r w:rsidR="00146BA6">
        <w:t>explain more of the data</w:t>
      </w:r>
      <w:r>
        <w:t xml:space="preserve"> (</w:t>
      </w:r>
      <w:r w:rsidR="006839BC">
        <w:fldChar w:fldCharType="begin"/>
      </w:r>
      <w:r w:rsidR="006839BC">
        <w:instrText xml:space="preserve"> REF _Ref33104527 </w:instrText>
      </w:r>
      <w:r w:rsidR="006839BC">
        <w:fldChar w:fldCharType="separate"/>
      </w:r>
      <w:r w:rsidR="00F620EF">
        <w:t xml:space="preserve">Table </w:t>
      </w:r>
      <w:r w:rsidR="00F620EF">
        <w:rPr>
          <w:noProof/>
        </w:rPr>
        <w:t>6</w:t>
      </w:r>
      <w:r w:rsidR="006839BC">
        <w:rPr>
          <w:noProof/>
        </w:rPr>
        <w:fldChar w:fldCharType="end"/>
      </w:r>
      <w:r>
        <w:t>)</w:t>
      </w:r>
      <w:r w:rsidR="00730CAC">
        <w:t>.</w:t>
      </w:r>
      <w:r w:rsidR="00546D49">
        <w:t xml:space="preserve"> The mechanism that is driving this differential survival across days and years remains </w:t>
      </w:r>
      <w:r w:rsidR="007C1545">
        <w:t xml:space="preserve">a </w:t>
      </w:r>
      <w:r w:rsidR="00546D49">
        <w:t>critical knowledge gap</w:t>
      </w:r>
      <w:r w:rsidR="0058083F">
        <w:t xml:space="preserve"> and a focus of future salmon modeling</w:t>
      </w:r>
      <w:r w:rsidR="00546D49">
        <w:t>.</w:t>
      </w:r>
      <w:r w:rsidR="00730CAC">
        <w:t xml:space="preserve"> </w:t>
      </w:r>
    </w:p>
    <w:p w14:paraId="7CCE57F1" w14:textId="4E0903E1" w:rsidR="00455E0F" w:rsidRPr="00F17EB1" w:rsidRDefault="00455E0F" w:rsidP="00E334EC">
      <w:r w:rsidRPr="00F17EB1">
        <w:tab/>
        <w:t xml:space="preserve">Combining impacts from multiple environments has been applied in several past efforts to model Snake River spring/summer Chinook marine survival. The day effect was described by </w:t>
      </w:r>
      <w:proofErr w:type="spellStart"/>
      <w:r w:rsidRPr="00F17EB1">
        <w:t>Scheuerell</w:t>
      </w:r>
      <w:proofErr w:type="spellEnd"/>
      <w:r w:rsidRPr="00F17EB1">
        <w:t xml:space="preserve"> et al. </w:t>
      </w:r>
      <w:r w:rsidR="003216E2">
        <w:fldChar w:fldCharType="begin"/>
      </w:r>
      <w:r w:rsidR="003216E2">
        <w:instrText xml:space="preserve"> ADDIN ZOTERO_ITEM CSL_CITATION {"citationID":"0ZFSKWJp","properties":{"formattedCitation":"(2009b)","plainCitation":"(2009b)","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216E2">
        <w:fldChar w:fldCharType="separate"/>
      </w:r>
      <w:r w:rsidR="003216E2" w:rsidRPr="003216E2">
        <w:t>(2009b)</w:t>
      </w:r>
      <w:r w:rsidR="003216E2">
        <w:fldChar w:fldCharType="end"/>
      </w:r>
      <w:r w:rsidRPr="00F17EB1">
        <w:t xml:space="preserve"> using a quadratic effect </w:t>
      </w:r>
      <w:r w:rsidR="0058083F">
        <w:t>for</w:t>
      </w:r>
      <w:r w:rsidRPr="00F17EB1">
        <w:t xml:space="preserve"> day in a logistic regression model. The authors showed that earlier fish tend to have higher survival, but this shifted somewhat from year to year.  </w:t>
      </w:r>
      <w:proofErr w:type="spellStart"/>
      <w:r w:rsidRPr="002E314E">
        <w:t>Holsman</w:t>
      </w:r>
      <w:proofErr w:type="spellEnd"/>
      <w:r w:rsidRPr="002E314E">
        <w:t xml:space="preserve"> et al.</w:t>
      </w:r>
      <w:r w:rsidRPr="00F17EB1">
        <w:t xml:space="preserve"> </w:t>
      </w:r>
      <w:r w:rsidR="003216E2">
        <w:fldChar w:fldCharType="begin"/>
      </w:r>
      <w:r w:rsidR="003216E2">
        <w:instrText xml:space="preserve"> ADDIN ZOTERO_ITEM CSL_CITATION {"citationID":"hTDYQ81r","properties":{"formattedCitation":"(2012)","plainCitation":"(2012)","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216E2">
        <w:fldChar w:fldCharType="separate"/>
      </w:r>
      <w:r w:rsidR="003216E2" w:rsidRPr="003216E2">
        <w:t>(2012)</w:t>
      </w:r>
      <w:r w:rsidR="003216E2">
        <w:fldChar w:fldCharType="end"/>
      </w:r>
      <w:r w:rsidRPr="00F17EB1">
        <w:t xml:space="preserve"> also use a logistic regression for this ESU and characterized the impacts of predators, prey, flow, and the temperature difference between the Columbia River and the nearshore ocean</w:t>
      </w:r>
      <w:r w:rsidR="007F251A">
        <w:t>; h</w:t>
      </w:r>
      <w:r w:rsidRPr="00F17EB1">
        <w:t>owever, the</w:t>
      </w:r>
      <w:r w:rsidR="007F251A">
        <w:t xml:space="preserve">y </w:t>
      </w:r>
      <w:r w:rsidRPr="00F17EB1">
        <w:t xml:space="preserve">did not include a day effect in their model. Similarly, </w:t>
      </w:r>
      <w:proofErr w:type="spellStart"/>
      <w:r w:rsidRPr="00F17EB1">
        <w:t>Haseker</w:t>
      </w:r>
      <w:proofErr w:type="spellEnd"/>
      <w:r w:rsidRPr="00F17EB1">
        <w:t xml:space="preserve"> et al. </w:t>
      </w:r>
      <w:r w:rsidR="003216E2">
        <w:fldChar w:fldCharType="begin"/>
      </w:r>
      <w:r w:rsidR="003216E2">
        <w:instrText xml:space="preserve"> ADDIN ZOTERO_ITEM CSL_CITATION {"citationID":"xqe7hCll","properties":{"formattedCitation":"(2012)","plainCitation":"(2012)","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216E2">
        <w:fldChar w:fldCharType="separate"/>
      </w:r>
      <w:r w:rsidR="003216E2" w:rsidRPr="003216E2">
        <w:t>(2012)</w:t>
      </w:r>
      <w:r w:rsidR="003216E2">
        <w:fldChar w:fldCharType="end"/>
      </w:r>
      <w:r w:rsidRPr="00F17EB1">
        <w:t xml:space="preserve"> demonstrated the importance of freshwater </w:t>
      </w:r>
      <w:r w:rsidR="00146BA6">
        <w:t>spill</w:t>
      </w:r>
      <w:r w:rsidR="00B302B1">
        <w:t>, which is related to flow,</w:t>
      </w:r>
      <w:r w:rsidR="00146BA6" w:rsidRPr="00F17EB1">
        <w:t xml:space="preserve"> </w:t>
      </w:r>
      <w:r w:rsidRPr="00F17EB1">
        <w:t xml:space="preserve">in modeling marine survival for this ESU, but included a linear effect of day.  Miller et al. </w:t>
      </w:r>
      <w:r w:rsidR="003216E2">
        <w:fldChar w:fldCharType="begin"/>
      </w:r>
      <w:r w:rsidR="003216E2">
        <w:instrText xml:space="preserve"> ADDIN ZOTERO_ITEM CSL_CITATION {"citationID":"avCgpXjx","properties":{"formattedCitation":"(2014a)","plainCitation":"(2014a)","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216E2">
        <w:fldChar w:fldCharType="separate"/>
      </w:r>
      <w:r w:rsidR="003216E2" w:rsidRPr="003216E2">
        <w:t>(2014a)</w:t>
      </w:r>
      <w:r w:rsidR="003216E2">
        <w:fldChar w:fldCharType="end"/>
      </w:r>
      <w:r w:rsidRPr="00F17EB1">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201</w:t>
      </w:r>
      <w:r w:rsidR="00E13FA6">
        <w:t>8</w:t>
      </w:r>
      <w:r w:rsidRPr="00F17EB1">
        <w:t>) used a mixed effects regression to describe carryover effects from the freshwater environment, with particular emphasis on transportation impacts on hatchery and wild fish.  The current model design represents a compromise between model complexity, realism, and the clear need to address the interactions between freshwater impacts and the marine ecosystem.</w:t>
      </w:r>
      <w:r w:rsidR="00D75E83">
        <w:t xml:space="preserve"> </w:t>
      </w:r>
      <w:r w:rsidR="003B41B3">
        <w:t>Rather than</w:t>
      </w:r>
      <w:r w:rsidR="00D4308A">
        <w:t xml:space="preserve"> treating </w:t>
      </w:r>
      <w:r w:rsidR="00D75E83">
        <w:t xml:space="preserve">the </w:t>
      </w:r>
      <w:r w:rsidR="00D4308A">
        <w:t xml:space="preserve">effect </w:t>
      </w:r>
      <w:r w:rsidR="00D75E83">
        <w:t xml:space="preserve">timing on survival </w:t>
      </w:r>
      <w:r w:rsidR="00D4308A">
        <w:t xml:space="preserve">as a fixed effect described by a linear or quadratic relationship, </w:t>
      </w:r>
      <w:r w:rsidR="00D75E83">
        <w:t>o</w:t>
      </w:r>
      <w:r w:rsidR="00161C2C">
        <w:t xml:space="preserve">ur model accounts for the heterogeneity in the survival processes by treating the effect of </w:t>
      </w:r>
      <w:r w:rsidR="00D75E83">
        <w:t xml:space="preserve">timing as </w:t>
      </w:r>
      <w:r w:rsidR="00161C2C">
        <w:t>random process</w:t>
      </w:r>
      <w:r w:rsidR="00D75E83">
        <w:t xml:space="preserve">. </w:t>
      </w:r>
      <w:bookmarkStart w:id="23" w:name="_heading=h.aqneyfre39ov" w:colFirst="0" w:colLast="0"/>
      <w:bookmarkEnd w:id="23"/>
    </w:p>
    <w:p w14:paraId="548BB7D4" w14:textId="77777777" w:rsidR="00455E0F" w:rsidRPr="00735362" w:rsidRDefault="00455E0F" w:rsidP="00455E0F">
      <w:pPr>
        <w:pStyle w:val="Heading4"/>
        <w:rPr>
          <w:b w:val="0"/>
          <w:i/>
        </w:rPr>
      </w:pPr>
      <w:bookmarkStart w:id="24" w:name="_heading=h.2e8fvsjwr281" w:colFirst="0" w:colLast="0"/>
      <w:bookmarkStart w:id="25" w:name="_heading=h.i1jr6wi6hpfp" w:colFirst="0" w:colLast="0"/>
      <w:bookmarkStart w:id="26" w:name="_heading=h.i0d3qu89hnse" w:colFirst="0" w:colLast="0"/>
      <w:bookmarkStart w:id="27" w:name="_heading=h.hln7bzxjxoey" w:colFirst="0" w:colLast="0"/>
      <w:bookmarkEnd w:id="24"/>
      <w:bookmarkEnd w:id="25"/>
      <w:bookmarkEnd w:id="26"/>
      <w:bookmarkEnd w:id="27"/>
      <w:r w:rsidRPr="00735362">
        <w:rPr>
          <w:b w:val="0"/>
          <w:i/>
        </w:rPr>
        <w:lastRenderedPageBreak/>
        <w:t>Caveats</w:t>
      </w:r>
    </w:p>
    <w:p w14:paraId="2BBE6B8F" w14:textId="34B0CA18" w:rsidR="00455E0F" w:rsidRDefault="00455E0F" w:rsidP="00E334EC">
      <w:r w:rsidRPr="00F17EB1">
        <w:tab/>
        <w:t xml:space="preserve">We included </w:t>
      </w:r>
      <w:r w:rsidR="006A1A32">
        <w:t>arrival timing</w:t>
      </w:r>
      <w:r w:rsidRPr="00F17EB1">
        <w:t xml:space="preserve">, but did not include </w:t>
      </w:r>
      <w:r w:rsidR="00E334EC">
        <w:t xml:space="preserve">other </w:t>
      </w:r>
      <w:r w:rsidR="00B276F0">
        <w:t xml:space="preserve">attributes such as </w:t>
      </w:r>
      <w:r w:rsidRPr="00F17EB1">
        <w:t>fish size, which is known to have important impacts on trophic interactions</w:t>
      </w:r>
      <w:r w:rsidR="00E334EC">
        <w:t xml:space="preserve"> and </w:t>
      </w:r>
      <w:r w:rsidRPr="00F17EB1">
        <w:t>size-dependent survival</w:t>
      </w:r>
      <w:r w:rsidR="00735362">
        <w:t xml:space="preserve"> </w:t>
      </w:r>
      <w:r w:rsidR="00735362">
        <w:fldChar w:fldCharType="begin"/>
      </w:r>
      <w:r w:rsidR="006839BC">
        <w:instrText xml:space="preserve"> ADDIN ZOTERO_ITEM CSL_CITATION {"citationID":"UTkS0jLX","properties":{"formattedCitation":"(Beamish and Mahnken 2001; Roby et al. 2003; Duffy and Beauchamp 2011; L. E. Woodson et al. 2013)","plainCitation":"(Beamish and Mahnken 2001; Roby et al. 2003; Duffy and Beauchamp 2011; L. E. Woodson et al. 2013)","noteIndex":0},"citationItems":[{"id":"S6fMszql/2Tr6pZhH","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S6fMszql/jh97pLzV","uris":["http://zotero.org/users/3830350/items/PKWBNAQA"],"uri":["http://zotero.org/users/3830350/items/PKWBNAQA"],"itemData":{"id":206,"type":"article-journal","container-title":"Canadian Journal of Zoology","issue":"2","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id":"S6fMszql/6Bpwxcbo","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S6fMszql/ffKfRNf3","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735362">
        <w:fldChar w:fldCharType="separate"/>
      </w:r>
      <w:r w:rsidR="00DE62DF" w:rsidRPr="00DE62DF">
        <w:t>(</w:t>
      </w:r>
      <w:r w:rsidR="00DE62DF" w:rsidRPr="002E314E">
        <w:t xml:space="preserve">Beamish and </w:t>
      </w:r>
      <w:proofErr w:type="spellStart"/>
      <w:r w:rsidR="00DE62DF" w:rsidRPr="002E314E">
        <w:t>Mahnken</w:t>
      </w:r>
      <w:proofErr w:type="spellEnd"/>
      <w:r w:rsidR="00DE62DF" w:rsidRPr="002E314E">
        <w:t xml:space="preserve"> 2001</w:t>
      </w:r>
      <w:r w:rsidR="00DE62DF" w:rsidRPr="00DE62DF">
        <w:t>; Roby et al. 2003; Duffy and Beauchamp 2011; L. E. Woodson et al. 2013)</w:t>
      </w:r>
      <w:r w:rsidR="00735362">
        <w:fldChar w:fldCharType="end"/>
      </w:r>
      <w:r w:rsidRPr="00F17EB1">
        <w:t xml:space="preserve">.  Miller et al. </w:t>
      </w:r>
      <w:r w:rsidR="00735362">
        <w:fldChar w:fldCharType="begin"/>
      </w:r>
      <w:r w:rsidR="003216E2">
        <w:instrText xml:space="preserve"> ADDIN ZOTERO_ITEM CSL_CITATION {"citationID":"CiiSv2DE","properties":{"formattedCitation":"(2014b)","plainCitation":"(2014b)","noteIndex":0},"citationItems":[{"id":"S6fMszql/QCQoOo1G","uris":["http://zotero.org/users/3830350/items/454GJRMT"],"uri":["http://zotero.org/users/3830350/items/454GJRMT"],"itemData":{"id":1211,"type":"article-journal","container-title":"PloS one","issue":"6","page":"e99814","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735362">
        <w:fldChar w:fldCharType="separate"/>
      </w:r>
      <w:r w:rsidR="003216E2" w:rsidRPr="003216E2">
        <w:t>(2014b)</w:t>
      </w:r>
      <w:r w:rsidR="00735362">
        <w:fldChar w:fldCharType="end"/>
      </w:r>
      <w:r w:rsidR="00735362">
        <w:t xml:space="preserve"> </w:t>
      </w:r>
      <w:r w:rsidRPr="00F17EB1">
        <w:t>showed that Snake River spring/summer Chinook marine survival was more related to size after some period of ocean residence than size at out-migration, but did not rule out the possibility that some level of size-dependent mortality did not already occur.</w:t>
      </w:r>
      <w:r w:rsidR="00B276F0">
        <w:t xml:space="preserve"> </w:t>
      </w:r>
      <w:r w:rsidR="00AE62B3">
        <w:t>Further</w:t>
      </w:r>
      <w:r w:rsidR="00B276F0">
        <w:t xml:space="preserve"> research to extend this model is necessary to fully understand how other fish attributes</w:t>
      </w:r>
      <w:r w:rsidR="00C92C07">
        <w:t xml:space="preserve"> such as size</w:t>
      </w:r>
      <w:r w:rsidR="00B276F0">
        <w:t xml:space="preserve"> </w:t>
      </w:r>
      <w:r w:rsidR="00C92C07">
        <w:t xml:space="preserve">in </w:t>
      </w:r>
      <w:r w:rsidR="00B276F0">
        <w:t>the freshwater environment are likely to affect marine survival. Fortunately, given the flexibility of the multivariate framework, such analyses are possible with the availab</w:t>
      </w:r>
      <w:r w:rsidR="00AE62B3">
        <w:t>ility of additional</w:t>
      </w:r>
      <w:r w:rsidR="00B276F0">
        <w:t xml:space="preserve"> data.</w:t>
      </w:r>
      <w:r w:rsidR="00AE62B3">
        <w:t xml:space="preserve"> Additionally, m</w:t>
      </w:r>
      <w:r w:rsidR="000928C0">
        <w:t>aturation schedule</w:t>
      </w:r>
      <w:r w:rsidR="002A0EA7">
        <w:t>s</w:t>
      </w:r>
      <w:r w:rsidR="00B4716D">
        <w:t>, the fraction of a salmon maturing and returning to spawn at different ages,</w:t>
      </w:r>
      <w:r w:rsidR="000928C0">
        <w:t xml:space="preserve"> are also size-dependent</w:t>
      </w:r>
      <w:r w:rsidR="007F4345">
        <w:t xml:space="preserve"> – </w:t>
      </w:r>
      <w:commentRangeStart w:id="28"/>
      <w:r w:rsidR="007F4345" w:rsidRPr="00F17EB1">
        <w:t xml:space="preserve">larger and faster growing </w:t>
      </w:r>
      <w:r w:rsidR="007F4345">
        <w:t xml:space="preserve">fish </w:t>
      </w:r>
      <w:r w:rsidR="007F4345" w:rsidRPr="00F17EB1">
        <w:t>tend to mature earlier</w:t>
      </w:r>
      <w:r w:rsidR="002E314E">
        <w:t xml:space="preserve"> </w:t>
      </w:r>
      <w:r w:rsidR="009C1068">
        <w:fldChar w:fldCharType="begin"/>
      </w:r>
      <w:r w:rsidR="009C1068">
        <w:instrText xml:space="preserve"> ADDIN ZOTERO_ITEM CSL_CITATION {"citationID":"WwDqs2xe","properties":{"formattedCitation":"(Scheuerell and Williams 2005)","plainCitation":"(Scheuerell and Williams 2005)","noteIndex":0},"citationItems":[{"id":"S6fMszql/4u4Jzgho","uris":["http://zotero.org/users/3830350/items/EETJC4I5"],"uri":["http://zotero.org/users/3830350/items/EETJC4I5"],"itemData":{"id":"S6fMszql/4u4Jzgho","type":"article-journal","container-title":"Fisheries Oceanography","issue":"6","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9C1068">
        <w:fldChar w:fldCharType="separate"/>
      </w:r>
      <w:r w:rsidR="009C1068" w:rsidRPr="009C1068">
        <w:t>(</w:t>
      </w:r>
      <w:proofErr w:type="spellStart"/>
      <w:r w:rsidR="009C1068" w:rsidRPr="009C1068">
        <w:t>Scheuerell</w:t>
      </w:r>
      <w:proofErr w:type="spellEnd"/>
      <w:r w:rsidR="009C1068" w:rsidRPr="009C1068">
        <w:t xml:space="preserve"> and Williams 2005)</w:t>
      </w:r>
      <w:r w:rsidR="009C1068">
        <w:fldChar w:fldCharType="end"/>
      </w:r>
      <w:r w:rsidR="007F4345" w:rsidRPr="00F17EB1">
        <w:t>.</w:t>
      </w:r>
      <w:commentRangeEnd w:id="28"/>
      <w:r w:rsidR="003A577C">
        <w:rPr>
          <w:rStyle w:val="CommentReference"/>
        </w:rPr>
        <w:commentReference w:id="28"/>
      </w:r>
      <w:r w:rsidR="007F4345" w:rsidRPr="00F17EB1">
        <w:t xml:space="preserve"> </w:t>
      </w:r>
      <w:r w:rsidR="0098788D">
        <w:t xml:space="preserve">Recent </w:t>
      </w:r>
      <w:proofErr w:type="spellStart"/>
      <w:r w:rsidR="0098788D">
        <w:t>spawner</w:t>
      </w:r>
      <w:proofErr w:type="spellEnd"/>
      <w:r w:rsidR="0098788D">
        <w:t xml:space="preserve">-recruit analysis suggests that climate conditions affect both the maturation schedule and the survival of some stocks of salmon </w:t>
      </w:r>
      <w:r w:rsidR="009C1068">
        <w:fldChar w:fldCharType="begin"/>
      </w:r>
      <w:r w:rsidR="009C1068">
        <w:instrText xml:space="preserve"> ADDIN ZOTERO_ITEM CSL_CITATION {"citationID":"XKIEEfXE","properties":{"formattedCitation":"(Scheuerell et al. 2019)","plainCitation":"(Scheuerell et al. 2019)","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9C1068">
        <w:fldChar w:fldCharType="separate"/>
      </w:r>
      <w:r w:rsidR="009C1068" w:rsidRPr="009C1068">
        <w:t>(</w:t>
      </w:r>
      <w:proofErr w:type="spellStart"/>
      <w:r w:rsidR="009C1068" w:rsidRPr="009C1068">
        <w:t>Scheuerell</w:t>
      </w:r>
      <w:proofErr w:type="spellEnd"/>
      <w:r w:rsidR="009C1068" w:rsidRPr="009C1068">
        <w:t xml:space="preserve"> et al. 2019)</w:t>
      </w:r>
      <w:r w:rsidR="009C1068">
        <w:fldChar w:fldCharType="end"/>
      </w:r>
      <w:r w:rsidR="0098788D">
        <w:t xml:space="preserve">; however, </w:t>
      </w:r>
      <w:r w:rsidR="00AE62B3">
        <w:t xml:space="preserve">timing </w:t>
      </w:r>
      <w:r w:rsidR="000928C0">
        <w:t>and size were not a part of these models</w:t>
      </w:r>
      <w:r w:rsidR="0098788D">
        <w:t xml:space="preserve">. </w:t>
      </w:r>
      <w:r w:rsidR="000928C0">
        <w:t>Future iteration</w:t>
      </w:r>
      <w:r w:rsidR="00731BA3">
        <w:t>s</w:t>
      </w:r>
      <w:r w:rsidR="000928C0">
        <w:t xml:space="preserve"> of our model could examine the effects of size and maturation simultaneously, w</w:t>
      </w:r>
      <w:r w:rsidRPr="00F17EB1">
        <w:t>ith</w:t>
      </w:r>
      <w:r w:rsidR="000928C0">
        <w:t xml:space="preserve"> the goal of understanding </w:t>
      </w:r>
      <w:r w:rsidR="0098788D">
        <w:t xml:space="preserve">how </w:t>
      </w:r>
      <w:r w:rsidRPr="00F17EB1">
        <w:t>management actions in freshwater</w:t>
      </w:r>
      <w:r w:rsidR="0098788D">
        <w:t xml:space="preserve"> environment</w:t>
      </w:r>
      <w:r w:rsidRPr="00F17EB1">
        <w:t xml:space="preserve"> </w:t>
      </w:r>
      <w:r w:rsidR="000928C0">
        <w:t xml:space="preserve">affect size, </w:t>
      </w:r>
      <w:r w:rsidR="0098788D">
        <w:t>maturation</w:t>
      </w:r>
      <w:r w:rsidR="000928C0">
        <w:t>, and ultimately, survival</w:t>
      </w:r>
      <w:r w:rsidRPr="00F17EB1">
        <w:t xml:space="preserve">.  </w:t>
      </w:r>
    </w:p>
    <w:p w14:paraId="0DA5C9AF" w14:textId="17315BE3" w:rsidR="00494CF2" w:rsidRDefault="0076013F" w:rsidP="00A97EB5">
      <w:pPr>
        <w:ind w:firstLine="720"/>
      </w:pPr>
      <w:r>
        <w:t>W</w:t>
      </w:r>
      <w:r w:rsidR="003177AD">
        <w:t xml:space="preserve">e view our model as </w:t>
      </w:r>
      <w:r w:rsidR="003749A7">
        <w:t xml:space="preserve">a </w:t>
      </w:r>
      <w:r w:rsidR="003177AD">
        <w:t xml:space="preserve">robust approach for integrating the freshwater and marine effects in a single estimation model. </w:t>
      </w:r>
      <w:r w:rsidR="003571B1">
        <w:t>By partitioning</w:t>
      </w:r>
      <w:r w:rsidR="003177AD">
        <w:t xml:space="preserve"> the different sources of uncertainty between the observation model (binomial likelihood) and process models (</w:t>
      </w:r>
      <w:r w:rsidR="00C92C07">
        <w:t xml:space="preserve">random effects for </w:t>
      </w:r>
      <w:r w:rsidR="003177AD">
        <w:t>day, year, and day/year interaction</w:t>
      </w:r>
      <w:r w:rsidR="00C92C07">
        <w:t>s</w:t>
      </w:r>
      <w:r w:rsidR="003177AD">
        <w:t xml:space="preserve">) </w:t>
      </w:r>
      <w:r w:rsidR="003571B1">
        <w:t xml:space="preserve">we </w:t>
      </w:r>
      <w:r w:rsidR="003177AD">
        <w:t>provide a more accurate estimate of uncertainty</w:t>
      </w:r>
      <w:r w:rsidR="003571B1">
        <w:t xml:space="preserve"> and </w:t>
      </w:r>
      <w:r w:rsidR="003177AD">
        <w:t xml:space="preserve">relative importance of the fixed effects associated with the marine covariates </w:t>
      </w:r>
      <w:r w:rsidR="003571B1">
        <w:t xml:space="preserve">relative </w:t>
      </w:r>
      <w:r w:rsidR="003177AD">
        <w:t xml:space="preserve">to the random </w:t>
      </w:r>
      <w:r w:rsidR="003177AD">
        <w:lastRenderedPageBreak/>
        <w:t xml:space="preserve">deviations in survival associated with </w:t>
      </w:r>
      <w:r w:rsidR="003571B1">
        <w:t xml:space="preserve">differences in </w:t>
      </w:r>
      <w:r w:rsidR="006A1A32">
        <w:t>arrival timing</w:t>
      </w:r>
      <w:r w:rsidR="003177AD">
        <w:t xml:space="preserve"> between years. While our model was restricted to examining the two-dimensional interaction between day and year, </w:t>
      </w:r>
      <w:r w:rsidR="008059D9">
        <w:t>th</w:t>
      </w:r>
      <w:r w:rsidR="003749A7">
        <w:t>is</w:t>
      </w:r>
      <w:r w:rsidR="008059D9">
        <w:t xml:space="preserve"> </w:t>
      </w:r>
      <w:r w:rsidR="003177AD">
        <w:t>model can quickly be s</w:t>
      </w:r>
      <w:r w:rsidR="003571B1">
        <w:t>caled-</w:t>
      </w:r>
      <w:r w:rsidR="003177AD">
        <w:t>up to higher-dimensional questions related to the interaction between da</w:t>
      </w:r>
      <w:r w:rsidR="008059D9">
        <w:t xml:space="preserve">y, year, </w:t>
      </w:r>
      <w:r w:rsidR="00C92C07">
        <w:t>size</w:t>
      </w:r>
      <w:r w:rsidR="008059D9">
        <w:t>, and maturation</w:t>
      </w:r>
      <w:r>
        <w:t>.</w:t>
      </w:r>
      <w:r w:rsidR="003177AD">
        <w:t xml:space="preserve"> </w:t>
      </w:r>
    </w:p>
    <w:p w14:paraId="5B9EE403" w14:textId="02B694F5" w:rsidR="009E00A7" w:rsidRDefault="009E00A7">
      <w:pPr>
        <w:spacing w:after="0" w:line="240" w:lineRule="auto"/>
      </w:pPr>
      <w:r>
        <w:br w:type="page"/>
      </w:r>
    </w:p>
    <w:p w14:paraId="317D3872" w14:textId="77777777" w:rsidR="009E00A7" w:rsidRPr="00F17EB1" w:rsidRDefault="009E00A7" w:rsidP="00A97EB5">
      <w:pPr>
        <w:ind w:firstLine="720"/>
      </w:pPr>
    </w:p>
    <w:p w14:paraId="541C10EE" w14:textId="66A78AB0" w:rsidR="00455E0F" w:rsidRPr="00983733" w:rsidRDefault="00455E0F" w:rsidP="00455E0F">
      <w:pPr>
        <w:spacing w:line="259" w:lineRule="auto"/>
        <w:rPr>
          <w:b/>
        </w:rPr>
      </w:pPr>
      <w:r w:rsidRPr="00983733">
        <w:rPr>
          <w:b/>
        </w:rPr>
        <w:t>References</w:t>
      </w:r>
    </w:p>
    <w:p w14:paraId="56D2C16C" w14:textId="77777777" w:rsidR="009F0D84" w:rsidRPr="009F0D84" w:rsidRDefault="00455E0F" w:rsidP="009F0D84">
      <w:pPr>
        <w:pStyle w:val="Bibliography"/>
      </w:pPr>
      <w:r w:rsidRPr="00760F8D">
        <w:fldChar w:fldCharType="begin"/>
      </w:r>
      <w:r w:rsidR="009F0D84">
        <w:instrText xml:space="preserve"> ADDIN ZOTERO_BIBL {"uncited":[],"omitted":[],"custom":[]} CSL_BIBLIOGRAPHY </w:instrText>
      </w:r>
      <w:r w:rsidRPr="00760F8D">
        <w:fldChar w:fldCharType="separate"/>
      </w:r>
      <w:r w:rsidR="009F0D84" w:rsidRPr="009F0D84">
        <w:t xml:space="preserve">Beamish, Richard J., and Conrad </w:t>
      </w:r>
      <w:proofErr w:type="spellStart"/>
      <w:r w:rsidR="009F0D84" w:rsidRPr="009F0D84">
        <w:t>Mahnken</w:t>
      </w:r>
      <w:proofErr w:type="spellEnd"/>
      <w:r w:rsidR="009F0D84" w:rsidRPr="009F0D84">
        <w:t xml:space="preserve">. 2001. A critical size and period hypothesis to explain natural regulation of salmon abundance and the linkage to climate and climate change. </w:t>
      </w:r>
      <w:r w:rsidR="009F0D84" w:rsidRPr="009F0D84">
        <w:rPr>
          <w:i/>
          <w:iCs/>
        </w:rPr>
        <w:t>Progress in Oceanography</w:t>
      </w:r>
      <w:r w:rsidR="009F0D84" w:rsidRPr="009F0D84">
        <w:t xml:space="preserve"> 49: 423–437.</w:t>
      </w:r>
    </w:p>
    <w:p w14:paraId="6E532672" w14:textId="77777777" w:rsidR="009F0D84" w:rsidRPr="009F0D84" w:rsidRDefault="009F0D84" w:rsidP="009F0D84">
      <w:pPr>
        <w:pStyle w:val="Bibliography"/>
      </w:pPr>
      <w:r w:rsidRPr="009F0D84">
        <w:t xml:space="preserve">Beamish, Richard J., Barbara L. Thomson, and Gordon A. McFarlane. 1992. Spiny dogfish predation on chinook and </w:t>
      </w:r>
      <w:proofErr w:type="spellStart"/>
      <w:r w:rsidRPr="009F0D84">
        <w:t>coho</w:t>
      </w:r>
      <w:proofErr w:type="spellEnd"/>
      <w:r w:rsidRPr="009F0D84">
        <w:t xml:space="preserve"> salmon and the potential effects on hatchery-produced salmon. </w:t>
      </w:r>
      <w:r w:rsidRPr="009F0D84">
        <w:rPr>
          <w:i/>
          <w:iCs/>
        </w:rPr>
        <w:t>Transactions of the American Fisheries Society</w:t>
      </w:r>
      <w:r w:rsidRPr="009F0D84">
        <w:t xml:space="preserve"> 121: 444–455.</w:t>
      </w:r>
    </w:p>
    <w:p w14:paraId="06F6D7EE" w14:textId="77777777" w:rsidR="009F0D84" w:rsidRPr="009F0D84" w:rsidRDefault="009F0D84" w:rsidP="009F0D84">
      <w:pPr>
        <w:pStyle w:val="Bibliography"/>
      </w:pPr>
      <w:r w:rsidRPr="009F0D84">
        <w:t xml:space="preserve">Burke, Brian J., William T. Peterson, Brian R. Beckman, Cheryl Morgan, Elizabeth A. Daly, and Marisa </w:t>
      </w:r>
      <w:proofErr w:type="spellStart"/>
      <w:r w:rsidRPr="009F0D84">
        <w:t>Litz</w:t>
      </w:r>
      <w:proofErr w:type="spellEnd"/>
      <w:r w:rsidRPr="009F0D84">
        <w:t xml:space="preserve">. 2013. Multivariate Models of Adult Pacific Salmon Returns. </w:t>
      </w:r>
      <w:r w:rsidRPr="009F0D84">
        <w:rPr>
          <w:i/>
          <w:iCs/>
        </w:rPr>
        <w:t>PLOS ONE</w:t>
      </w:r>
      <w:r w:rsidRPr="009F0D84">
        <w:t xml:space="preserve"> 8: e54134. https://doi.org/10.1371/journal.pone.0054134.</w:t>
      </w:r>
    </w:p>
    <w:p w14:paraId="46C68A52" w14:textId="77777777" w:rsidR="009F0D84" w:rsidRPr="009F0D84" w:rsidRDefault="009F0D84" w:rsidP="009F0D84">
      <w:pPr>
        <w:pStyle w:val="Bibliography"/>
      </w:pPr>
      <w:proofErr w:type="spellStart"/>
      <w:r w:rsidRPr="009F0D84">
        <w:t>Chasco</w:t>
      </w:r>
      <w:proofErr w:type="spellEnd"/>
      <w:r w:rsidRPr="009F0D84">
        <w:t xml:space="preserve">, Brandon, Isaac C. Kaplan, Austen Thomas, Alejandro Acevedo-Gutiérrez, Dawn </w:t>
      </w:r>
      <w:proofErr w:type="spellStart"/>
      <w:r w:rsidRPr="009F0D84">
        <w:t>Noren</w:t>
      </w:r>
      <w:proofErr w:type="spellEnd"/>
      <w:r w:rsidRPr="009F0D84">
        <w:t xml:space="preserve">, Michael J. Ford, M. Bradley Hanson, Jonathan </w:t>
      </w:r>
      <w:proofErr w:type="spellStart"/>
      <w:r w:rsidRPr="009F0D84">
        <w:t>Scordino</w:t>
      </w:r>
      <w:proofErr w:type="spellEnd"/>
      <w:r w:rsidRPr="009F0D84">
        <w:t xml:space="preserve">, Steve Jeffries, and Scott Pearson. 2017. Estimates of Chinook salmon consumption in Washington State inland waters by four marine mammal predators from 1970 to 2015. </w:t>
      </w:r>
      <w:r w:rsidRPr="009F0D84">
        <w:rPr>
          <w:i/>
          <w:iCs/>
        </w:rPr>
        <w:t>Canadian Journal of Fisheries and Aquatic Sciences</w:t>
      </w:r>
      <w:r w:rsidRPr="009F0D84">
        <w:t xml:space="preserve"> 74: 1173–1194.</w:t>
      </w:r>
    </w:p>
    <w:p w14:paraId="49B542DB" w14:textId="77777777" w:rsidR="009F0D84" w:rsidRPr="009F0D84" w:rsidRDefault="009F0D84" w:rsidP="009F0D84">
      <w:pPr>
        <w:pStyle w:val="Bibliography"/>
      </w:pPr>
      <w:r w:rsidRPr="009F0D84">
        <w:t xml:space="preserve">Crozier, Lisa G., A. P. Hendry, Peter W. Lawson, T. P. Quinn, N. J. Mantua, J. </w:t>
      </w:r>
      <w:proofErr w:type="spellStart"/>
      <w:r w:rsidRPr="009F0D84">
        <w:t>Battin</w:t>
      </w:r>
      <w:proofErr w:type="spellEnd"/>
      <w:r w:rsidRPr="009F0D84">
        <w:t xml:space="preserve">, R. G. Shaw, and R. B. Huey. 2008. Potential responses to climate change in organisms with complex life histories: evolution and plasticity in Pacific salmon. </w:t>
      </w:r>
      <w:r w:rsidRPr="009F0D84">
        <w:rPr>
          <w:i/>
          <w:iCs/>
        </w:rPr>
        <w:t>Evolutionary Applications</w:t>
      </w:r>
      <w:r w:rsidRPr="009F0D84">
        <w:t xml:space="preserve"> 1. Wiley Online Library: 252–270.</w:t>
      </w:r>
    </w:p>
    <w:p w14:paraId="49D2A7F2" w14:textId="77777777" w:rsidR="009F0D84" w:rsidRPr="009F0D84" w:rsidRDefault="009F0D84" w:rsidP="009F0D84">
      <w:pPr>
        <w:pStyle w:val="Bibliography"/>
      </w:pPr>
      <w:r w:rsidRPr="009F0D84">
        <w:t xml:space="preserve">Du, </w:t>
      </w:r>
      <w:proofErr w:type="spellStart"/>
      <w:r w:rsidRPr="009F0D84">
        <w:t>Xiuning</w:t>
      </w:r>
      <w:proofErr w:type="spellEnd"/>
      <w:r w:rsidRPr="009F0D84">
        <w:t xml:space="preserve">, and William T. Peterson. 2014. Seasonal cycle of phytoplankton community composition in the coastal upwelling system off central Oregon in 2009. </w:t>
      </w:r>
      <w:r w:rsidRPr="009F0D84">
        <w:rPr>
          <w:i/>
          <w:iCs/>
        </w:rPr>
        <w:t>Estuaries and coasts</w:t>
      </w:r>
      <w:r w:rsidRPr="009F0D84">
        <w:t xml:space="preserve"> 37: 299–311.</w:t>
      </w:r>
    </w:p>
    <w:p w14:paraId="3181C755" w14:textId="77777777" w:rsidR="009F0D84" w:rsidRPr="009F0D84" w:rsidRDefault="009F0D84" w:rsidP="009F0D84">
      <w:pPr>
        <w:pStyle w:val="Bibliography"/>
      </w:pPr>
      <w:r w:rsidRPr="009F0D84">
        <w:t>Duffy, Elisabeth J., and David A. Beauchamp. 2011. Rapid growth in the early marine period improves the marine survival of Chinook salmon (</w:t>
      </w:r>
      <w:proofErr w:type="spellStart"/>
      <w:r w:rsidRPr="009F0D84">
        <w:t>Oncorhynchus</w:t>
      </w:r>
      <w:proofErr w:type="spellEnd"/>
      <w:r w:rsidRPr="009F0D84">
        <w:t xml:space="preserve"> </w:t>
      </w:r>
      <w:proofErr w:type="spellStart"/>
      <w:r w:rsidRPr="009F0D84">
        <w:t>tshawytscha</w:t>
      </w:r>
      <w:proofErr w:type="spellEnd"/>
      <w:r w:rsidRPr="009F0D84">
        <w:t xml:space="preserve">) in Puget Sound, Washington. </w:t>
      </w:r>
      <w:r w:rsidRPr="009F0D84">
        <w:rPr>
          <w:i/>
          <w:iCs/>
        </w:rPr>
        <w:t>Canadian Journal of Fisheries and Aquatic Sciences</w:t>
      </w:r>
      <w:r w:rsidRPr="009F0D84">
        <w:t xml:space="preserve"> 68: 232–240.</w:t>
      </w:r>
    </w:p>
    <w:p w14:paraId="5AC8C83E" w14:textId="77777777" w:rsidR="009F0D84" w:rsidRPr="009F0D84" w:rsidRDefault="009F0D84" w:rsidP="009F0D84">
      <w:pPr>
        <w:pStyle w:val="Bibliography"/>
      </w:pPr>
      <w:r w:rsidRPr="009F0D84">
        <w:t>Federal Register 64(56):14307-14328. 2005.</w:t>
      </w:r>
    </w:p>
    <w:p w14:paraId="63B6CD7C" w14:textId="77777777" w:rsidR="009F0D84" w:rsidRPr="009F0D84" w:rsidRDefault="009F0D84" w:rsidP="009F0D84">
      <w:pPr>
        <w:pStyle w:val="Bibliography"/>
      </w:pPr>
      <w:r w:rsidRPr="009F0D84">
        <w:t xml:space="preserve">Fulton, Elizabeth A., Jason S. Link, Isaac C. Kaplan, Marie </w:t>
      </w:r>
      <w:proofErr w:type="spellStart"/>
      <w:r w:rsidRPr="009F0D84">
        <w:t>Savina</w:t>
      </w:r>
      <w:proofErr w:type="spellEnd"/>
      <w:r w:rsidRPr="009F0D84">
        <w:t xml:space="preserve">-Rolland, Penelope Johnson, Cameron Ainsworth, Peter Horne, Rebecca Gorton, Robert J. Gamble, and Anthony DM Smith. 2011. Lessons in modelling and management of marine ecosystems: the Atlantis experience. </w:t>
      </w:r>
      <w:r w:rsidRPr="009F0D84">
        <w:rPr>
          <w:i/>
          <w:iCs/>
        </w:rPr>
        <w:t>Fish and Fisheries</w:t>
      </w:r>
      <w:r w:rsidRPr="009F0D84">
        <w:t xml:space="preserve"> 12: 171–188.</w:t>
      </w:r>
    </w:p>
    <w:p w14:paraId="76F5FB84" w14:textId="77777777" w:rsidR="009F0D84" w:rsidRPr="009F0D84" w:rsidRDefault="009F0D84" w:rsidP="009F0D84">
      <w:pPr>
        <w:pStyle w:val="Bibliography"/>
      </w:pPr>
      <w:r w:rsidRPr="009F0D84">
        <w:t xml:space="preserve">Gosselin, Jennifer L., Richard W. </w:t>
      </w:r>
      <w:proofErr w:type="spellStart"/>
      <w:r w:rsidRPr="009F0D84">
        <w:t>Zabel</w:t>
      </w:r>
      <w:proofErr w:type="spellEnd"/>
      <w:r w:rsidRPr="009F0D84">
        <w:t xml:space="preserve">, James J. Anderson, James R. Faulkner, </w:t>
      </w:r>
      <w:proofErr w:type="spellStart"/>
      <w:r w:rsidRPr="009F0D84">
        <w:t>António</w:t>
      </w:r>
      <w:proofErr w:type="spellEnd"/>
      <w:r w:rsidRPr="009F0D84">
        <w:t xml:space="preserve"> M. </w:t>
      </w:r>
      <w:proofErr w:type="spellStart"/>
      <w:r w:rsidRPr="009F0D84">
        <w:t>Baptista</w:t>
      </w:r>
      <w:proofErr w:type="spellEnd"/>
      <w:r w:rsidRPr="009F0D84">
        <w:t xml:space="preserve">, and Benjamin P. </w:t>
      </w:r>
      <w:proofErr w:type="spellStart"/>
      <w:r w:rsidRPr="009F0D84">
        <w:t>Sandford</w:t>
      </w:r>
      <w:proofErr w:type="spellEnd"/>
      <w:r w:rsidRPr="009F0D84">
        <w:t xml:space="preserve">. 2018. Conservation planning for freshwater–marine carryover effects on Chinook salmon survival. </w:t>
      </w:r>
      <w:r w:rsidRPr="009F0D84">
        <w:rPr>
          <w:i/>
          <w:iCs/>
        </w:rPr>
        <w:t>Ecology and evolution</w:t>
      </w:r>
      <w:r w:rsidRPr="009F0D84">
        <w:t xml:space="preserve"> 8: 319–332.</w:t>
      </w:r>
    </w:p>
    <w:p w14:paraId="55BEDF41" w14:textId="77777777" w:rsidR="009F0D84" w:rsidRPr="009F0D84" w:rsidRDefault="009F0D84" w:rsidP="009F0D84">
      <w:pPr>
        <w:pStyle w:val="Bibliography"/>
      </w:pPr>
      <w:r w:rsidRPr="009F0D84">
        <w:t xml:space="preserve">Griffiths, Jennifer R., Daniel E. Schindler, Jonathan B. Armstrong, Mark D. </w:t>
      </w:r>
      <w:proofErr w:type="spellStart"/>
      <w:r w:rsidRPr="009F0D84">
        <w:t>Scheuerell</w:t>
      </w:r>
      <w:proofErr w:type="spellEnd"/>
      <w:r w:rsidRPr="009F0D84">
        <w:t xml:space="preserve">, Diane C. Whited, Robert A. Clark, Ray </w:t>
      </w:r>
      <w:proofErr w:type="spellStart"/>
      <w:r w:rsidRPr="009F0D84">
        <w:t>Hilborn</w:t>
      </w:r>
      <w:proofErr w:type="spellEnd"/>
      <w:r w:rsidRPr="009F0D84">
        <w:t xml:space="preserve">, Carrie A. Holt, Steven T. Lindley, and Jack A. Stanford. 2014. Performance of salmon fishery portfolios across western N </w:t>
      </w:r>
      <w:proofErr w:type="spellStart"/>
      <w:r w:rsidRPr="009F0D84">
        <w:t>orth</w:t>
      </w:r>
      <w:proofErr w:type="spellEnd"/>
      <w:r w:rsidRPr="009F0D84">
        <w:t xml:space="preserve"> </w:t>
      </w:r>
      <w:proofErr w:type="gramStart"/>
      <w:r w:rsidRPr="009F0D84">
        <w:t>A</w:t>
      </w:r>
      <w:proofErr w:type="gramEnd"/>
      <w:r w:rsidRPr="009F0D84">
        <w:t xml:space="preserve"> </w:t>
      </w:r>
      <w:proofErr w:type="spellStart"/>
      <w:r w:rsidRPr="009F0D84">
        <w:t>merica</w:t>
      </w:r>
      <w:proofErr w:type="spellEnd"/>
      <w:r w:rsidRPr="009F0D84">
        <w:t xml:space="preserve">. </w:t>
      </w:r>
      <w:r w:rsidRPr="009F0D84">
        <w:rPr>
          <w:i/>
          <w:iCs/>
        </w:rPr>
        <w:t>Journal of Applied Ecology</w:t>
      </w:r>
      <w:r w:rsidRPr="009F0D84">
        <w:t xml:space="preserve"> 51. Wiley Online Library: 1554–1563.</w:t>
      </w:r>
    </w:p>
    <w:p w14:paraId="16879476" w14:textId="77777777" w:rsidR="009F0D84" w:rsidRPr="009F0D84" w:rsidRDefault="009F0D84" w:rsidP="009F0D84">
      <w:pPr>
        <w:pStyle w:val="Bibliography"/>
      </w:pPr>
      <w:proofErr w:type="spellStart"/>
      <w:r w:rsidRPr="009F0D84">
        <w:t>Haeseker</w:t>
      </w:r>
      <w:proofErr w:type="spellEnd"/>
      <w:r w:rsidRPr="009F0D84">
        <w:t xml:space="preserve">, Steven L., Jerry A. McCann, Jack </w:t>
      </w:r>
      <w:proofErr w:type="spellStart"/>
      <w:r w:rsidRPr="009F0D84">
        <w:t>Tuomikoski</w:t>
      </w:r>
      <w:proofErr w:type="spellEnd"/>
      <w:r w:rsidRPr="009F0D84">
        <w:t xml:space="preserve">, and Brandon </w:t>
      </w:r>
      <w:proofErr w:type="spellStart"/>
      <w:r w:rsidRPr="009F0D84">
        <w:t>Chockley</w:t>
      </w:r>
      <w:proofErr w:type="spellEnd"/>
      <w:r w:rsidRPr="009F0D84">
        <w:t xml:space="preserve">. 2012. Assessing freshwater and marine environmental influences on life-stage-specific survival rates of Snake River spring–summer Chinook salmon and steelhead. </w:t>
      </w:r>
      <w:r w:rsidRPr="009F0D84">
        <w:rPr>
          <w:i/>
          <w:iCs/>
        </w:rPr>
        <w:t>Transactions of the American Fisheries Society</w:t>
      </w:r>
      <w:r w:rsidRPr="009F0D84">
        <w:t xml:space="preserve"> 141: 121–138.</w:t>
      </w:r>
    </w:p>
    <w:p w14:paraId="6A573028" w14:textId="77777777" w:rsidR="009F0D84" w:rsidRPr="009F0D84" w:rsidRDefault="009F0D84" w:rsidP="009F0D84">
      <w:pPr>
        <w:pStyle w:val="Bibliography"/>
      </w:pPr>
      <w:r w:rsidRPr="009F0D84">
        <w:lastRenderedPageBreak/>
        <w:t xml:space="preserve">Henderson, M. A., and A. J. Cass. 1991. Effect of </w:t>
      </w:r>
      <w:proofErr w:type="spellStart"/>
      <w:r w:rsidRPr="009F0D84">
        <w:t>smolt</w:t>
      </w:r>
      <w:proofErr w:type="spellEnd"/>
      <w:r w:rsidRPr="009F0D84">
        <w:t xml:space="preserve"> size on </w:t>
      </w:r>
      <w:proofErr w:type="spellStart"/>
      <w:r w:rsidRPr="009F0D84">
        <w:t>smolt</w:t>
      </w:r>
      <w:proofErr w:type="spellEnd"/>
      <w:r w:rsidRPr="009F0D84">
        <w:t xml:space="preserve">-to-adult survival for </w:t>
      </w:r>
      <w:proofErr w:type="spellStart"/>
      <w:r w:rsidRPr="009F0D84">
        <w:t>Chilko</w:t>
      </w:r>
      <w:proofErr w:type="spellEnd"/>
      <w:r w:rsidRPr="009F0D84">
        <w:t xml:space="preserve"> Lake sockeye salmon (</w:t>
      </w:r>
      <w:proofErr w:type="spellStart"/>
      <w:r w:rsidRPr="009F0D84">
        <w:t>Oncorhynchus</w:t>
      </w:r>
      <w:proofErr w:type="spellEnd"/>
      <w:r w:rsidRPr="009F0D84">
        <w:t xml:space="preserve"> </w:t>
      </w:r>
      <w:proofErr w:type="spellStart"/>
      <w:r w:rsidRPr="009F0D84">
        <w:t>nerka</w:t>
      </w:r>
      <w:proofErr w:type="spellEnd"/>
      <w:r w:rsidRPr="009F0D84">
        <w:t xml:space="preserve">). </w:t>
      </w:r>
      <w:r w:rsidRPr="009F0D84">
        <w:rPr>
          <w:i/>
          <w:iCs/>
        </w:rPr>
        <w:t>Canadian Journal of Fisheries and Aquatic Sciences</w:t>
      </w:r>
      <w:r w:rsidRPr="009F0D84">
        <w:t xml:space="preserve"> 48: 988–994.</w:t>
      </w:r>
    </w:p>
    <w:p w14:paraId="2DDF5EB3" w14:textId="77777777" w:rsidR="009F0D84" w:rsidRPr="009F0D84" w:rsidRDefault="009F0D84" w:rsidP="009F0D84">
      <w:pPr>
        <w:pStyle w:val="Bibliography"/>
      </w:pPr>
      <w:r w:rsidRPr="009F0D84">
        <w:t xml:space="preserve">Hodgson, Sayre, Thomas P. Quinn, R. A. Y. </w:t>
      </w:r>
      <w:proofErr w:type="spellStart"/>
      <w:r w:rsidRPr="009F0D84">
        <w:t>Hilborn</w:t>
      </w:r>
      <w:proofErr w:type="spellEnd"/>
      <w:r w:rsidRPr="009F0D84">
        <w:t xml:space="preserve">, Robert C. Francis, and Donald E. Rogers. 2006. Marine and freshwater climatic factors affecting </w:t>
      </w:r>
      <w:proofErr w:type="spellStart"/>
      <w:r w:rsidRPr="009F0D84">
        <w:t>interannual</w:t>
      </w:r>
      <w:proofErr w:type="spellEnd"/>
      <w:r w:rsidRPr="009F0D84">
        <w:t xml:space="preserve"> variation in the timing of return migration to fresh water of sockeye salmon (</w:t>
      </w:r>
      <w:proofErr w:type="spellStart"/>
      <w:r w:rsidRPr="009F0D84">
        <w:t>Oncorhynchus</w:t>
      </w:r>
      <w:proofErr w:type="spellEnd"/>
      <w:r w:rsidRPr="009F0D84">
        <w:t xml:space="preserve"> </w:t>
      </w:r>
      <w:proofErr w:type="spellStart"/>
      <w:r w:rsidRPr="009F0D84">
        <w:t>nerka</w:t>
      </w:r>
      <w:proofErr w:type="spellEnd"/>
      <w:r w:rsidRPr="009F0D84">
        <w:t xml:space="preserve">). </w:t>
      </w:r>
      <w:r w:rsidRPr="009F0D84">
        <w:rPr>
          <w:i/>
          <w:iCs/>
        </w:rPr>
        <w:t>Fisheries Oceanography</w:t>
      </w:r>
      <w:r w:rsidRPr="009F0D84">
        <w:t xml:space="preserve"> 15: 1–24.</w:t>
      </w:r>
    </w:p>
    <w:p w14:paraId="6D40CFA4" w14:textId="77777777" w:rsidR="009F0D84" w:rsidRPr="009F0D84" w:rsidRDefault="009F0D84" w:rsidP="009F0D84">
      <w:pPr>
        <w:pStyle w:val="Bibliography"/>
      </w:pPr>
      <w:r w:rsidRPr="009F0D84">
        <w:t xml:space="preserve">Hollowed, Anne B., Nicholas </w:t>
      </w:r>
      <w:proofErr w:type="spellStart"/>
      <w:r w:rsidRPr="009F0D84">
        <w:t>Bax</w:t>
      </w:r>
      <w:proofErr w:type="spellEnd"/>
      <w:r w:rsidRPr="009F0D84">
        <w:t xml:space="preserve">, Richard Beamish, Jeremy Collie, Michael Fogarty, Patricia Livingston, John Pope, and Jake C. Rice. 2000. Are multispecies models an improvement on single-species models for measuring fishing impacts on marine ecosystems? </w:t>
      </w:r>
      <w:r w:rsidRPr="009F0D84">
        <w:rPr>
          <w:i/>
          <w:iCs/>
        </w:rPr>
        <w:t xml:space="preserve">ICES Journal of Marine Science: Journal du </w:t>
      </w:r>
      <w:proofErr w:type="spellStart"/>
      <w:r w:rsidRPr="009F0D84">
        <w:rPr>
          <w:i/>
          <w:iCs/>
        </w:rPr>
        <w:t>Conseil</w:t>
      </w:r>
      <w:proofErr w:type="spellEnd"/>
      <w:r w:rsidRPr="009F0D84">
        <w:t xml:space="preserve"> 57: 707–719.</w:t>
      </w:r>
    </w:p>
    <w:p w14:paraId="6A6AC5E1" w14:textId="77777777" w:rsidR="009F0D84" w:rsidRPr="009F0D84" w:rsidRDefault="009F0D84" w:rsidP="009F0D84">
      <w:pPr>
        <w:pStyle w:val="Bibliography"/>
      </w:pPr>
      <w:proofErr w:type="spellStart"/>
      <w:r w:rsidRPr="009F0D84">
        <w:t>Holsman</w:t>
      </w:r>
      <w:proofErr w:type="spellEnd"/>
      <w:r w:rsidRPr="009F0D84">
        <w:t xml:space="preserve">, Kirstin K., Mark D. </w:t>
      </w:r>
      <w:proofErr w:type="spellStart"/>
      <w:r w:rsidRPr="009F0D84">
        <w:t>Scheuerell</w:t>
      </w:r>
      <w:proofErr w:type="spellEnd"/>
      <w:r w:rsidRPr="009F0D84">
        <w:t xml:space="preserve">, Eric </w:t>
      </w:r>
      <w:proofErr w:type="spellStart"/>
      <w:r w:rsidRPr="009F0D84">
        <w:t>Buhle</w:t>
      </w:r>
      <w:proofErr w:type="spellEnd"/>
      <w:r w:rsidRPr="009F0D84">
        <w:t xml:space="preserve">, and Robert Emmett. 2012. Interacting effects of translocation, artificial propagation, and environmental conditions on the marine survival of Chinook Salmon from the Columbia River, Washington, USA. </w:t>
      </w:r>
      <w:r w:rsidRPr="009F0D84">
        <w:rPr>
          <w:i/>
          <w:iCs/>
        </w:rPr>
        <w:t>Conservation Biology</w:t>
      </w:r>
      <w:r w:rsidRPr="009F0D84">
        <w:t xml:space="preserve"> 26. Wiley Online Library: 912–922.</w:t>
      </w:r>
    </w:p>
    <w:p w14:paraId="1D3639F5" w14:textId="77777777" w:rsidR="009F0D84" w:rsidRPr="009F0D84" w:rsidRDefault="009F0D84" w:rsidP="009F0D84">
      <w:pPr>
        <w:pStyle w:val="Bibliography"/>
      </w:pPr>
      <w:proofErr w:type="spellStart"/>
      <w:r w:rsidRPr="009F0D84">
        <w:t>Hooff</w:t>
      </w:r>
      <w:proofErr w:type="spellEnd"/>
      <w:r w:rsidRPr="009F0D84">
        <w:t xml:space="preserve">, Rian C., and William T. Peterson. 2006. Copepod biodiversity as an indicator of changes in ocean and climate conditions of the northern California current ecosystem. </w:t>
      </w:r>
      <w:r w:rsidRPr="009F0D84">
        <w:rPr>
          <w:i/>
          <w:iCs/>
        </w:rPr>
        <w:t>Limnology and Oceanography</w:t>
      </w:r>
      <w:r w:rsidRPr="009F0D84">
        <w:t xml:space="preserve"> 51: 2607–2620.</w:t>
      </w:r>
    </w:p>
    <w:p w14:paraId="445A3116" w14:textId="77777777" w:rsidR="009F0D84" w:rsidRPr="009F0D84" w:rsidRDefault="009F0D84" w:rsidP="009F0D84">
      <w:pPr>
        <w:pStyle w:val="Bibliography"/>
      </w:pPr>
      <w:r w:rsidRPr="009F0D84">
        <w:t xml:space="preserve">Keefer, Matthew L., Christopher A. Peery, and Christopher C. Caudill. 2008. Migration timing of Columbia River spring Chinook salmon: effects of temperature, river discharge, and ocean environment. </w:t>
      </w:r>
      <w:r w:rsidRPr="009F0D84">
        <w:rPr>
          <w:i/>
          <w:iCs/>
        </w:rPr>
        <w:t>Transactions of the American Fisheries Society</w:t>
      </w:r>
      <w:r w:rsidRPr="009F0D84">
        <w:t xml:space="preserve"> 137: 1120–1133.</w:t>
      </w:r>
    </w:p>
    <w:p w14:paraId="531A04F7" w14:textId="77777777" w:rsidR="009F0D84" w:rsidRPr="009F0D84" w:rsidRDefault="009F0D84" w:rsidP="009F0D84">
      <w:pPr>
        <w:pStyle w:val="Bibliography"/>
      </w:pPr>
      <w:proofErr w:type="spellStart"/>
      <w:r w:rsidRPr="009F0D84">
        <w:t>Keister</w:t>
      </w:r>
      <w:proofErr w:type="spellEnd"/>
      <w:r w:rsidRPr="009F0D84">
        <w:t xml:space="preserve">, Julie E., E. Di Lorenzo, C. A. Morgan, Vincent Combes, and W. T. Peterson. 2011. Zooplankton species composition is linked to ocean transport in the Northern California Current. </w:t>
      </w:r>
      <w:r w:rsidRPr="009F0D84">
        <w:rPr>
          <w:i/>
          <w:iCs/>
        </w:rPr>
        <w:t>Global Change Biology</w:t>
      </w:r>
      <w:r w:rsidRPr="009F0D84">
        <w:t xml:space="preserve"> 17: 2498–2511.</w:t>
      </w:r>
    </w:p>
    <w:p w14:paraId="283D47C1" w14:textId="77777777" w:rsidR="009F0D84" w:rsidRPr="009F0D84" w:rsidRDefault="009F0D84" w:rsidP="009F0D84">
      <w:pPr>
        <w:pStyle w:val="Bibliography"/>
      </w:pPr>
      <w:proofErr w:type="spellStart"/>
      <w:r w:rsidRPr="009F0D84">
        <w:t>Kilduff</w:t>
      </w:r>
      <w:proofErr w:type="spellEnd"/>
      <w:r w:rsidRPr="009F0D84">
        <w:t xml:space="preserve">, D. Patrick, Louis W. </w:t>
      </w:r>
      <w:proofErr w:type="spellStart"/>
      <w:r w:rsidRPr="009F0D84">
        <w:t>Botsford</w:t>
      </w:r>
      <w:proofErr w:type="spellEnd"/>
      <w:r w:rsidRPr="009F0D84">
        <w:t xml:space="preserve">, and Steven LH </w:t>
      </w:r>
      <w:proofErr w:type="spellStart"/>
      <w:r w:rsidRPr="009F0D84">
        <w:t>Teo</w:t>
      </w:r>
      <w:proofErr w:type="spellEnd"/>
      <w:r w:rsidRPr="009F0D84">
        <w:t xml:space="preserve">. 2014. Spatial and temporal </w:t>
      </w:r>
      <w:proofErr w:type="spellStart"/>
      <w:r w:rsidRPr="009F0D84">
        <w:t>covariability</w:t>
      </w:r>
      <w:proofErr w:type="spellEnd"/>
      <w:r w:rsidRPr="009F0D84">
        <w:t xml:space="preserve"> in early ocean survival of Chinook salmon (</w:t>
      </w:r>
      <w:proofErr w:type="spellStart"/>
      <w:r w:rsidRPr="009F0D84">
        <w:t>Oncorhynchus</w:t>
      </w:r>
      <w:proofErr w:type="spellEnd"/>
      <w:r w:rsidRPr="009F0D84">
        <w:t xml:space="preserve"> </w:t>
      </w:r>
      <w:proofErr w:type="spellStart"/>
      <w:r w:rsidRPr="009F0D84">
        <w:t>tshawytscha</w:t>
      </w:r>
      <w:proofErr w:type="spellEnd"/>
      <w:r w:rsidRPr="009F0D84">
        <w:t xml:space="preserve">) along the west coast of North America. </w:t>
      </w:r>
      <w:r w:rsidRPr="009F0D84">
        <w:rPr>
          <w:i/>
          <w:iCs/>
        </w:rPr>
        <w:t>ICES Journal of Marine Science</w:t>
      </w:r>
      <w:r w:rsidRPr="009F0D84">
        <w:t xml:space="preserve"> 71: 1671–1682.</w:t>
      </w:r>
    </w:p>
    <w:p w14:paraId="51F690A7" w14:textId="77777777" w:rsidR="009F0D84" w:rsidRPr="009F0D84" w:rsidRDefault="009F0D84" w:rsidP="009F0D84">
      <w:pPr>
        <w:pStyle w:val="Bibliography"/>
      </w:pPr>
      <w:proofErr w:type="spellStart"/>
      <w:r w:rsidRPr="009F0D84">
        <w:t>Kristensen</w:t>
      </w:r>
      <w:proofErr w:type="spellEnd"/>
      <w:r w:rsidRPr="009F0D84">
        <w:t xml:space="preserve">, Kasper, Anders Nielsen, Casper W. Berg, Hans </w:t>
      </w:r>
      <w:proofErr w:type="spellStart"/>
      <w:r w:rsidRPr="009F0D84">
        <w:t>Skaug</w:t>
      </w:r>
      <w:proofErr w:type="spellEnd"/>
      <w:r w:rsidRPr="009F0D84">
        <w:t xml:space="preserve">, and Brad Bell. 2015. TMB: automatic differentiation and Laplace approximation. </w:t>
      </w:r>
      <w:proofErr w:type="spellStart"/>
      <w:proofErr w:type="gramStart"/>
      <w:r w:rsidRPr="009F0D84">
        <w:rPr>
          <w:i/>
          <w:iCs/>
        </w:rPr>
        <w:t>arXiv</w:t>
      </w:r>
      <w:proofErr w:type="spellEnd"/>
      <w:proofErr w:type="gramEnd"/>
      <w:r w:rsidRPr="009F0D84">
        <w:rPr>
          <w:i/>
          <w:iCs/>
        </w:rPr>
        <w:t xml:space="preserve"> preprint arXiv:1509.00660</w:t>
      </w:r>
      <w:r w:rsidRPr="009F0D84">
        <w:t>.</w:t>
      </w:r>
    </w:p>
    <w:p w14:paraId="7B1832D4" w14:textId="77777777" w:rsidR="009F0D84" w:rsidRPr="009F0D84" w:rsidRDefault="009F0D84" w:rsidP="009F0D84">
      <w:pPr>
        <w:pStyle w:val="Bibliography"/>
      </w:pPr>
      <w:proofErr w:type="spellStart"/>
      <w:r w:rsidRPr="009F0D84">
        <w:t>Litzow</w:t>
      </w:r>
      <w:proofErr w:type="spellEnd"/>
      <w:r w:rsidRPr="009F0D84">
        <w:t xml:space="preserve">, Michael A., Mary E. </w:t>
      </w:r>
      <w:proofErr w:type="spellStart"/>
      <w:r w:rsidRPr="009F0D84">
        <w:t>Hunsicker</w:t>
      </w:r>
      <w:proofErr w:type="spellEnd"/>
      <w:r w:rsidRPr="009F0D84">
        <w:t xml:space="preserve">, Nicholas A. Bond, Brian J. Burke, Curry J. Cunningham, Jennifer L. Gosselin, Emily L. Norton, Eric J. Ward, and </w:t>
      </w:r>
      <w:proofErr w:type="spellStart"/>
      <w:r w:rsidRPr="009F0D84">
        <w:t>Stephani</w:t>
      </w:r>
      <w:proofErr w:type="spellEnd"/>
      <w:r w:rsidRPr="009F0D84">
        <w:t xml:space="preserve"> G. </w:t>
      </w:r>
      <w:proofErr w:type="spellStart"/>
      <w:r w:rsidRPr="009F0D84">
        <w:t>Zador</w:t>
      </w:r>
      <w:proofErr w:type="spellEnd"/>
      <w:r w:rsidRPr="009F0D84">
        <w:t xml:space="preserve">. 2020. The changing physical and ecological meanings of North Pacific Ocean climate indices. </w:t>
      </w:r>
      <w:r w:rsidRPr="009F0D84">
        <w:rPr>
          <w:i/>
          <w:iCs/>
        </w:rPr>
        <w:t>Proceedings of the National Academy of Sciences</w:t>
      </w:r>
      <w:r w:rsidRPr="009F0D84">
        <w:t xml:space="preserve"> 117. National </w:t>
      </w:r>
      <w:proofErr w:type="spellStart"/>
      <w:r w:rsidRPr="009F0D84">
        <w:t>Acad</w:t>
      </w:r>
      <w:proofErr w:type="spellEnd"/>
      <w:r w:rsidRPr="009F0D84">
        <w:t xml:space="preserve"> Sciences: 7665–7671.</w:t>
      </w:r>
    </w:p>
    <w:p w14:paraId="6A62D8E3" w14:textId="77777777" w:rsidR="009F0D84" w:rsidRPr="009F0D84" w:rsidRDefault="009F0D84" w:rsidP="009F0D84">
      <w:pPr>
        <w:pStyle w:val="Bibliography"/>
      </w:pPr>
      <w:r w:rsidRPr="009F0D84">
        <w:t xml:space="preserve">Mantua, Nathan J., and S. Hare. 2002. Pacific-Decadal Oscillation (PDO). </w:t>
      </w:r>
      <w:r w:rsidRPr="009F0D84">
        <w:rPr>
          <w:i/>
          <w:iCs/>
        </w:rPr>
        <w:t>Encyclopedia of global environmental change</w:t>
      </w:r>
      <w:r w:rsidRPr="009F0D84">
        <w:t xml:space="preserve"> 1. Wiley &amp; Sons </w:t>
      </w:r>
      <w:proofErr w:type="spellStart"/>
      <w:r w:rsidRPr="009F0D84">
        <w:t>Chichester</w:t>
      </w:r>
      <w:proofErr w:type="spellEnd"/>
      <w:r w:rsidRPr="009F0D84">
        <w:t>, UK: 592–594.</w:t>
      </w:r>
    </w:p>
    <w:p w14:paraId="6D276FA1" w14:textId="77777777" w:rsidR="009F0D84" w:rsidRPr="009F0D84" w:rsidRDefault="009F0D84" w:rsidP="009F0D84">
      <w:pPr>
        <w:pStyle w:val="Bibliography"/>
      </w:pPr>
      <w:r w:rsidRPr="009F0D84">
        <w:t xml:space="preserve">Miller, Jessica A., David J. Teel, William T. Peterson, and Antonio M. </w:t>
      </w:r>
      <w:proofErr w:type="spellStart"/>
      <w:r w:rsidRPr="009F0D84">
        <w:t>Baptista</w:t>
      </w:r>
      <w:proofErr w:type="spellEnd"/>
      <w:r w:rsidRPr="009F0D84">
        <w:t xml:space="preserve">. 2014a. Assessing the relative importance of local and regional processes on the survival of a threatened salmon population. </w:t>
      </w:r>
      <w:proofErr w:type="spellStart"/>
      <w:r w:rsidRPr="009F0D84">
        <w:rPr>
          <w:i/>
          <w:iCs/>
        </w:rPr>
        <w:t>PLoS</w:t>
      </w:r>
      <w:proofErr w:type="spellEnd"/>
      <w:r w:rsidRPr="009F0D84">
        <w:rPr>
          <w:i/>
          <w:iCs/>
        </w:rPr>
        <w:t xml:space="preserve"> One</w:t>
      </w:r>
      <w:r w:rsidRPr="009F0D84">
        <w:t xml:space="preserve"> 9. Public Library of Science.</w:t>
      </w:r>
    </w:p>
    <w:p w14:paraId="1CF2544C" w14:textId="77777777" w:rsidR="009F0D84" w:rsidRPr="009F0D84" w:rsidRDefault="009F0D84" w:rsidP="009F0D84">
      <w:pPr>
        <w:pStyle w:val="Bibliography"/>
      </w:pPr>
      <w:r w:rsidRPr="009F0D84">
        <w:t xml:space="preserve">Miller, Jessica A., David J. Teel, William T. Peterson, and Antonio M. </w:t>
      </w:r>
      <w:proofErr w:type="spellStart"/>
      <w:r w:rsidRPr="009F0D84">
        <w:t>Baptista</w:t>
      </w:r>
      <w:proofErr w:type="spellEnd"/>
      <w:r w:rsidRPr="009F0D84">
        <w:t xml:space="preserve">. 2014b. Assessing the relative importance of local and regional processes on the survival of a threatened salmon population. </w:t>
      </w:r>
      <w:proofErr w:type="spellStart"/>
      <w:r w:rsidRPr="009F0D84">
        <w:rPr>
          <w:i/>
          <w:iCs/>
        </w:rPr>
        <w:t>PloS</w:t>
      </w:r>
      <w:proofErr w:type="spellEnd"/>
      <w:r w:rsidRPr="009F0D84">
        <w:rPr>
          <w:i/>
          <w:iCs/>
        </w:rPr>
        <w:t xml:space="preserve"> one</w:t>
      </w:r>
      <w:r w:rsidRPr="009F0D84">
        <w:t xml:space="preserve"> 9: e99814.</w:t>
      </w:r>
    </w:p>
    <w:p w14:paraId="1798B52A" w14:textId="77777777" w:rsidR="009F0D84" w:rsidRPr="009F0D84" w:rsidRDefault="009F0D84" w:rsidP="009F0D84">
      <w:pPr>
        <w:pStyle w:val="Bibliography"/>
      </w:pPr>
      <w:r w:rsidRPr="009F0D84">
        <w:t xml:space="preserve">Moore, Jonathan W., Michelle McClure, Lauren A. Rogers, and Daniel E. Schindler. 2010. Synchronization and portfolio performance of threatened salmon. </w:t>
      </w:r>
      <w:r w:rsidRPr="009F0D84">
        <w:rPr>
          <w:i/>
          <w:iCs/>
        </w:rPr>
        <w:t>Conservation Letters</w:t>
      </w:r>
      <w:r w:rsidRPr="009F0D84">
        <w:t xml:space="preserve"> 3. Wiley Online Library: 340–348.</w:t>
      </w:r>
    </w:p>
    <w:p w14:paraId="586ABFA8" w14:textId="77777777" w:rsidR="009F0D84" w:rsidRPr="009F0D84" w:rsidRDefault="009F0D84" w:rsidP="009F0D84">
      <w:pPr>
        <w:pStyle w:val="Bibliography"/>
      </w:pPr>
      <w:r w:rsidRPr="009F0D84">
        <w:lastRenderedPageBreak/>
        <w:t xml:space="preserve">Peterson, William T., Jennifer L. Fisher, Jay O. Peterson, Cheryl A. Morgan, Brian J. Burke, and Kurt L. Fresh. 2014. Applied Fisheries Oceanography: Ecosystem Indicators of Ocean Conditions Inform Fisheries Management in the California Current. </w:t>
      </w:r>
      <w:r w:rsidRPr="009F0D84">
        <w:rPr>
          <w:i/>
          <w:iCs/>
        </w:rPr>
        <w:t>Oceanography</w:t>
      </w:r>
      <w:r w:rsidRPr="009F0D84">
        <w:t xml:space="preserve"> 27: 80–89. JSTOR.</w:t>
      </w:r>
    </w:p>
    <w:p w14:paraId="1247811A" w14:textId="77777777" w:rsidR="009F0D84" w:rsidRPr="009F0D84" w:rsidRDefault="009F0D84" w:rsidP="009F0D84">
      <w:pPr>
        <w:pStyle w:val="Bibliography"/>
      </w:pPr>
      <w:r w:rsidRPr="009F0D84">
        <w:t xml:space="preserve">Quinn, Thomas P. 2018. </w:t>
      </w:r>
      <w:r w:rsidRPr="009F0D84">
        <w:rPr>
          <w:i/>
          <w:iCs/>
        </w:rPr>
        <w:t>The behavior and ecology of Pacific salmon and trout</w:t>
      </w:r>
      <w:r w:rsidRPr="009F0D84">
        <w:t>. University of Washington Press.</w:t>
      </w:r>
    </w:p>
    <w:p w14:paraId="5C307997" w14:textId="77777777" w:rsidR="009F0D84" w:rsidRPr="009F0D84" w:rsidRDefault="009F0D84" w:rsidP="009F0D84">
      <w:pPr>
        <w:pStyle w:val="Bibliography"/>
      </w:pPr>
      <w:r w:rsidRPr="009F0D84">
        <w:t>R Core Development Team. 2015. R: A language and environment for statistical computing.</w:t>
      </w:r>
    </w:p>
    <w:p w14:paraId="4AB58A12" w14:textId="77777777" w:rsidR="009F0D84" w:rsidRPr="009F0D84" w:rsidRDefault="009F0D84" w:rsidP="009F0D84">
      <w:pPr>
        <w:pStyle w:val="Bibliography"/>
      </w:pPr>
      <w:r w:rsidRPr="009F0D84">
        <w:t xml:space="preserve">Roby, Daniel D., Donald E. Lyons, David P. Craig, Ken Collis, and G. </w:t>
      </w:r>
      <w:proofErr w:type="spellStart"/>
      <w:r w:rsidRPr="009F0D84">
        <w:t>Henk</w:t>
      </w:r>
      <w:proofErr w:type="spellEnd"/>
      <w:r w:rsidRPr="009F0D84">
        <w:t xml:space="preserve"> </w:t>
      </w:r>
      <w:proofErr w:type="spellStart"/>
      <w:r w:rsidRPr="009F0D84">
        <w:t>Visser</w:t>
      </w:r>
      <w:proofErr w:type="spellEnd"/>
      <w:r w:rsidRPr="009F0D84">
        <w:t xml:space="preserve">. 2003. Quantifying the effect of predators on endangered species using a bioenergetics approach: Caspian terns and juvenile salmonids in the Columbia River estuary. </w:t>
      </w:r>
      <w:r w:rsidRPr="009F0D84">
        <w:rPr>
          <w:i/>
          <w:iCs/>
        </w:rPr>
        <w:t>Canadian Journal of Zoology</w:t>
      </w:r>
      <w:r w:rsidRPr="009F0D84">
        <w:t xml:space="preserve"> 81: 250–265.</w:t>
      </w:r>
    </w:p>
    <w:p w14:paraId="317EA3D0" w14:textId="77777777" w:rsidR="009F0D84" w:rsidRPr="009F0D84" w:rsidRDefault="009F0D84" w:rsidP="009F0D84">
      <w:pPr>
        <w:pStyle w:val="Bibliography"/>
      </w:pPr>
      <w:proofErr w:type="spellStart"/>
      <w:r w:rsidRPr="009F0D84">
        <w:t>Scheuerell</w:t>
      </w:r>
      <w:proofErr w:type="spellEnd"/>
      <w:r w:rsidRPr="009F0D84">
        <w:t xml:space="preserve">, Mark D., Casey P. Ruff, Joseph H. Anderson, and Eric M. Beamer. 2019. An integrated population model for estimating the relative effects of natural and anthropogenic factors on a threatened population of Pacific trout. </w:t>
      </w:r>
      <w:proofErr w:type="spellStart"/>
      <w:proofErr w:type="gramStart"/>
      <w:r w:rsidRPr="009F0D84">
        <w:rPr>
          <w:i/>
          <w:iCs/>
        </w:rPr>
        <w:t>bioRxiv</w:t>
      </w:r>
      <w:proofErr w:type="spellEnd"/>
      <w:proofErr w:type="gramEnd"/>
      <w:r w:rsidRPr="009F0D84">
        <w:t>. Cold Spring Harbor Laboratory: 734996.</w:t>
      </w:r>
    </w:p>
    <w:p w14:paraId="625F4325" w14:textId="77777777" w:rsidR="009F0D84" w:rsidRPr="009F0D84" w:rsidRDefault="009F0D84" w:rsidP="009F0D84">
      <w:pPr>
        <w:pStyle w:val="Bibliography"/>
      </w:pPr>
      <w:proofErr w:type="spellStart"/>
      <w:r w:rsidRPr="009F0D84">
        <w:t>Scheuerell</w:t>
      </w:r>
      <w:proofErr w:type="spellEnd"/>
      <w:r w:rsidRPr="009F0D84">
        <w:t>, Mark D., and John G. Williams. 2005. Forecasting climate-induced changes in the survival of Snake River spring/summer Chinook salmon (</w:t>
      </w:r>
      <w:proofErr w:type="spellStart"/>
      <w:r w:rsidRPr="009F0D84">
        <w:t>Oncorhynchus</w:t>
      </w:r>
      <w:proofErr w:type="spellEnd"/>
      <w:r w:rsidRPr="009F0D84">
        <w:t xml:space="preserve"> </w:t>
      </w:r>
      <w:proofErr w:type="spellStart"/>
      <w:r w:rsidRPr="009F0D84">
        <w:t>tshawytscha</w:t>
      </w:r>
      <w:proofErr w:type="spellEnd"/>
      <w:r w:rsidRPr="009F0D84">
        <w:t xml:space="preserve">). </w:t>
      </w:r>
      <w:r w:rsidRPr="009F0D84">
        <w:rPr>
          <w:i/>
          <w:iCs/>
        </w:rPr>
        <w:t>Fisheries Oceanography</w:t>
      </w:r>
      <w:r w:rsidRPr="009F0D84">
        <w:t xml:space="preserve"> 14: 448–457.</w:t>
      </w:r>
    </w:p>
    <w:p w14:paraId="7B9FC172" w14:textId="77777777" w:rsidR="009F0D84" w:rsidRPr="009F0D84" w:rsidRDefault="009F0D84" w:rsidP="009F0D84">
      <w:pPr>
        <w:pStyle w:val="Bibliography"/>
      </w:pPr>
      <w:proofErr w:type="spellStart"/>
      <w:r w:rsidRPr="009F0D84">
        <w:t>Scheuerell</w:t>
      </w:r>
      <w:proofErr w:type="spellEnd"/>
      <w:r w:rsidRPr="009F0D84">
        <w:t xml:space="preserve">, Mark D., Richard W. </w:t>
      </w:r>
      <w:proofErr w:type="spellStart"/>
      <w:r w:rsidRPr="009F0D84">
        <w:t>Zabel</w:t>
      </w:r>
      <w:proofErr w:type="spellEnd"/>
      <w:r w:rsidRPr="009F0D84">
        <w:t xml:space="preserve">, and Benjamin P. </w:t>
      </w:r>
      <w:proofErr w:type="spellStart"/>
      <w:r w:rsidRPr="009F0D84">
        <w:t>Sandford</w:t>
      </w:r>
      <w:proofErr w:type="spellEnd"/>
      <w:r w:rsidRPr="009F0D84">
        <w:t>. 2009a. Relating juvenile migration timing and survival to adulthood in two species of threatened Pacific salmon (</w:t>
      </w:r>
      <w:proofErr w:type="spellStart"/>
      <w:r w:rsidRPr="009F0D84">
        <w:t>Oncorhynchus</w:t>
      </w:r>
      <w:proofErr w:type="spellEnd"/>
      <w:r w:rsidRPr="009F0D84">
        <w:t xml:space="preserve"> spp.). </w:t>
      </w:r>
      <w:r w:rsidRPr="009F0D84">
        <w:rPr>
          <w:i/>
          <w:iCs/>
        </w:rPr>
        <w:t>Journal of Applied Ecology</w:t>
      </w:r>
      <w:r w:rsidRPr="009F0D84">
        <w:t xml:space="preserve"> 46: 983–990.</w:t>
      </w:r>
    </w:p>
    <w:p w14:paraId="3ACD3EE8" w14:textId="77777777" w:rsidR="009F0D84" w:rsidRPr="009F0D84" w:rsidRDefault="009F0D84" w:rsidP="009F0D84">
      <w:pPr>
        <w:pStyle w:val="Bibliography"/>
      </w:pPr>
      <w:proofErr w:type="spellStart"/>
      <w:r w:rsidRPr="009F0D84">
        <w:t>Scheuerell</w:t>
      </w:r>
      <w:proofErr w:type="spellEnd"/>
      <w:r w:rsidRPr="009F0D84">
        <w:t xml:space="preserve">, Mark D., Richard W. </w:t>
      </w:r>
      <w:proofErr w:type="spellStart"/>
      <w:r w:rsidRPr="009F0D84">
        <w:t>Zabel</w:t>
      </w:r>
      <w:proofErr w:type="spellEnd"/>
      <w:r w:rsidRPr="009F0D84">
        <w:t xml:space="preserve">, and Benjamin P. </w:t>
      </w:r>
      <w:proofErr w:type="spellStart"/>
      <w:r w:rsidRPr="009F0D84">
        <w:t>Sandford</w:t>
      </w:r>
      <w:proofErr w:type="spellEnd"/>
      <w:r w:rsidRPr="009F0D84">
        <w:t>. 2009b. Relating juvenile migration timing and survival to adulthood in two species of threatened Pacific salmon (</w:t>
      </w:r>
      <w:proofErr w:type="spellStart"/>
      <w:r w:rsidRPr="009F0D84">
        <w:t>Oncorhynchus</w:t>
      </w:r>
      <w:proofErr w:type="spellEnd"/>
      <w:r w:rsidRPr="009F0D84">
        <w:t xml:space="preserve"> spp.). </w:t>
      </w:r>
      <w:r w:rsidRPr="009F0D84">
        <w:rPr>
          <w:i/>
          <w:iCs/>
        </w:rPr>
        <w:t>Journal of Applied Ecology</w:t>
      </w:r>
      <w:r w:rsidRPr="009F0D84">
        <w:t xml:space="preserve"> 46. Wiley Online Library: 983–990.</w:t>
      </w:r>
    </w:p>
    <w:p w14:paraId="6EF313EF" w14:textId="77777777" w:rsidR="009F0D84" w:rsidRPr="009F0D84" w:rsidRDefault="009F0D84" w:rsidP="009F0D84">
      <w:pPr>
        <w:pStyle w:val="Bibliography"/>
      </w:pPr>
      <w:r w:rsidRPr="009F0D84">
        <w:t xml:space="preserve">Schindler, Daniel E., Ray </w:t>
      </w:r>
      <w:proofErr w:type="spellStart"/>
      <w:r w:rsidRPr="009F0D84">
        <w:t>Hilborn</w:t>
      </w:r>
      <w:proofErr w:type="spellEnd"/>
      <w:r w:rsidRPr="009F0D84">
        <w:t xml:space="preserve">, Brandon </w:t>
      </w:r>
      <w:proofErr w:type="spellStart"/>
      <w:r w:rsidRPr="009F0D84">
        <w:t>Chasco</w:t>
      </w:r>
      <w:proofErr w:type="spellEnd"/>
      <w:r w:rsidRPr="009F0D84">
        <w:t xml:space="preserve">, Christopher P. </w:t>
      </w:r>
      <w:proofErr w:type="spellStart"/>
      <w:r w:rsidRPr="009F0D84">
        <w:t>Boatright</w:t>
      </w:r>
      <w:proofErr w:type="spellEnd"/>
      <w:r w:rsidRPr="009F0D84">
        <w:t xml:space="preserve">, Thomas P. Quinn, Lauren A. Rogers, and Michael S. Webster. 2010. Population diversity and the portfolio effect in an exploited species. </w:t>
      </w:r>
      <w:r w:rsidRPr="009F0D84">
        <w:rPr>
          <w:i/>
          <w:iCs/>
        </w:rPr>
        <w:t>Nature</w:t>
      </w:r>
      <w:r w:rsidRPr="009F0D84">
        <w:t xml:space="preserve"> 465. Nature Publishing Group: 609–612.</w:t>
      </w:r>
    </w:p>
    <w:p w14:paraId="7E50A6DD" w14:textId="77777777" w:rsidR="009F0D84" w:rsidRPr="009F0D84" w:rsidRDefault="009F0D84" w:rsidP="009F0D84">
      <w:pPr>
        <w:pStyle w:val="Bibliography"/>
      </w:pPr>
      <w:r w:rsidRPr="009F0D84">
        <w:t xml:space="preserve">Welch, David W., Erin L. </w:t>
      </w:r>
      <w:proofErr w:type="spellStart"/>
      <w:r w:rsidRPr="009F0D84">
        <w:t>Rechisky</w:t>
      </w:r>
      <w:proofErr w:type="spellEnd"/>
      <w:r w:rsidRPr="009F0D84">
        <w:t xml:space="preserve">, Michael C. </w:t>
      </w:r>
      <w:proofErr w:type="spellStart"/>
      <w:r w:rsidRPr="009F0D84">
        <w:t>Melnychuk</w:t>
      </w:r>
      <w:proofErr w:type="spellEnd"/>
      <w:r w:rsidRPr="009F0D84">
        <w:t xml:space="preserve">, </w:t>
      </w:r>
      <w:proofErr w:type="spellStart"/>
      <w:r w:rsidRPr="009F0D84">
        <w:t>Aswea</w:t>
      </w:r>
      <w:proofErr w:type="spellEnd"/>
      <w:r w:rsidRPr="009F0D84">
        <w:t xml:space="preserve"> D. Porter, Carl J. Walters, Shaun Clements, Benjamin J. Clemens, R. Scott McKinley, and Carl </w:t>
      </w:r>
      <w:proofErr w:type="spellStart"/>
      <w:r w:rsidRPr="009F0D84">
        <w:t>Schreck</w:t>
      </w:r>
      <w:proofErr w:type="spellEnd"/>
      <w:r w:rsidRPr="009F0D84">
        <w:t xml:space="preserve">. 2008. Survival of migrating salmon </w:t>
      </w:r>
      <w:proofErr w:type="spellStart"/>
      <w:r w:rsidRPr="009F0D84">
        <w:t>smolts</w:t>
      </w:r>
      <w:proofErr w:type="spellEnd"/>
      <w:r w:rsidRPr="009F0D84">
        <w:t xml:space="preserve"> in large rivers with and without dams. </w:t>
      </w:r>
      <w:proofErr w:type="spellStart"/>
      <w:r w:rsidRPr="009F0D84">
        <w:rPr>
          <w:i/>
          <w:iCs/>
        </w:rPr>
        <w:t>PLoS</w:t>
      </w:r>
      <w:proofErr w:type="spellEnd"/>
      <w:r w:rsidRPr="009F0D84">
        <w:rPr>
          <w:i/>
          <w:iCs/>
        </w:rPr>
        <w:t xml:space="preserve"> biology</w:t>
      </w:r>
      <w:r w:rsidRPr="009F0D84">
        <w:t xml:space="preserve"> 6: e265.</w:t>
      </w:r>
    </w:p>
    <w:p w14:paraId="771E73FA" w14:textId="77777777" w:rsidR="009F0D84" w:rsidRPr="009F0D84" w:rsidRDefault="009F0D84" w:rsidP="009F0D84">
      <w:pPr>
        <w:pStyle w:val="Bibliography"/>
      </w:pPr>
      <w:r w:rsidRPr="009F0D84">
        <w:t xml:space="preserve">Wells, Brian K., Churchill B. Grimes, and James B. </w:t>
      </w:r>
      <w:proofErr w:type="spellStart"/>
      <w:r w:rsidRPr="009F0D84">
        <w:t>Waldvogel</w:t>
      </w:r>
      <w:proofErr w:type="spellEnd"/>
      <w:r w:rsidRPr="009F0D84">
        <w:t>. 2007. Quantifying the effects of wind, upwelling, curl, sea surface temperature and sea level height on growth and maturation of a California Chinook salmon (</w:t>
      </w:r>
      <w:proofErr w:type="spellStart"/>
      <w:r w:rsidRPr="009F0D84">
        <w:t>Oncorhynchus</w:t>
      </w:r>
      <w:proofErr w:type="spellEnd"/>
      <w:r w:rsidRPr="009F0D84">
        <w:t xml:space="preserve"> </w:t>
      </w:r>
      <w:proofErr w:type="spellStart"/>
      <w:r w:rsidRPr="009F0D84">
        <w:t>tshawytscha</w:t>
      </w:r>
      <w:proofErr w:type="spellEnd"/>
      <w:r w:rsidRPr="009F0D84">
        <w:t xml:space="preserve">) population. </w:t>
      </w:r>
      <w:r w:rsidRPr="009F0D84">
        <w:rPr>
          <w:i/>
          <w:iCs/>
        </w:rPr>
        <w:t>Fisheries Oceanography</w:t>
      </w:r>
      <w:r w:rsidRPr="009F0D84">
        <w:t xml:space="preserve"> 16: 363–382.</w:t>
      </w:r>
    </w:p>
    <w:p w14:paraId="66543C39" w14:textId="77777777" w:rsidR="009F0D84" w:rsidRPr="009F0D84" w:rsidRDefault="009F0D84" w:rsidP="009F0D84">
      <w:pPr>
        <w:pStyle w:val="Bibliography"/>
      </w:pPr>
      <w:r w:rsidRPr="009F0D84">
        <w:t xml:space="preserve">Wells, Brian K., Jarrod A. </w:t>
      </w:r>
      <w:proofErr w:type="spellStart"/>
      <w:r w:rsidRPr="009F0D84">
        <w:t>Santora</w:t>
      </w:r>
      <w:proofErr w:type="spellEnd"/>
      <w:r w:rsidRPr="009F0D84">
        <w:t xml:space="preserve">, Mark J. Henderson, Pete </w:t>
      </w:r>
      <w:proofErr w:type="spellStart"/>
      <w:r w:rsidRPr="009F0D84">
        <w:t>Warzybok</w:t>
      </w:r>
      <w:proofErr w:type="spellEnd"/>
      <w:r w:rsidRPr="009F0D84">
        <w:t xml:space="preserve">, Jaime </w:t>
      </w:r>
      <w:proofErr w:type="spellStart"/>
      <w:r w:rsidRPr="009F0D84">
        <w:t>Jahncke</w:t>
      </w:r>
      <w:proofErr w:type="spellEnd"/>
      <w:r w:rsidRPr="009F0D84">
        <w:t xml:space="preserve">, Russell W. Bradley, David D. Huff, Isaac D. Schroeder, Peter Nelson, and John C. Field. 2017. Environmental conditions and prey-switching by a seabird predator impact juvenile salmon survival. </w:t>
      </w:r>
      <w:r w:rsidRPr="009F0D84">
        <w:rPr>
          <w:i/>
          <w:iCs/>
        </w:rPr>
        <w:t>Journal of Marine Systems</w:t>
      </w:r>
      <w:r w:rsidRPr="009F0D84">
        <w:t xml:space="preserve"> 174: 54–63.</w:t>
      </w:r>
    </w:p>
    <w:p w14:paraId="48974108" w14:textId="77777777" w:rsidR="009F0D84" w:rsidRPr="009F0D84" w:rsidRDefault="009F0D84" w:rsidP="009F0D84">
      <w:pPr>
        <w:pStyle w:val="Bibliography"/>
      </w:pPr>
      <w:r w:rsidRPr="009F0D84">
        <w:t xml:space="preserve">Wells, Brian K., Jarrod A. </w:t>
      </w:r>
      <w:proofErr w:type="spellStart"/>
      <w:r w:rsidRPr="009F0D84">
        <w:t>Santora</w:t>
      </w:r>
      <w:proofErr w:type="spellEnd"/>
      <w:r w:rsidRPr="009F0D84">
        <w:t xml:space="preserve">, Isaac D. Schroeder, Nathan Mantua, William J. </w:t>
      </w:r>
      <w:proofErr w:type="spellStart"/>
      <w:r w:rsidRPr="009F0D84">
        <w:t>Sydeman</w:t>
      </w:r>
      <w:proofErr w:type="spellEnd"/>
      <w:r w:rsidRPr="009F0D84">
        <w:t xml:space="preserve">, David D. Huff, and John C. Field. 2016. Marine ecosystem perspectives on Chinook salmon recruitment: a synthesis of empirical and modeling studies from a California upwelling system. </w:t>
      </w:r>
      <w:r w:rsidRPr="009F0D84">
        <w:rPr>
          <w:i/>
          <w:iCs/>
        </w:rPr>
        <w:t>Marine Ecology Progress Series</w:t>
      </w:r>
      <w:r w:rsidRPr="009F0D84">
        <w:t xml:space="preserve"> 552: 271–284.</w:t>
      </w:r>
    </w:p>
    <w:p w14:paraId="6DA6A014" w14:textId="77777777" w:rsidR="009F0D84" w:rsidRPr="009F0D84" w:rsidRDefault="009F0D84" w:rsidP="009F0D84">
      <w:pPr>
        <w:pStyle w:val="Bibliography"/>
      </w:pPr>
      <w:r w:rsidRPr="009F0D84">
        <w:t xml:space="preserve">Woodson, C. Brock, and Steven Y. </w:t>
      </w:r>
      <w:proofErr w:type="spellStart"/>
      <w:r w:rsidRPr="009F0D84">
        <w:t>Litvin</w:t>
      </w:r>
      <w:proofErr w:type="spellEnd"/>
      <w:r w:rsidRPr="009F0D84">
        <w:t xml:space="preserve">. 2015. Ocean fronts drive marine fishery production and biogeochemical cycling. </w:t>
      </w:r>
      <w:r w:rsidRPr="009F0D84">
        <w:rPr>
          <w:i/>
          <w:iCs/>
        </w:rPr>
        <w:t>Proceedings of the National Academy of Sciences</w:t>
      </w:r>
      <w:r w:rsidRPr="009F0D84">
        <w:t xml:space="preserve"> 112: 1710–1715.</w:t>
      </w:r>
    </w:p>
    <w:p w14:paraId="2C5806BE" w14:textId="77777777" w:rsidR="009F0D84" w:rsidRPr="009F0D84" w:rsidRDefault="009F0D84" w:rsidP="009F0D84">
      <w:pPr>
        <w:pStyle w:val="Bibliography"/>
      </w:pPr>
      <w:r w:rsidRPr="009F0D84">
        <w:lastRenderedPageBreak/>
        <w:t xml:space="preserve">Woodson, Lindsay E., Brian K. Wells, Peter K. Weber, R. Bruce MacFarlane, George E. Whitman, and Rachel C. Johnson. 2013. Size, growth, and origin-dependent mortality of juvenile Chinook salmon </w:t>
      </w:r>
      <w:proofErr w:type="spellStart"/>
      <w:r w:rsidRPr="009F0D84">
        <w:t>Oncorhynchus</w:t>
      </w:r>
      <w:proofErr w:type="spellEnd"/>
      <w:r w:rsidRPr="009F0D84">
        <w:t xml:space="preserve"> </w:t>
      </w:r>
      <w:proofErr w:type="spellStart"/>
      <w:r w:rsidRPr="009F0D84">
        <w:t>tshawytscha</w:t>
      </w:r>
      <w:proofErr w:type="spellEnd"/>
      <w:r w:rsidRPr="009F0D84">
        <w:t xml:space="preserve"> during early ocean residence. </w:t>
      </w:r>
      <w:r w:rsidRPr="009F0D84">
        <w:rPr>
          <w:i/>
          <w:iCs/>
        </w:rPr>
        <w:t>Marine Ecology Progress Series</w:t>
      </w:r>
      <w:r w:rsidRPr="009F0D84">
        <w:t xml:space="preserve"> 487: 163–175.</w:t>
      </w:r>
    </w:p>
    <w:p w14:paraId="3D414FFB" w14:textId="48077B05" w:rsidR="00455E0F" w:rsidRPr="00760F8D" w:rsidRDefault="00455E0F" w:rsidP="009E00A7">
      <w:pPr>
        <w:pStyle w:val="reference"/>
      </w:pPr>
      <w:r w:rsidRPr="00760F8D">
        <w:fldChar w:fldCharType="end"/>
      </w:r>
    </w:p>
    <w:p w14:paraId="0DA630D8" w14:textId="77777777" w:rsidR="00455E0F" w:rsidRPr="00760F8D" w:rsidRDefault="00455E0F" w:rsidP="009E00A7">
      <w:pPr>
        <w:pStyle w:val="reference"/>
      </w:pPr>
    </w:p>
    <w:p w14:paraId="3BAC998C" w14:textId="77777777" w:rsidR="00455E0F" w:rsidRPr="00760F8D" w:rsidRDefault="00455E0F" w:rsidP="00455E0F">
      <w:pPr>
        <w:spacing w:line="259" w:lineRule="auto"/>
        <w:rPr>
          <w:iCs/>
          <w:szCs w:val="18"/>
        </w:rPr>
      </w:pPr>
      <w:r w:rsidRPr="00760F8D">
        <w:br w:type="page"/>
      </w:r>
    </w:p>
    <w:p w14:paraId="7E980D78" w14:textId="22DD0420" w:rsidR="009E3287" w:rsidRDefault="009E3287" w:rsidP="00CC2322">
      <w:pPr>
        <w:rPr>
          <w:b/>
        </w:rPr>
      </w:pPr>
      <w:r>
        <w:rPr>
          <w:b/>
        </w:rPr>
        <w:lastRenderedPageBreak/>
        <w:t>Figure captions</w:t>
      </w:r>
    </w:p>
    <w:p w14:paraId="5DB1894E" w14:textId="2FD42E90" w:rsidR="009E3287" w:rsidRDefault="009E3287" w:rsidP="00CC2322">
      <w:pPr>
        <w:rPr>
          <w:b/>
        </w:rPr>
      </w:pPr>
      <w:r>
        <w:rPr>
          <w:b/>
        </w:rPr>
        <w:fldChar w:fldCharType="begin"/>
      </w:r>
      <w:r>
        <w:rPr>
          <w:b/>
        </w:rPr>
        <w:instrText xml:space="preserve"> REF _Ref33106891 </w:instrText>
      </w:r>
      <w:r>
        <w:rPr>
          <w:b/>
        </w:rPr>
        <w:fldChar w:fldCharType="separate"/>
      </w:r>
      <w:r w:rsidR="00F620EF">
        <w:t xml:space="preserve">Figure </w:t>
      </w:r>
      <w:r w:rsidR="00F620EF">
        <w:rPr>
          <w:noProof/>
        </w:rPr>
        <w:t>1</w:t>
      </w:r>
      <w:r w:rsidR="00F620EF" w:rsidRPr="00760F8D">
        <w:t xml:space="preserve">. Environmental effects on survival </w:t>
      </w:r>
      <w:r w:rsidR="00F620EF">
        <w:t>of</w:t>
      </w:r>
      <w:r w:rsidR="00F620EF" w:rsidRPr="00760F8D">
        <w:t xml:space="preserve"> </w:t>
      </w:r>
      <w:r w:rsidR="00F620EF">
        <w:t>wild</w:t>
      </w:r>
      <w:r w:rsidR="00F620EF" w:rsidRPr="00760F8D">
        <w:t xml:space="preserve"> (upper panel) and </w:t>
      </w:r>
      <w:r w:rsidR="00F620EF">
        <w:t>hatchery</w:t>
      </w:r>
      <w:r w:rsidR="00F620EF" w:rsidRPr="00760F8D">
        <w:t xml:space="preserve"> (lower panel) spring/summer Chinook salmon based on the model </w:t>
      </w:r>
      <w:r w:rsidR="00F620EF">
        <w:t xml:space="preserve">fit to the observed data as </w:t>
      </w:r>
      <w:r w:rsidR="00F620EF" w:rsidRPr="00760F8D">
        <w:t>selected by AIC (</w:t>
      </w:r>
      <w:r w:rsidR="00F620EF">
        <w:t xml:space="preserve">see Table </w:t>
      </w:r>
      <w:r w:rsidR="00F620EF">
        <w:rPr>
          <w:noProof/>
        </w:rPr>
        <w:t>4</w:t>
      </w:r>
      <w:r w:rsidR="00F620EF">
        <w:t xml:space="preserve"> for summary of best fit models</w:t>
      </w:r>
      <w:r w:rsidR="00F620EF" w:rsidRPr="00760F8D">
        <w:t>).</w:t>
      </w:r>
      <w:r w:rsidR="00F620EF">
        <w:t xml:space="preserve"> </w:t>
      </w:r>
      <w:proofErr w:type="spellStart"/>
      <w:r w:rsidR="00F620EF" w:rsidRPr="00E235E3">
        <w:rPr>
          <w:i/>
        </w:rPr>
        <w:t>fig_envEffect_ggplot.r</w:t>
      </w:r>
      <w:proofErr w:type="spellEnd"/>
      <w:r>
        <w:rPr>
          <w:b/>
        </w:rPr>
        <w:fldChar w:fldCharType="end"/>
      </w:r>
    </w:p>
    <w:p w14:paraId="1DCE2131" w14:textId="639EBD9B" w:rsidR="00810ED1" w:rsidRDefault="009E3287" w:rsidP="00810ED1">
      <w:pPr>
        <w:rPr>
          <w:b/>
        </w:rPr>
      </w:pPr>
      <w:r>
        <w:rPr>
          <w:b/>
        </w:rPr>
        <w:fldChar w:fldCharType="begin"/>
      </w:r>
      <w:r>
        <w:rPr>
          <w:b/>
        </w:rPr>
        <w:instrText xml:space="preserve"> REF _Ref33106900 </w:instrText>
      </w:r>
      <w:r>
        <w:rPr>
          <w:b/>
        </w:rPr>
        <w:fldChar w:fldCharType="separate"/>
      </w:r>
      <w:r w:rsidR="00F620EF">
        <w:t xml:space="preserve">Figure </w:t>
      </w:r>
      <w:r w:rsidR="00F620EF">
        <w:rPr>
          <w:noProof/>
        </w:rPr>
        <w:t>2</w:t>
      </w:r>
      <w:r w:rsidR="00F620EF">
        <w:t xml:space="preserve">.  Relative importance of the different marine covariates for predicting the marine survival of hatchery (left column) and wild (right column) spring/summer Chinook salmon, where the aggregated weight of a covariate </w:t>
      </w:r>
      <w:r w:rsidR="00F620EF">
        <w:rPr>
          <w:i/>
        </w:rPr>
        <w:t xml:space="preserve">c </w:t>
      </w:r>
      <w:r w:rsidR="00F620EF">
        <w:t xml:space="preserve">is equal to the sum of the AIC weights for all </w:t>
      </w:r>
      <w:r w:rsidR="00F620EF">
        <w:rPr>
          <w:i/>
        </w:rPr>
        <w:t xml:space="preserve">m </w:t>
      </w:r>
      <w:r w:rsidR="00F620EF">
        <w:t xml:space="preserve">models containing covariate </w:t>
      </w:r>
      <w:r w:rsidR="00F620EF">
        <w:rPr>
          <w:i/>
        </w:rPr>
        <w:t>c</w:t>
      </w:r>
      <w:r w:rsidR="00F620EF">
        <w:t xml:space="preserve">, divided by the total weight across all </w:t>
      </w:r>
      <w:r w:rsidR="00F620EF">
        <w:rPr>
          <w:i/>
        </w:rPr>
        <w:t xml:space="preserve">m </w:t>
      </w:r>
      <w:r w:rsidR="00F620EF">
        <w:t xml:space="preserve">models, </w:t>
      </w:r>
      <m:oMath>
        <m:f>
          <m:fPr>
            <m:ctrlPr>
              <w:rPr>
                <w:rFonts w:ascii="Cambria Math" w:hAnsi="Cambria Math"/>
                <w:i/>
              </w:rPr>
            </m:ctrlPr>
          </m:fPr>
          <m:num>
            <m:nary>
              <m:naryPr>
                <m:chr m:val="∑"/>
                <m:supHide m:val="1"/>
                <m:ctrlPr>
                  <w:rPr>
                    <w:rFonts w:ascii="Cambria Math" w:hAnsi="Cambria Math"/>
                    <w:i/>
                  </w:rPr>
                </m:ctrlPr>
              </m:naryPr>
              <m:sub>
                <m:r>
                  <m:rPr>
                    <m:sty m:val="p"/>
                  </m:rPr>
                  <w:rPr>
                    <w:rFonts w:ascii="Cambria Math" w:hAnsi="Cambria Math"/>
                  </w:rPr>
                  <m:t xml:space="preserve">c⊂m </m:t>
                </m:r>
              </m:sub>
              <m:sup/>
              <m:e>
                <m:sSup>
                  <m:sSupPr>
                    <m:ctrlPr>
                      <w:rPr>
                        <w:rFonts w:ascii="Cambria Math" w:hAnsi="Cambria Math"/>
                        <w:i/>
                      </w:rPr>
                    </m:ctrlPr>
                  </m:sSupPr>
                  <m:e>
                    <m:r>
                      <m:rPr>
                        <m:sty m:val="p"/>
                      </m:rPr>
                      <w:rPr>
                        <w:rFonts w:ascii="Cambria Math" w:hAnsi="Cambria Math"/>
                      </w:rPr>
                      <m:t>e</m:t>
                    </m:r>
                  </m:e>
                  <m:sup>
                    <m:d>
                      <m:dPr>
                        <m:ctrlPr>
                          <w:rPr>
                            <w:rFonts w:ascii="Cambria Math" w:hAnsi="Cambria Math"/>
                          </w:rPr>
                        </m:ctrlPr>
                      </m:dPr>
                      <m:e>
                        <m:r>
                          <m:rPr>
                            <m:sty m:val="p"/>
                          </m:rPr>
                          <w:rPr>
                            <w:rFonts w:ascii="Cambria Math" w:hAnsi="Cambria Math"/>
                          </w:rPr>
                          <m:t>ΔAI</m:t>
                        </m:r>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m</m:t>
                            </m:r>
                          </m:sub>
                        </m:sSub>
                      </m:e>
                    </m:d>
                    <m:r>
                      <m:rPr>
                        <m:sty m:val="p"/>
                      </m:rPr>
                      <w:rPr>
                        <w:rFonts w:ascii="Cambria Math" w:hAnsi="Cambria Math"/>
                      </w:rPr>
                      <m:t xml:space="preserve"> </m:t>
                    </m:r>
                  </m:sup>
                </m:sSup>
              </m:e>
            </m:nary>
          </m:num>
          <m:den>
            <m:nary>
              <m:naryPr>
                <m:chr m:val="∑"/>
                <m:supHide m:val="1"/>
                <m:ctrlPr>
                  <w:rPr>
                    <w:rFonts w:ascii="Cambria Math" w:hAnsi="Cambria Math"/>
                    <w:i/>
                  </w:rPr>
                </m:ctrlPr>
              </m:naryPr>
              <m:sub>
                <m:r>
                  <m:rPr>
                    <m:sty m:val="p"/>
                  </m:rPr>
                  <w:rPr>
                    <w:rFonts w:ascii="Cambria Math" w:hAnsi="Cambria Math"/>
                  </w:rPr>
                  <m:t>m</m:t>
                </m:r>
              </m:sub>
              <m:sup/>
              <m:e>
                <m:sSup>
                  <m:sSupPr>
                    <m:ctrlPr>
                      <w:rPr>
                        <w:rFonts w:ascii="Cambria Math" w:hAnsi="Cambria Math"/>
                        <w:i/>
                      </w:rPr>
                    </m:ctrlPr>
                  </m:sSupPr>
                  <m:e>
                    <m:r>
                      <m:rPr>
                        <m:sty m:val="p"/>
                      </m:rPr>
                      <w:rPr>
                        <w:rFonts w:ascii="Cambria Math" w:hAnsi="Cambria Math"/>
                      </w:rPr>
                      <m:t>e</m:t>
                    </m:r>
                  </m:e>
                  <m:sup>
                    <m:d>
                      <m:dPr>
                        <m:ctrlPr>
                          <w:rPr>
                            <w:rFonts w:ascii="Cambria Math" w:hAnsi="Cambria Math"/>
                          </w:rPr>
                        </m:ctrlPr>
                      </m:dPr>
                      <m:e>
                        <m:r>
                          <m:rPr>
                            <m:sty m:val="p"/>
                          </m:rPr>
                          <w:rPr>
                            <w:rFonts w:ascii="Cambria Math" w:hAnsi="Cambria Math"/>
                          </w:rPr>
                          <m:t>ΔAI</m:t>
                        </m:r>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m</m:t>
                            </m:r>
                          </m:sub>
                        </m:sSub>
                      </m:e>
                    </m:d>
                  </m:sup>
                </m:sSup>
              </m:e>
            </m:nary>
          </m:den>
        </m:f>
      </m:oMath>
      <w:r w:rsidR="00F620EF">
        <w:t xml:space="preserve">. The “blank” environmental variable is for models with no environmental predictors. </w:t>
      </w:r>
      <w:proofErr w:type="spellStart"/>
      <w:r w:rsidR="00F620EF">
        <w:rPr>
          <w:i/>
        </w:rPr>
        <w:t>fig_EnvironmentalVariableWt_ggplot.r</w:t>
      </w:r>
      <w:proofErr w:type="spellEnd"/>
      <w:r>
        <w:rPr>
          <w:b/>
        </w:rPr>
        <w:fldChar w:fldCharType="end"/>
      </w:r>
    </w:p>
    <w:p w14:paraId="0CD53375" w14:textId="77777777" w:rsidR="00F620EF" w:rsidRDefault="00810ED1" w:rsidP="003E5198">
      <w:pPr>
        <w:pStyle w:val="Caption"/>
      </w:pPr>
      <w:r>
        <w:rPr>
          <w:b/>
        </w:rPr>
        <w:fldChar w:fldCharType="begin"/>
      </w:r>
      <w:r>
        <w:rPr>
          <w:b/>
        </w:rPr>
        <w:instrText xml:space="preserve"> REF _Ref37860738 </w:instrText>
      </w:r>
      <w:r>
        <w:rPr>
          <w:b/>
        </w:rPr>
        <w:fldChar w:fldCharType="separate"/>
      </w:r>
      <w:r w:rsidR="00F620EF">
        <w:t xml:space="preserve">Figure </w:t>
      </w:r>
      <w:r w:rsidR="00F620EF">
        <w:rPr>
          <w:noProof/>
        </w:rPr>
        <w:t>6</w:t>
      </w:r>
      <w:r w:rsidR="00F620EF">
        <w:t xml:space="preserve">. Split violin plot comparing the percent difference (upper panel) between the estimated and true parameter values and the standard errors for the fixed </w:t>
      </w:r>
      <w:proofErr w:type="gramStart"/>
      <w:r w:rsidR="00F620EF">
        <w:t xml:space="preserve">effects </w:t>
      </w:r>
      <w:proofErr w:type="gramEnd"/>
      <m:oMath>
        <m:r>
          <m:rPr>
            <m:sty m:val="p"/>
          </m:rPr>
          <w:rPr>
            <w:rFonts w:ascii="Cambria Math" w:hAnsi="Cambria Math"/>
          </w:rPr>
          <m:t>μ</m:t>
        </m:r>
      </m:oMath>
      <w:r w:rsidR="00F620EF">
        <w:t xml:space="preserv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CUI.spr</m:t>
            </m:r>
          </m:sub>
        </m:sSub>
      </m:oMath>
      <w:r w:rsidR="00F620EF">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PDO.sum</m:t>
            </m:r>
          </m:sub>
        </m:sSub>
      </m:oMath>
      <w:r w:rsidR="00F620EF">
        <w:t xml:space="preserve"> (lower panel) for the mixed-effect model with AR1 processes for day and day/year interaction (TMB; blue violins) and the fixed-effect model for day, day</w:t>
      </w:r>
      <w:r w:rsidR="00F620EF">
        <w:rPr>
          <w:vertAlign w:val="superscript"/>
        </w:rPr>
        <w:t>2</w:t>
      </w:r>
      <w:r w:rsidR="00F620EF">
        <w:t>, and day/year interaction (</w:t>
      </w:r>
      <w:proofErr w:type="spellStart"/>
      <w:r w:rsidR="00F620EF">
        <w:t>glm</w:t>
      </w:r>
      <w:proofErr w:type="spellEnd"/>
      <w:r w:rsidR="00F620EF">
        <w:t xml:space="preserve">; red violins) fit to simulated data for wild spring/summer Chinook salmon. Simulated the data were generated from the model with the lowest AIC for wild fish (see Table </w:t>
      </w:r>
      <w:r w:rsidR="00F620EF">
        <w:rPr>
          <w:noProof/>
        </w:rPr>
        <w:t>4</w:t>
      </w:r>
      <w:r w:rsidR="00F620EF">
        <w:t xml:space="preserve">). Horizontal lines represent median values for the violins and the horizontal blue line in panel (A) represents zero percent difference between the estimated and true parameter values. </w:t>
      </w:r>
      <w:proofErr w:type="spellStart"/>
      <w:r w:rsidR="00F620EF" w:rsidRPr="00D65EA4">
        <w:rPr>
          <w:i/>
        </w:rPr>
        <w:t>f</w:t>
      </w:r>
      <w:r w:rsidR="00F620EF" w:rsidRPr="00725D12">
        <w:rPr>
          <w:i/>
        </w:rPr>
        <w:t>ig</w:t>
      </w:r>
      <w:r w:rsidR="00F620EF" w:rsidRPr="00D65EA4">
        <w:rPr>
          <w:i/>
        </w:rPr>
        <w:t>_quadraticSimulation_ggplot.r</w:t>
      </w:r>
      <w:proofErr w:type="spellEnd"/>
      <w:r>
        <w:rPr>
          <w:b/>
        </w:rPr>
        <w:fldChar w:fldCharType="end"/>
      </w:r>
      <w:r w:rsidR="009E3287">
        <w:rPr>
          <w:b/>
          <w:iCs w:val="0"/>
          <w:szCs w:val="24"/>
        </w:rPr>
        <w:fldChar w:fldCharType="begin"/>
      </w:r>
      <w:r w:rsidR="009E3287">
        <w:rPr>
          <w:b/>
        </w:rPr>
        <w:instrText xml:space="preserve"> REF _Ref33106904 </w:instrText>
      </w:r>
      <w:r w:rsidR="009E3287">
        <w:rPr>
          <w:b/>
          <w:iCs w:val="0"/>
          <w:szCs w:val="24"/>
        </w:rPr>
        <w:fldChar w:fldCharType="separate"/>
      </w:r>
    </w:p>
    <w:p w14:paraId="71FE9506" w14:textId="169F77DA" w:rsidR="00F620EF" w:rsidRDefault="00F620EF" w:rsidP="003E5198">
      <w:pPr>
        <w:pStyle w:val="Caption"/>
      </w:pPr>
      <w:r w:rsidRPr="003E5198">
        <w:t xml:space="preserve">Figure </w:t>
      </w:r>
      <w:r>
        <w:rPr>
          <w:noProof/>
        </w:rPr>
        <w:t>3</w:t>
      </w:r>
      <w:r w:rsidRPr="003E5198">
        <w:t xml:space="preserve">. The observed (dots), and maximum likelihood estimates (line) with 95% credible intervals (ribbons) for the marine survival wild </w:t>
      </w:r>
      <w:r>
        <w:t xml:space="preserve">(blue) and hatchery (red) </w:t>
      </w:r>
      <w:r w:rsidRPr="003E5198">
        <w:t xml:space="preserve">origin Spring/Summer Chinook salmon past Bonneville dam from 2000 to 2015. Each point represents </w:t>
      </w:r>
      <w:r>
        <w:t xml:space="preserve">the </w:t>
      </w:r>
      <w:r w:rsidRPr="003E5198">
        <w:t xml:space="preserve">mean </w:t>
      </w:r>
      <w:r w:rsidRPr="003E5198">
        <w:lastRenderedPageBreak/>
        <w:t>survival of all fish detected at Bonneville Dam on a particular day and year.</w:t>
      </w:r>
      <w:r>
        <w:t xml:space="preserve"> Annual samples sizes of the survivors and total PIT tagged hatchery (H) and wild (W) for are shown in each panel. To maintain the readability of individual panels, mean observed survivals greater than 0.2 are not plotted. </w:t>
      </w:r>
      <w:proofErr w:type="spellStart"/>
      <w:r w:rsidRPr="00241156">
        <w:rPr>
          <w:i/>
        </w:rPr>
        <w:t>fig_DayxYearSurvival_ggplot.r</w:t>
      </w:r>
      <w:proofErr w:type="spellEnd"/>
      <w:r w:rsidR="009E3287">
        <w:rPr>
          <w:b/>
        </w:rPr>
        <w:fldChar w:fldCharType="end"/>
      </w:r>
      <w:r w:rsidR="009E3287">
        <w:rPr>
          <w:b/>
        </w:rPr>
        <w:fldChar w:fldCharType="begin"/>
      </w:r>
      <w:r w:rsidR="009E3287">
        <w:rPr>
          <w:b/>
        </w:rPr>
        <w:instrText xml:space="preserve"> REF _Ref33106914 </w:instrText>
      </w:r>
      <w:r w:rsidR="009E3287">
        <w:rPr>
          <w:b/>
        </w:rPr>
        <w:fldChar w:fldCharType="separate"/>
      </w:r>
    </w:p>
    <w:p w14:paraId="13F40F80" w14:textId="6654D27C" w:rsidR="009E3287" w:rsidRDefault="00F620EF" w:rsidP="00CC2322">
      <w:pPr>
        <w:rPr>
          <w:b/>
        </w:rPr>
      </w:pPr>
      <w:r>
        <w:t xml:space="preserve">Figure </w:t>
      </w:r>
      <w:r>
        <w:rPr>
          <w:noProof/>
        </w:rPr>
        <w:t>4</w:t>
      </w:r>
      <w:r w:rsidRPr="00760F8D">
        <w:t xml:space="preserve">.  Predicted </w:t>
      </w:r>
      <w:proofErr w:type="spellStart"/>
      <w:r w:rsidRPr="00760F8D">
        <w:t>smolt</w:t>
      </w:r>
      <w:proofErr w:type="spellEnd"/>
      <w:r w:rsidRPr="00760F8D">
        <w:t>-to-adult survival by day for hatchery (</w:t>
      </w:r>
      <w:r>
        <w:t>red</w:t>
      </w:r>
      <w:r w:rsidRPr="00760F8D">
        <w:t>) and wild (</w:t>
      </w:r>
      <w:r>
        <w:t>blue</w:t>
      </w:r>
      <w:r w:rsidRPr="00760F8D">
        <w:t xml:space="preserve">) spring/summer Chinook salmon </w:t>
      </w:r>
      <w:r>
        <w:t xml:space="preserve">(upper panel) for best fit models for each rear type that include both day and day/year interactions (see Table </w:t>
      </w:r>
      <w:r>
        <w:rPr>
          <w:noProof/>
        </w:rPr>
        <w:t>4</w:t>
      </w:r>
      <w:r>
        <w:t xml:space="preserve">). Lines represent expected survivals and shaded regions represent 95% credible intervals. Average daily proportion (across all years) of </w:t>
      </w:r>
      <w:proofErr w:type="spellStart"/>
      <w:r>
        <w:t>smolts</w:t>
      </w:r>
      <w:proofErr w:type="spellEnd"/>
      <w:r>
        <w:t xml:space="preserve"> arriving to and migrating </w:t>
      </w:r>
      <w:proofErr w:type="gramStart"/>
      <w:r>
        <w:t>past  Bonneville</w:t>
      </w:r>
      <w:proofErr w:type="gramEnd"/>
      <w:r>
        <w:t xml:space="preserve"> Dam (2000 to 2015) (lower panel). </w:t>
      </w:r>
      <w:proofErr w:type="spellStart"/>
      <w:r w:rsidRPr="007C5A70">
        <w:rPr>
          <w:i/>
        </w:rPr>
        <w:t>fig_DailySurv_ggplot.r</w:t>
      </w:r>
      <w:proofErr w:type="spellEnd"/>
      <w:r w:rsidR="009E3287">
        <w:rPr>
          <w:b/>
        </w:rPr>
        <w:fldChar w:fldCharType="end"/>
      </w:r>
      <w:r w:rsidR="009E3287">
        <w:rPr>
          <w:b/>
        </w:rPr>
        <w:t xml:space="preserve"> </w:t>
      </w:r>
    </w:p>
    <w:p w14:paraId="23F4AE19" w14:textId="3B5BCF9C" w:rsidR="00174BD0" w:rsidRDefault="00174BD0" w:rsidP="00CC2322">
      <w:pPr>
        <w:rPr>
          <w:b/>
        </w:rPr>
      </w:pPr>
      <w:r>
        <w:rPr>
          <w:b/>
        </w:rPr>
        <w:fldChar w:fldCharType="begin"/>
      </w:r>
      <w:r>
        <w:rPr>
          <w:b/>
        </w:rPr>
        <w:instrText xml:space="preserve"> REF _Ref33106909 </w:instrText>
      </w:r>
      <w:r>
        <w:rPr>
          <w:b/>
        </w:rPr>
        <w:fldChar w:fldCharType="separate"/>
      </w:r>
      <w:r w:rsidR="00F620EF" w:rsidRPr="00760F8D">
        <w:t xml:space="preserve">Figure </w:t>
      </w:r>
      <w:r w:rsidR="00F620EF">
        <w:rPr>
          <w:noProof/>
        </w:rPr>
        <w:t>5</w:t>
      </w:r>
      <w:r w:rsidR="00F620EF" w:rsidRPr="00760F8D">
        <w:t xml:space="preserve">. Observed (points) and estimated (line) </w:t>
      </w:r>
      <w:r w:rsidR="00F620EF">
        <w:t xml:space="preserve">annual </w:t>
      </w:r>
      <w:r w:rsidR="00F620EF" w:rsidRPr="00760F8D">
        <w:t>survival with 95% credible intervals (polygons) for hatchery (</w:t>
      </w:r>
      <w:r w:rsidR="00F620EF">
        <w:t>red</w:t>
      </w:r>
      <w:r w:rsidR="00F620EF" w:rsidRPr="00760F8D">
        <w:t>) and wild (</w:t>
      </w:r>
      <w:r w:rsidR="00F620EF">
        <w:t>blue</w:t>
      </w:r>
      <w:r w:rsidR="00F620EF" w:rsidRPr="00760F8D">
        <w:t>) spring/summer Chinook salmon</w:t>
      </w:r>
      <w:r w:rsidR="00F620EF">
        <w:t xml:space="preserve"> </w:t>
      </w:r>
      <w:r w:rsidR="00F620EF" w:rsidRPr="00760F8D">
        <w:t>from 2000 through 2015.</w:t>
      </w:r>
      <w:r w:rsidR="00F620EF">
        <w:t xml:space="preserve"> </w:t>
      </w:r>
      <w:proofErr w:type="spellStart"/>
      <w:r w:rsidR="00F620EF">
        <w:rPr>
          <w:i/>
        </w:rPr>
        <w:t>Fig_AnnualSurv_ggplot.r</w:t>
      </w:r>
      <w:proofErr w:type="spellEnd"/>
      <w:r>
        <w:rPr>
          <w:b/>
        </w:rPr>
        <w:fldChar w:fldCharType="end"/>
      </w:r>
    </w:p>
    <w:p w14:paraId="5A9E4C17" w14:textId="77777777" w:rsidR="00810ED1" w:rsidRDefault="00810ED1">
      <w:pPr>
        <w:spacing w:after="0" w:line="240" w:lineRule="auto"/>
        <w:rPr>
          <w:b/>
        </w:rPr>
      </w:pPr>
      <w:r>
        <w:rPr>
          <w:b/>
        </w:rPr>
        <w:br w:type="page"/>
      </w:r>
    </w:p>
    <w:p w14:paraId="1FA3B098" w14:textId="6CBAF036" w:rsidR="009E3287" w:rsidRDefault="009E3287" w:rsidP="00CC2322">
      <w:pPr>
        <w:rPr>
          <w:b/>
        </w:rPr>
      </w:pPr>
      <w:r>
        <w:rPr>
          <w:b/>
        </w:rPr>
        <w:lastRenderedPageBreak/>
        <w:t>Table captions</w:t>
      </w:r>
    </w:p>
    <w:p w14:paraId="26CF95F1" w14:textId="7433BA13" w:rsidR="009E3287" w:rsidRDefault="009E3287" w:rsidP="00CC2322">
      <w:pPr>
        <w:rPr>
          <w:b/>
        </w:rPr>
      </w:pPr>
      <w:r>
        <w:rPr>
          <w:b/>
        </w:rPr>
        <w:fldChar w:fldCharType="begin"/>
      </w:r>
      <w:r>
        <w:rPr>
          <w:b/>
        </w:rPr>
        <w:instrText xml:space="preserve"> REF _Ref33106924 </w:instrText>
      </w:r>
      <w:r>
        <w:rPr>
          <w:b/>
        </w:rPr>
        <w:fldChar w:fldCharType="separate"/>
      </w:r>
      <w:r w:rsidR="00F620EF" w:rsidRPr="00760F8D">
        <w:t xml:space="preserve">Table </w:t>
      </w:r>
      <w:r w:rsidR="00F620EF">
        <w:rPr>
          <w:noProof/>
        </w:rPr>
        <w:t>1</w:t>
      </w:r>
      <w:r w:rsidR="00F620EF" w:rsidRPr="00760F8D">
        <w:t xml:space="preserve">. Sample size of </w:t>
      </w:r>
      <w:r w:rsidR="00F620EF">
        <w:t xml:space="preserve">hatchery and wild </w:t>
      </w:r>
      <w:r w:rsidR="00F620EF" w:rsidRPr="00760F8D">
        <w:t>juvenile Chinook salmon</w:t>
      </w:r>
      <w:r w:rsidR="00F620EF">
        <w:t xml:space="preserve"> from different watersheds within the Snake River Basin</w:t>
      </w:r>
      <w:r w:rsidR="00F620EF" w:rsidRPr="00760F8D">
        <w:t>.</w:t>
      </w:r>
      <w:r w:rsidR="00F620EF">
        <w:t xml:space="preserve"> (R </w:t>
      </w:r>
      <w:r w:rsidR="00F620EF">
        <w:rPr>
          <w:i/>
        </w:rPr>
        <w:t>script unknown</w:t>
      </w:r>
      <w:r w:rsidR="00F620EF">
        <w:t>)</w:t>
      </w:r>
      <w:r>
        <w:rPr>
          <w:b/>
        </w:rPr>
        <w:fldChar w:fldCharType="end"/>
      </w:r>
    </w:p>
    <w:p w14:paraId="52A88C90" w14:textId="5841C2C1" w:rsidR="009E3287" w:rsidRDefault="009E3287" w:rsidP="00CC2322">
      <w:pPr>
        <w:rPr>
          <w:b/>
        </w:rPr>
      </w:pPr>
      <w:r>
        <w:rPr>
          <w:b/>
        </w:rPr>
        <w:fldChar w:fldCharType="begin"/>
      </w:r>
      <w:r>
        <w:rPr>
          <w:b/>
        </w:rPr>
        <w:instrText xml:space="preserve"> REF _Ref33106929 </w:instrText>
      </w:r>
      <w:r>
        <w:rPr>
          <w:b/>
        </w:rPr>
        <w:fldChar w:fldCharType="separate"/>
      </w:r>
      <w:r w:rsidR="00F620EF" w:rsidRPr="00760F8D">
        <w:t xml:space="preserve">Table </w:t>
      </w:r>
      <w:r w:rsidR="00F620EF">
        <w:rPr>
          <w:noProof/>
        </w:rPr>
        <w:t>2</w:t>
      </w:r>
      <w:r w:rsidR="00F620EF" w:rsidRPr="00760F8D">
        <w:t xml:space="preserve">. </w:t>
      </w:r>
      <w:r w:rsidR="00F620EF">
        <w:t>Description of the environmental variable names, the years of available data, and the website location of the data</w:t>
      </w:r>
      <w:r w:rsidR="00F620EF" w:rsidRPr="00760F8D">
        <w:t>.</w:t>
      </w:r>
      <w:r w:rsidR="00F620EF">
        <w:t xml:space="preserve"> </w:t>
      </w:r>
      <w:r w:rsidR="00F620EF" w:rsidRPr="001C7D84">
        <w:rPr>
          <w:highlight w:val="yellow"/>
        </w:rPr>
        <w:t>Missing transport description.</w:t>
      </w:r>
      <w:r w:rsidR="00F620EF">
        <w:t xml:space="preserve"> (R </w:t>
      </w:r>
      <w:r w:rsidR="00F620EF">
        <w:rPr>
          <w:i/>
        </w:rPr>
        <w:t>script unknown</w:t>
      </w:r>
      <w:r w:rsidR="00F620EF">
        <w:t>)</w:t>
      </w:r>
      <w:r>
        <w:rPr>
          <w:b/>
        </w:rPr>
        <w:fldChar w:fldCharType="end"/>
      </w:r>
    </w:p>
    <w:p w14:paraId="242E495C" w14:textId="092389D7" w:rsidR="009E3287" w:rsidRDefault="009E3287" w:rsidP="00CC2322">
      <w:pPr>
        <w:rPr>
          <w:b/>
        </w:rPr>
      </w:pPr>
      <w:r>
        <w:rPr>
          <w:b/>
        </w:rPr>
        <w:fldChar w:fldCharType="begin"/>
      </w:r>
      <w:r>
        <w:rPr>
          <w:b/>
        </w:rPr>
        <w:instrText xml:space="preserve"> REF _Ref33106934 </w:instrText>
      </w:r>
      <w:r>
        <w:rPr>
          <w:b/>
        </w:rPr>
        <w:fldChar w:fldCharType="separate"/>
      </w:r>
      <w:r w:rsidR="00F620EF" w:rsidRPr="00760F8D">
        <w:t xml:space="preserve">Table </w:t>
      </w:r>
      <w:r w:rsidR="00F620EF">
        <w:rPr>
          <w:noProof/>
        </w:rPr>
        <w:t>3</w:t>
      </w:r>
      <w:r w:rsidR="00F620EF" w:rsidRPr="00760F8D">
        <w:rPr>
          <w:color w:val="000000"/>
        </w:rPr>
        <w:t xml:space="preserve">. List of </w:t>
      </w:r>
      <w:r w:rsidR="00F620EF">
        <w:rPr>
          <w:color w:val="000000"/>
        </w:rPr>
        <w:t xml:space="preserve">data types, </w:t>
      </w:r>
      <w:r w:rsidR="00F620EF" w:rsidRPr="00760F8D">
        <w:rPr>
          <w:color w:val="000000"/>
        </w:rPr>
        <w:t>subscripts, parameters</w:t>
      </w:r>
      <w:r w:rsidR="00F620EF">
        <w:rPr>
          <w:color w:val="000000"/>
        </w:rPr>
        <w:t xml:space="preserve"> (i.e., fixed effects)</w:t>
      </w:r>
      <w:r w:rsidR="00F620EF" w:rsidRPr="00760F8D">
        <w:rPr>
          <w:color w:val="000000"/>
        </w:rPr>
        <w:t xml:space="preserve">, and </w:t>
      </w:r>
      <w:r w:rsidR="00F620EF">
        <w:rPr>
          <w:color w:val="000000"/>
        </w:rPr>
        <w:t xml:space="preserve">random effects </w:t>
      </w:r>
      <w:r w:rsidR="00F620EF" w:rsidRPr="00760F8D">
        <w:rPr>
          <w:color w:val="000000"/>
        </w:rPr>
        <w:t xml:space="preserve">used to model the </w:t>
      </w:r>
      <w:proofErr w:type="spellStart"/>
      <w:r w:rsidR="00F620EF" w:rsidRPr="00760F8D">
        <w:rPr>
          <w:color w:val="000000"/>
        </w:rPr>
        <w:t>smolt</w:t>
      </w:r>
      <w:proofErr w:type="spellEnd"/>
      <w:r w:rsidR="00F620EF" w:rsidRPr="00760F8D">
        <w:rPr>
          <w:color w:val="000000"/>
        </w:rPr>
        <w:t xml:space="preserve"> to adult survival of spring/summer Chinook salmon </w:t>
      </w:r>
      <w:r w:rsidR="00F620EF">
        <w:rPr>
          <w:color w:val="000000"/>
        </w:rPr>
        <w:t xml:space="preserve">originating from the </w:t>
      </w:r>
      <w:r w:rsidR="00F620EF" w:rsidRPr="00760F8D">
        <w:rPr>
          <w:color w:val="000000"/>
        </w:rPr>
        <w:t>Snake River Basin.</w:t>
      </w:r>
      <w:r>
        <w:rPr>
          <w:b/>
        </w:rPr>
        <w:fldChar w:fldCharType="end"/>
      </w:r>
    </w:p>
    <w:p w14:paraId="23ACA293" w14:textId="28D3F801" w:rsidR="009E3287" w:rsidRDefault="009E3287" w:rsidP="00CC2322">
      <w:pPr>
        <w:rPr>
          <w:b/>
        </w:rPr>
      </w:pPr>
      <w:r>
        <w:rPr>
          <w:b/>
        </w:rPr>
        <w:fldChar w:fldCharType="begin"/>
      </w:r>
      <w:r>
        <w:rPr>
          <w:b/>
        </w:rPr>
        <w:instrText xml:space="preserve"> REF _Ref33106942 </w:instrText>
      </w:r>
      <w:r>
        <w:rPr>
          <w:b/>
        </w:rPr>
        <w:fldChar w:fldCharType="separate"/>
      </w:r>
      <w:r w:rsidR="00F620EF">
        <w:t xml:space="preserve">Table </w:t>
      </w:r>
      <w:r w:rsidR="00F620EF">
        <w:rPr>
          <w:noProof/>
        </w:rPr>
        <w:t>4</w:t>
      </w:r>
      <w:r w:rsidR="00F620EF">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 </w:t>
      </w:r>
      <w:proofErr w:type="spellStart"/>
      <w:r w:rsidR="00F620EF">
        <w:rPr>
          <w:i/>
        </w:rPr>
        <w:t>table_AIC.r</w:t>
      </w:r>
      <w:proofErr w:type="spellEnd"/>
      <w:r>
        <w:rPr>
          <w:b/>
        </w:rPr>
        <w:fldChar w:fldCharType="end"/>
      </w:r>
    </w:p>
    <w:p w14:paraId="672863F8" w14:textId="08E27680" w:rsidR="009E3287" w:rsidRDefault="009E3287" w:rsidP="00CC2322">
      <w:pPr>
        <w:rPr>
          <w:b/>
        </w:rPr>
      </w:pPr>
      <w:r>
        <w:rPr>
          <w:b/>
        </w:rPr>
        <w:fldChar w:fldCharType="begin"/>
      </w:r>
      <w:r>
        <w:rPr>
          <w:b/>
        </w:rPr>
        <w:instrText xml:space="preserve"> REF _Ref33106946 </w:instrText>
      </w:r>
      <w:r>
        <w:rPr>
          <w:b/>
        </w:rPr>
        <w:fldChar w:fldCharType="separate"/>
      </w:r>
      <w:r w:rsidR="00F620EF" w:rsidRPr="00760F8D">
        <w:t xml:space="preserve">Table </w:t>
      </w:r>
      <w:r w:rsidR="00F620EF">
        <w:rPr>
          <w:noProof/>
        </w:rPr>
        <w:t>5</w:t>
      </w:r>
      <w:r w:rsidR="00F620EF" w:rsidRPr="00760F8D">
        <w:t>. Estimate</w:t>
      </w:r>
      <w:r w:rsidR="00F620EF">
        <w:t>d fixed effects for the model</w:t>
      </w:r>
      <w:r w:rsidR="00F620EF" w:rsidRPr="00760F8D">
        <w:t xml:space="preserve"> with lowest marginal AIC values for wild spring/summer Chinook salmon</w:t>
      </w:r>
      <w:r w:rsidR="00F620EF">
        <w:t xml:space="preserve">, and the models with the lowest marginal AIC for hatchery fish with and without a random day effect included (N.E. means not estimated). </w:t>
      </w:r>
      <w:proofErr w:type="spellStart"/>
      <w:r w:rsidR="00F620EF">
        <w:rPr>
          <w:i/>
        </w:rPr>
        <w:t>table_bestFitModel.r</w:t>
      </w:r>
      <w:proofErr w:type="spellEnd"/>
      <w:r>
        <w:rPr>
          <w:b/>
        </w:rPr>
        <w:fldChar w:fldCharType="end"/>
      </w:r>
    </w:p>
    <w:p w14:paraId="48FB1188" w14:textId="2A43830D" w:rsidR="009E3287" w:rsidRDefault="009E3287" w:rsidP="00CC2322">
      <w:pPr>
        <w:rPr>
          <w:b/>
        </w:rPr>
      </w:pPr>
      <w:r>
        <w:rPr>
          <w:b/>
        </w:rPr>
        <w:fldChar w:fldCharType="begin"/>
      </w:r>
      <w:r>
        <w:rPr>
          <w:b/>
        </w:rPr>
        <w:instrText xml:space="preserve"> REF _Ref33106949 </w:instrText>
      </w:r>
      <w:r>
        <w:rPr>
          <w:b/>
        </w:rPr>
        <w:fldChar w:fldCharType="separate"/>
      </w:r>
      <w:r w:rsidR="00F620EF">
        <w:t xml:space="preserve">Table </w:t>
      </w:r>
      <w:r w:rsidR="00F620EF">
        <w:rPr>
          <w:noProof/>
        </w:rPr>
        <w:t>6</w:t>
      </w:r>
      <w:r w:rsidR="00F620EF">
        <w:t xml:space="preserve">. Deviance ratios </w:t>
      </w:r>
      <m:oMath>
        <m:d>
          <m:dPr>
            <m:ctrlPr>
              <w:rPr>
                <w:rFonts w:ascii="Cambria Math" w:hAnsi="Cambria Math"/>
                <w:i/>
              </w:rPr>
            </m:ctrlPr>
          </m:dPr>
          <m:e>
            <m:r>
              <m:rPr>
                <m:sty m:val="p"/>
              </m:rP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rsidR="00F620EF">
        <w:t xml:space="preserve"> for different fixed and mixed-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proofErr w:type="gramStart"/>
      <w:r w:rsidR="00F620EF">
        <w:t xml:space="preserve"> is -2 time</w:t>
      </w:r>
      <w:proofErr w:type="spellStart"/>
      <w:r w:rsidR="00F620EF">
        <w:t>s</w:t>
      </w:r>
      <w:proofErr w:type="spellEnd"/>
      <w:r w:rsidR="00F620EF">
        <w:t xml:space="preserve"> the log-likelihood of model </w:t>
      </w:r>
      <w:r w:rsidR="00F620EF">
        <w:rPr>
          <w:i/>
        </w:rPr>
        <w:t>m</w:t>
      </w:r>
      <w:proofErr w:type="gramEnd"/>
      <w:r w:rsidR="00F620EF">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F620EF">
        <w:t xml:space="preserve"> is -2 times the log-likelihood of the null model. The deviance ratio explains how close the model is to the best model that fits the data exactly.</w:t>
      </w:r>
      <w:r>
        <w:rPr>
          <w:b/>
        </w:rPr>
        <w:fldChar w:fldCharType="end"/>
      </w:r>
      <w:r>
        <w:rPr>
          <w:b/>
        </w:rPr>
        <w:t xml:space="preserve"> </w:t>
      </w:r>
    </w:p>
    <w:p w14:paraId="3B49301E" w14:textId="77777777" w:rsidR="009E3287" w:rsidRDefault="009E3287">
      <w:pPr>
        <w:spacing w:after="0" w:line="240" w:lineRule="auto"/>
        <w:rPr>
          <w:b/>
        </w:rPr>
      </w:pPr>
      <w:r>
        <w:rPr>
          <w:b/>
        </w:rPr>
        <w:br w:type="page"/>
      </w:r>
    </w:p>
    <w:p w14:paraId="4B01A242" w14:textId="1701CE04" w:rsidR="00CC2322" w:rsidRPr="00760F8D" w:rsidRDefault="003E5198" w:rsidP="00CC2322">
      <w:pPr>
        <w:rPr>
          <w:b/>
        </w:rPr>
      </w:pPr>
      <w:r>
        <w:rPr>
          <w:b/>
        </w:rPr>
        <w:lastRenderedPageBreak/>
        <w:t>Figures</w:t>
      </w:r>
    </w:p>
    <w:p w14:paraId="2FFC755F" w14:textId="72B98349" w:rsidR="00F15391" w:rsidRPr="00760F8D" w:rsidRDefault="00642970" w:rsidP="00F15391">
      <w:r>
        <w:rPr>
          <w:noProof/>
        </w:rPr>
        <w:drawing>
          <wp:inline distT="0" distB="0" distL="0" distR="0" wp14:anchorId="51EE7EA8" wp14:editId="20D45576">
            <wp:extent cx="5486411" cy="5486411"/>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_envEffect_gg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32F9A0D" w14:textId="798D509B" w:rsidR="00F15391" w:rsidRPr="00E235E3" w:rsidRDefault="00F15391" w:rsidP="00F15391">
      <w:pPr>
        <w:pStyle w:val="Caption"/>
        <w:rPr>
          <w:i/>
        </w:rPr>
      </w:pPr>
      <w:bookmarkStart w:id="29" w:name="_Ref33015674"/>
      <w:bookmarkStart w:id="30" w:name="_Ref33106891"/>
      <w:r>
        <w:t xml:space="preserve">Figure </w:t>
      </w:r>
      <w:r>
        <w:rPr>
          <w:noProof/>
        </w:rPr>
        <w:fldChar w:fldCharType="begin"/>
      </w:r>
      <w:r>
        <w:rPr>
          <w:noProof/>
        </w:rPr>
        <w:instrText xml:space="preserve"> SEQ Figure \* ARABIC </w:instrText>
      </w:r>
      <w:r>
        <w:rPr>
          <w:noProof/>
        </w:rPr>
        <w:fldChar w:fldCharType="separate"/>
      </w:r>
      <w:r w:rsidR="00F620EF">
        <w:rPr>
          <w:noProof/>
        </w:rPr>
        <w:t>1</w:t>
      </w:r>
      <w:r>
        <w:rPr>
          <w:noProof/>
        </w:rPr>
        <w:fldChar w:fldCharType="end"/>
      </w:r>
      <w:bookmarkEnd w:id="29"/>
      <w:r w:rsidRPr="00760F8D">
        <w:t xml:space="preserve">. Environmental effects on survival </w:t>
      </w:r>
      <w:r w:rsidR="00642970">
        <w:t>of</w:t>
      </w:r>
      <w:r w:rsidRPr="00760F8D">
        <w:t xml:space="preserve"> </w:t>
      </w:r>
      <w:r w:rsidR="00642970">
        <w:t>wild</w:t>
      </w:r>
      <w:r w:rsidRPr="00760F8D">
        <w:t xml:space="preserve"> (upper panel) and </w:t>
      </w:r>
      <w:r w:rsidR="00642970">
        <w:t>hatchery</w:t>
      </w:r>
      <w:r w:rsidRPr="00760F8D">
        <w:t xml:space="preserve"> (lower panel) </w:t>
      </w:r>
      <w:r w:rsidR="00642970" w:rsidRPr="00760F8D">
        <w:t>spring/summer Chinook salmon</w:t>
      </w:r>
      <w:r w:rsidRPr="00760F8D">
        <w:t xml:space="preserve"> based on the model </w:t>
      </w:r>
      <w:r w:rsidR="00C26B63">
        <w:t xml:space="preserve">fit to the observed data as </w:t>
      </w:r>
      <w:r w:rsidRPr="00760F8D">
        <w:t>selected by AIC (</w:t>
      </w:r>
      <w:r w:rsidR="00C26B63">
        <w:t xml:space="preserve">see </w:t>
      </w:r>
      <w:r w:rsidR="006839BC">
        <w:fldChar w:fldCharType="begin"/>
      </w:r>
      <w:r w:rsidR="006839BC">
        <w:instrText xml:space="preserve"> REF _Ref33013487 </w:instrText>
      </w:r>
      <w:r w:rsidR="006839BC">
        <w:fldChar w:fldCharType="separate"/>
      </w:r>
      <w:r w:rsidR="00F620EF">
        <w:t xml:space="preserve">Table </w:t>
      </w:r>
      <w:r w:rsidR="00F620EF">
        <w:rPr>
          <w:noProof/>
        </w:rPr>
        <w:t>4</w:t>
      </w:r>
      <w:r w:rsidR="006839BC">
        <w:rPr>
          <w:noProof/>
        </w:rPr>
        <w:fldChar w:fldCharType="end"/>
      </w:r>
      <w:r w:rsidR="00C26B63">
        <w:t xml:space="preserve"> for summary of best fit models</w:t>
      </w:r>
      <w:r w:rsidRPr="00760F8D">
        <w:t>).</w:t>
      </w:r>
      <w:r w:rsidR="00E235E3">
        <w:t xml:space="preserve"> </w:t>
      </w:r>
      <w:proofErr w:type="spellStart"/>
      <w:r w:rsidR="00E235E3" w:rsidRPr="00E235E3">
        <w:rPr>
          <w:i/>
        </w:rPr>
        <w:t>fig_envEffect_ggplot.r</w:t>
      </w:r>
      <w:bookmarkEnd w:id="30"/>
      <w:proofErr w:type="spellEnd"/>
    </w:p>
    <w:p w14:paraId="1ABE67CD" w14:textId="77777777" w:rsidR="00B6106C" w:rsidRDefault="00B6106C" w:rsidP="00B6106C">
      <w:r>
        <w:rPr>
          <w:noProof/>
        </w:rPr>
        <w:lastRenderedPageBreak/>
        <w:drawing>
          <wp:inline distT="0" distB="0" distL="0" distR="0" wp14:anchorId="5AE3A617" wp14:editId="6A6796D2">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_EnvironmentalVariableW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A0F4FF" w14:textId="4AA8B1E3" w:rsidR="00B6106C" w:rsidRDefault="00B6106C" w:rsidP="00B6106C">
      <w:pPr>
        <w:pStyle w:val="Caption"/>
        <w:rPr>
          <w:i/>
        </w:rPr>
      </w:pPr>
      <w:bookmarkStart w:id="31" w:name="_Ref33012531"/>
      <w:bookmarkStart w:id="32" w:name="_Ref33012525"/>
      <w:bookmarkStart w:id="33" w:name="_Ref33106900"/>
      <w:r>
        <w:t xml:space="preserve">Figure </w:t>
      </w:r>
      <w:r>
        <w:rPr>
          <w:noProof/>
        </w:rPr>
        <w:fldChar w:fldCharType="begin"/>
      </w:r>
      <w:r>
        <w:rPr>
          <w:noProof/>
        </w:rPr>
        <w:instrText xml:space="preserve"> SEQ Figure \* ARABIC </w:instrText>
      </w:r>
      <w:r>
        <w:rPr>
          <w:noProof/>
        </w:rPr>
        <w:fldChar w:fldCharType="separate"/>
      </w:r>
      <w:r w:rsidR="00F620EF">
        <w:rPr>
          <w:noProof/>
        </w:rPr>
        <w:t>2</w:t>
      </w:r>
      <w:r>
        <w:rPr>
          <w:noProof/>
        </w:rPr>
        <w:fldChar w:fldCharType="end"/>
      </w:r>
      <w:bookmarkEnd w:id="31"/>
      <w:r>
        <w:t xml:space="preserve">.  Relative importance of the different marine covariates for predicting the marine survival of hatchery (left column) and wild (right column) </w:t>
      </w:r>
      <w:r w:rsidR="0027483B">
        <w:t xml:space="preserve">spring/summer </w:t>
      </w:r>
      <w:r>
        <w:t>Chinook salmon</w:t>
      </w:r>
      <w:r w:rsidR="007D6653">
        <w:t xml:space="preserve">, where the aggregated weight of a covariate </w:t>
      </w:r>
      <w:r w:rsidR="007D6653">
        <w:rPr>
          <w:i/>
        </w:rPr>
        <w:t xml:space="preserve">c </w:t>
      </w:r>
      <w:r w:rsidR="007D6653">
        <w:t xml:space="preserve">is equal to the sum of the AIC weights for all </w:t>
      </w:r>
      <w:r w:rsidR="00C75DA9">
        <w:rPr>
          <w:i/>
        </w:rPr>
        <w:t xml:space="preserve">m </w:t>
      </w:r>
      <w:r w:rsidR="007D6653">
        <w:t xml:space="preserve">models containing covariate </w:t>
      </w:r>
      <w:r w:rsidR="007D6653">
        <w:rPr>
          <w:i/>
        </w:rPr>
        <w:t>c</w:t>
      </w:r>
      <w:r w:rsidR="007D6653">
        <w:t xml:space="preserve">, divided by the </w:t>
      </w:r>
      <w:r w:rsidR="00C75DA9">
        <w:t xml:space="preserve">total weight across all </w:t>
      </w:r>
      <w:r w:rsidR="00C75DA9">
        <w:rPr>
          <w:i/>
        </w:rPr>
        <w:t xml:space="preserve">m </w:t>
      </w:r>
      <w:r w:rsidR="00C75DA9">
        <w:t>models,</w:t>
      </w:r>
      <w:r w:rsidR="007D6653">
        <w:t xml:space="preserve"> </w:t>
      </w:r>
      <m:oMath>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 xml:space="preserve">c⊂m </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r>
                      <w:rPr>
                        <w:rFonts w:ascii="Cambria Math" w:hAnsi="Cambria Math"/>
                      </w:rPr>
                      <m:t xml:space="preserve"> </m:t>
                    </m:r>
                  </m:sup>
                </m:sSup>
              </m:e>
            </m:nary>
          </m:num>
          <m:den>
            <m:nary>
              <m:naryPr>
                <m:chr m:val="∑"/>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sup>
                </m:sSup>
              </m:e>
            </m:nary>
          </m:den>
        </m:f>
      </m:oMath>
      <w:r>
        <w:t>.</w:t>
      </w:r>
      <w:bookmarkEnd w:id="32"/>
      <w:r>
        <w:t xml:space="preserve"> </w:t>
      </w:r>
      <w:r>
        <w:lastRenderedPageBreak/>
        <w:t xml:space="preserve">The “blank” environmental variable is for models with no environmental predictors. </w:t>
      </w:r>
      <w:proofErr w:type="spellStart"/>
      <w:r>
        <w:rPr>
          <w:i/>
        </w:rPr>
        <w:t>fig_EnvironmentalVariableWt_ggplot.r</w:t>
      </w:r>
      <w:bookmarkEnd w:id="33"/>
      <w:proofErr w:type="spellEnd"/>
    </w:p>
    <w:p w14:paraId="2924114B" w14:textId="25561B18" w:rsidR="00AB446B" w:rsidRDefault="00AB446B">
      <w:pPr>
        <w:spacing w:after="0" w:line="240" w:lineRule="auto"/>
      </w:pPr>
      <w:r>
        <w:br w:type="page"/>
      </w:r>
    </w:p>
    <w:p w14:paraId="2AB23383" w14:textId="25B899FC" w:rsidR="00AB446B" w:rsidRPr="00D65EA4" w:rsidRDefault="00AB446B" w:rsidP="00DC44D0"/>
    <w:p w14:paraId="568D307E" w14:textId="64B745D5" w:rsidR="00AC120C" w:rsidRDefault="00820300" w:rsidP="003E5198">
      <w:pPr>
        <w:pStyle w:val="Caption"/>
        <w:rPr>
          <w:noProof/>
        </w:rPr>
      </w:pPr>
      <w:bookmarkStart w:id="34" w:name="_Ref33015546"/>
      <w:r>
        <w:rPr>
          <w:noProof/>
        </w:rPr>
        <w:drawing>
          <wp:inline distT="0" distB="0" distL="0" distR="0" wp14:anchorId="5F3AF910" wp14:editId="4A265117">
            <wp:extent cx="5715000" cy="76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2">
                      <a:extLst>
                        <a:ext uri="{28A0092B-C50C-407E-A947-70E740481C1C}">
                          <a14:useLocalDpi xmlns:a14="http://schemas.microsoft.com/office/drawing/2010/main" val="0"/>
                        </a:ext>
                      </a:extLst>
                    </a:blip>
                    <a:stretch>
                      <a:fillRect/>
                    </a:stretch>
                  </pic:blipFill>
                  <pic:spPr>
                    <a:xfrm>
                      <a:off x="0" y="0"/>
                      <a:ext cx="5715000" cy="7620000"/>
                    </a:xfrm>
                    <a:prstGeom prst="rect">
                      <a:avLst/>
                    </a:prstGeom>
                  </pic:spPr>
                </pic:pic>
              </a:graphicData>
            </a:graphic>
          </wp:inline>
        </w:drawing>
      </w:r>
    </w:p>
    <w:p w14:paraId="42A060A8" w14:textId="77777777" w:rsidR="00971C62" w:rsidRPr="00971C62" w:rsidRDefault="00971C62" w:rsidP="00971C62"/>
    <w:p w14:paraId="186E5ACC" w14:textId="77777777" w:rsidR="001C2E0E" w:rsidRDefault="001C2E0E" w:rsidP="003E5198">
      <w:pPr>
        <w:pStyle w:val="Caption"/>
      </w:pPr>
      <w:bookmarkStart w:id="35" w:name="_Ref33033963"/>
      <w:bookmarkStart w:id="36" w:name="_Ref33106904"/>
    </w:p>
    <w:p w14:paraId="59E1765F" w14:textId="7B04D8D2" w:rsidR="003E5198" w:rsidRPr="003E5198" w:rsidRDefault="003E5198" w:rsidP="003E5198">
      <w:pPr>
        <w:pStyle w:val="Caption"/>
      </w:pPr>
      <w:bookmarkStart w:id="37" w:name="_Ref37877069"/>
      <w:r w:rsidRPr="003E5198">
        <w:t xml:space="preserve">Figure </w:t>
      </w:r>
      <w:r w:rsidR="00056EDB">
        <w:rPr>
          <w:noProof/>
        </w:rPr>
        <w:fldChar w:fldCharType="begin"/>
      </w:r>
      <w:r w:rsidR="00056EDB">
        <w:rPr>
          <w:noProof/>
        </w:rPr>
        <w:instrText xml:space="preserve"> SEQ Figure \* ARABIC </w:instrText>
      </w:r>
      <w:r w:rsidR="00056EDB">
        <w:rPr>
          <w:noProof/>
        </w:rPr>
        <w:fldChar w:fldCharType="separate"/>
      </w:r>
      <w:r w:rsidR="00F620EF">
        <w:rPr>
          <w:noProof/>
        </w:rPr>
        <w:t>3</w:t>
      </w:r>
      <w:r w:rsidR="00056EDB">
        <w:rPr>
          <w:noProof/>
        </w:rPr>
        <w:fldChar w:fldCharType="end"/>
      </w:r>
      <w:bookmarkEnd w:id="34"/>
      <w:bookmarkEnd w:id="35"/>
      <w:bookmarkEnd w:id="37"/>
      <w:r w:rsidRPr="003E5198">
        <w:t xml:space="preserve">. The observed (dots), and maximum likelihood estimates (line) with 95% credible intervals (ribbons) for the marine survival wild </w:t>
      </w:r>
      <w:r w:rsidR="00270A55">
        <w:t xml:space="preserve">(blue) and hatchery (red) </w:t>
      </w:r>
      <w:r w:rsidRPr="003E5198">
        <w:t xml:space="preserve">origin Spring/Summer Chinook salmon past Bonneville dam from 2000 to 2015. Each point represents </w:t>
      </w:r>
      <w:r w:rsidR="00270A55">
        <w:t xml:space="preserve">the </w:t>
      </w:r>
      <w:r w:rsidRPr="003E5198">
        <w:t>mean survival of all fish detected at Bonneville Dam on a particular day and year.</w:t>
      </w:r>
      <w:r w:rsidR="007A472F">
        <w:t xml:space="preserve"> </w:t>
      </w:r>
      <w:r w:rsidR="00270A55">
        <w:t>Annual s</w:t>
      </w:r>
      <w:r w:rsidR="007A472F">
        <w:t>amples sizes of</w:t>
      </w:r>
      <w:r w:rsidR="00270A55">
        <w:t xml:space="preserve"> the</w:t>
      </w:r>
      <w:r w:rsidR="007A472F">
        <w:t xml:space="preserve"> survivor</w:t>
      </w:r>
      <w:r w:rsidR="00270A55">
        <w:t xml:space="preserve">s and total PIT tagged hatchery (H) and wild (W) </w:t>
      </w:r>
      <w:r w:rsidR="007A472F">
        <w:t xml:space="preserve">for </w:t>
      </w:r>
      <w:r w:rsidR="00270A55">
        <w:t xml:space="preserve">are shown in </w:t>
      </w:r>
      <w:r w:rsidR="007A472F">
        <w:t>each panel.</w:t>
      </w:r>
      <w:r w:rsidR="008A440B">
        <w:t xml:space="preserve"> </w:t>
      </w:r>
      <w:r w:rsidR="008950F0">
        <w:t>To maintain the</w:t>
      </w:r>
      <w:r w:rsidR="008A440B">
        <w:t xml:space="preserve"> readability</w:t>
      </w:r>
      <w:r w:rsidR="008950F0">
        <w:t xml:space="preserve"> of individual panels</w:t>
      </w:r>
      <w:r w:rsidR="008A440B">
        <w:t xml:space="preserve">, mean observed survivals greater than 0.2 are not </w:t>
      </w:r>
      <w:r w:rsidR="00A40B1C">
        <w:t>plotted</w:t>
      </w:r>
      <w:r w:rsidR="008A440B">
        <w:t>.</w:t>
      </w:r>
      <w:r w:rsidR="00241156">
        <w:t xml:space="preserve"> </w:t>
      </w:r>
      <w:proofErr w:type="spellStart"/>
      <w:r w:rsidR="00241156" w:rsidRPr="00241156">
        <w:rPr>
          <w:i/>
        </w:rPr>
        <w:t>fig_DayxYearSurvival_ggplot.r</w:t>
      </w:r>
      <w:bookmarkEnd w:id="36"/>
      <w:proofErr w:type="spellEnd"/>
    </w:p>
    <w:p w14:paraId="3986EF08" w14:textId="31E767AB" w:rsidR="00DC23C9" w:rsidRDefault="00DC23C9">
      <w:pPr>
        <w:spacing w:after="0" w:line="240" w:lineRule="auto"/>
      </w:pPr>
      <w:r>
        <w:br w:type="page"/>
      </w:r>
    </w:p>
    <w:p w14:paraId="18BA12F7" w14:textId="46C64D9A" w:rsidR="003E5198" w:rsidRPr="00760F8D" w:rsidRDefault="003E5198" w:rsidP="003E5198">
      <w:pPr>
        <w:pStyle w:val="CaptionedFigure"/>
      </w:pPr>
    </w:p>
    <w:p w14:paraId="0338CF0A" w14:textId="3CD82C09" w:rsidR="00820300" w:rsidRDefault="00820300" w:rsidP="003E5198">
      <w:pPr>
        <w:pStyle w:val="Caption"/>
      </w:pPr>
      <w:bookmarkStart w:id="38" w:name="_Ref33015254"/>
      <w:bookmarkStart w:id="39" w:name="_Ref33106914"/>
      <w:r>
        <w:rPr>
          <w:noProof/>
        </w:rPr>
        <w:drawing>
          <wp:inline distT="0" distB="0" distL="0" distR="0" wp14:anchorId="6B86430B" wp14:editId="7BE6F11F">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DailySurvival_ggplot.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C1E304F" w14:textId="77777777" w:rsidR="00971729" w:rsidRPr="00971729" w:rsidRDefault="00971729" w:rsidP="00971729"/>
    <w:p w14:paraId="158DB5F8" w14:textId="0FE7C5E9" w:rsidR="001D209A" w:rsidRDefault="003E5198" w:rsidP="003E5198">
      <w:pPr>
        <w:pStyle w:val="Caption"/>
        <w:rPr>
          <w:i/>
        </w:rPr>
      </w:pPr>
      <w:bookmarkStart w:id="40" w:name="_Ref37877015"/>
      <w:r>
        <w:t xml:space="preserve">Figure </w:t>
      </w:r>
      <w:r>
        <w:rPr>
          <w:noProof/>
        </w:rPr>
        <w:fldChar w:fldCharType="begin"/>
      </w:r>
      <w:r>
        <w:rPr>
          <w:noProof/>
        </w:rPr>
        <w:instrText xml:space="preserve"> SEQ Figure \* ARABIC </w:instrText>
      </w:r>
      <w:r>
        <w:rPr>
          <w:noProof/>
        </w:rPr>
        <w:fldChar w:fldCharType="separate"/>
      </w:r>
      <w:r w:rsidR="00F620EF">
        <w:rPr>
          <w:noProof/>
        </w:rPr>
        <w:t>4</w:t>
      </w:r>
      <w:r>
        <w:rPr>
          <w:noProof/>
        </w:rPr>
        <w:fldChar w:fldCharType="end"/>
      </w:r>
      <w:bookmarkEnd w:id="38"/>
      <w:bookmarkEnd w:id="40"/>
      <w:r w:rsidRPr="00760F8D">
        <w:t>.  Predicted smolt-to-adult survival by day for hatchery (</w:t>
      </w:r>
      <w:r w:rsidR="00241156">
        <w:t>red</w:t>
      </w:r>
      <w:r w:rsidRPr="00760F8D">
        <w:t>) and wild (</w:t>
      </w:r>
      <w:r w:rsidR="00241156">
        <w:t>blue</w:t>
      </w:r>
      <w:r w:rsidRPr="00760F8D">
        <w:t xml:space="preserve">) spring/summer Chinook salmon </w:t>
      </w:r>
      <w:r>
        <w:t>(upper panel)</w:t>
      </w:r>
      <w:r w:rsidR="00403242">
        <w:t xml:space="preserve"> for best fit models for each rear type </w:t>
      </w:r>
      <w:r w:rsidR="00B41ADD">
        <w:t xml:space="preserve">that </w:t>
      </w:r>
      <w:r w:rsidR="00403242">
        <w:t xml:space="preserve">include both day and day/year interactions (see </w:t>
      </w:r>
      <w:r w:rsidR="006839BC">
        <w:fldChar w:fldCharType="begin"/>
      </w:r>
      <w:r w:rsidR="006839BC">
        <w:instrText xml:space="preserve"> REF _Ref33013487 </w:instrText>
      </w:r>
      <w:r w:rsidR="006839BC">
        <w:fldChar w:fldCharType="separate"/>
      </w:r>
      <w:r w:rsidR="00F620EF">
        <w:t xml:space="preserve">Table </w:t>
      </w:r>
      <w:r w:rsidR="00F620EF">
        <w:rPr>
          <w:noProof/>
        </w:rPr>
        <w:t>4</w:t>
      </w:r>
      <w:r w:rsidR="006839BC">
        <w:rPr>
          <w:noProof/>
        </w:rPr>
        <w:fldChar w:fldCharType="end"/>
      </w:r>
      <w:r w:rsidR="007C5A70">
        <w:t xml:space="preserve">). </w:t>
      </w:r>
      <w:r w:rsidR="00403242">
        <w:t xml:space="preserve">Lines represent expected survivals and shaded </w:t>
      </w:r>
      <w:r w:rsidR="00403242">
        <w:lastRenderedPageBreak/>
        <w:t xml:space="preserve">regions represent 95% credible intervals. </w:t>
      </w:r>
      <w:r w:rsidR="00B41ADD">
        <w:t xml:space="preserve">Average daily proportion (across all years) of smolts </w:t>
      </w:r>
      <w:r w:rsidR="007A3FEE">
        <w:t xml:space="preserve">arriving to and migrating </w:t>
      </w:r>
      <w:proofErr w:type="gramStart"/>
      <w:r w:rsidR="007A3FEE">
        <w:t xml:space="preserve">past </w:t>
      </w:r>
      <w:r>
        <w:t xml:space="preserve"> Bonneville</w:t>
      </w:r>
      <w:proofErr w:type="gramEnd"/>
      <w:r>
        <w:t xml:space="preserve"> Dam (2000 to 2015) (lower panel)</w:t>
      </w:r>
      <w:r w:rsidR="00403242">
        <w:t>.</w:t>
      </w:r>
      <w:r w:rsidR="007C5A70">
        <w:t xml:space="preserve"> </w:t>
      </w:r>
      <w:proofErr w:type="spellStart"/>
      <w:r w:rsidR="007C5A70" w:rsidRPr="007C5A70">
        <w:rPr>
          <w:i/>
        </w:rPr>
        <w:t>fig_DailySurv_ggplot.r</w:t>
      </w:r>
      <w:bookmarkEnd w:id="39"/>
      <w:proofErr w:type="spellEnd"/>
    </w:p>
    <w:p w14:paraId="402ED8A0" w14:textId="35B392FD" w:rsidR="001D209A" w:rsidRDefault="001D209A">
      <w:pPr>
        <w:spacing w:after="0" w:line="240" w:lineRule="auto"/>
        <w:rPr>
          <w:i/>
        </w:rPr>
      </w:pPr>
      <w:r>
        <w:rPr>
          <w:i/>
        </w:rPr>
        <w:br w:type="page"/>
      </w:r>
    </w:p>
    <w:p w14:paraId="451AB193" w14:textId="77777777" w:rsidR="00DC44D0" w:rsidRPr="00DC44D0" w:rsidRDefault="00DC44D0">
      <w:pPr>
        <w:spacing w:after="0" w:line="240" w:lineRule="auto"/>
        <w:rPr>
          <w:iCs/>
          <w:szCs w:val="18"/>
        </w:rPr>
      </w:pPr>
    </w:p>
    <w:p w14:paraId="3E2D1654" w14:textId="77777777" w:rsidR="003E5198" w:rsidRPr="00CB3515" w:rsidRDefault="003E5198" w:rsidP="003E5198">
      <w:pPr>
        <w:pStyle w:val="Caption"/>
        <w:rPr>
          <w:b/>
        </w:rPr>
      </w:pPr>
    </w:p>
    <w:p w14:paraId="48DAA3D0" w14:textId="6C038429" w:rsidR="00A0399B" w:rsidRPr="00760F8D" w:rsidRDefault="00820300" w:rsidP="00A0399B">
      <w:pPr>
        <w:pStyle w:val="CaptionedFigure"/>
      </w:pPr>
      <w:r>
        <w:rPr>
          <w:noProof/>
        </w:rPr>
        <w:drawing>
          <wp:inline distT="0" distB="0" distL="0" distR="0" wp14:anchorId="0F1B56B6" wp14:editId="09B9414A">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6CB3A02" w14:textId="7CCC497C" w:rsidR="00A0399B" w:rsidRPr="00164360" w:rsidRDefault="00A0399B" w:rsidP="00A0399B">
      <w:pPr>
        <w:rPr>
          <w:i/>
        </w:rPr>
      </w:pPr>
      <w:bookmarkStart w:id="41" w:name="_Ref15304125"/>
      <w:bookmarkStart w:id="42" w:name="_Ref33106909"/>
      <w:r w:rsidRPr="00760F8D">
        <w:t xml:space="preserve">Figure </w:t>
      </w:r>
      <w:r w:rsidRPr="00760F8D">
        <w:rPr>
          <w:noProof/>
        </w:rPr>
        <w:fldChar w:fldCharType="begin"/>
      </w:r>
      <w:r w:rsidRPr="00760F8D">
        <w:rPr>
          <w:noProof/>
        </w:rPr>
        <w:instrText xml:space="preserve"> SEQ Figure \* ARABIC </w:instrText>
      </w:r>
      <w:r w:rsidRPr="00760F8D">
        <w:rPr>
          <w:noProof/>
        </w:rPr>
        <w:fldChar w:fldCharType="separate"/>
      </w:r>
      <w:r w:rsidR="00F620EF">
        <w:rPr>
          <w:noProof/>
        </w:rPr>
        <w:t>5</w:t>
      </w:r>
      <w:r w:rsidRPr="00760F8D">
        <w:rPr>
          <w:noProof/>
        </w:rPr>
        <w:fldChar w:fldCharType="end"/>
      </w:r>
      <w:bookmarkEnd w:id="41"/>
      <w:r w:rsidRPr="00760F8D">
        <w:t xml:space="preserve">. Observed (points) and estimated (line) </w:t>
      </w:r>
      <w:r>
        <w:t xml:space="preserve">annual </w:t>
      </w:r>
      <w:r w:rsidRPr="00760F8D">
        <w:t>survival with 95% credible intervals (polygons) for hatchery (</w:t>
      </w:r>
      <w:r>
        <w:t>red</w:t>
      </w:r>
      <w:r w:rsidRPr="00760F8D">
        <w:t>) and wild (</w:t>
      </w:r>
      <w:r>
        <w:t>blue</w:t>
      </w:r>
      <w:r w:rsidRPr="00760F8D">
        <w:t>) spring/summer Chinook salmon</w:t>
      </w:r>
      <w:r>
        <w:t xml:space="preserve"> </w:t>
      </w:r>
      <w:r w:rsidRPr="00760F8D">
        <w:t>from 2000 through 2015.</w:t>
      </w:r>
      <w:r>
        <w:t xml:space="preserve"> </w:t>
      </w:r>
      <w:proofErr w:type="spellStart"/>
      <w:r>
        <w:rPr>
          <w:i/>
        </w:rPr>
        <w:t>Fig_AnnualSurv_ggplot.r</w:t>
      </w:r>
      <w:bookmarkEnd w:id="42"/>
      <w:proofErr w:type="spellEnd"/>
    </w:p>
    <w:p w14:paraId="788ABA11" w14:textId="77777777" w:rsidR="003E5198" w:rsidRPr="00760F8D" w:rsidRDefault="003E5198" w:rsidP="003E5198"/>
    <w:p w14:paraId="295C2824" w14:textId="77777777" w:rsidR="00F620EF" w:rsidRDefault="00F620EF" w:rsidP="00F620EF">
      <w:r>
        <w:rPr>
          <w:noProof/>
        </w:rPr>
        <w:lastRenderedPageBreak/>
        <w:drawing>
          <wp:inline distT="0" distB="0" distL="0" distR="0" wp14:anchorId="7E47554D" wp14:editId="11A06FF9">
            <wp:extent cx="44577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quadraticSimulation_ggplot.png"/>
                    <pic:cNvPicPr/>
                  </pic:nvPicPr>
                  <pic:blipFill>
                    <a:blip r:embed="rId15">
                      <a:extLst>
                        <a:ext uri="{28A0092B-C50C-407E-A947-70E740481C1C}">
                          <a14:useLocalDpi xmlns:a14="http://schemas.microsoft.com/office/drawing/2010/main" val="0"/>
                        </a:ext>
                      </a:extLst>
                    </a:blip>
                    <a:stretch>
                      <a:fillRect/>
                    </a:stretch>
                  </pic:blipFill>
                  <pic:spPr>
                    <a:xfrm>
                      <a:off x="0" y="0"/>
                      <a:ext cx="4457829" cy="4457829"/>
                    </a:xfrm>
                    <a:prstGeom prst="rect">
                      <a:avLst/>
                    </a:prstGeom>
                  </pic:spPr>
                </pic:pic>
              </a:graphicData>
            </a:graphic>
          </wp:inline>
        </w:drawing>
      </w:r>
    </w:p>
    <w:p w14:paraId="4F7CB562" w14:textId="547B785E" w:rsidR="00F620EF" w:rsidRPr="00D65EA4" w:rsidRDefault="00F620EF" w:rsidP="00F620EF">
      <w:pPr>
        <w:pStyle w:val="Caption"/>
      </w:pPr>
      <w:bookmarkStart w:id="43" w:name="_Ref37747610"/>
      <w:bookmarkStart w:id="44" w:name="_Ref37860738"/>
      <w:r>
        <w:t xml:space="preserve">Figure </w:t>
      </w:r>
      <w:r w:rsidR="006839BC">
        <w:fldChar w:fldCharType="begin"/>
      </w:r>
      <w:r w:rsidR="006839BC">
        <w:instrText xml:space="preserve"> SEQ Figure \* ARABIC </w:instrText>
      </w:r>
      <w:r w:rsidR="006839BC">
        <w:fldChar w:fldCharType="separate"/>
      </w:r>
      <w:r>
        <w:rPr>
          <w:noProof/>
        </w:rPr>
        <w:t>6</w:t>
      </w:r>
      <w:r w:rsidR="006839BC">
        <w:rPr>
          <w:noProof/>
        </w:rPr>
        <w:fldChar w:fldCharType="end"/>
      </w:r>
      <w:bookmarkEnd w:id="43"/>
      <w:r>
        <w:t xml:space="preserve">. Split violin plot comparing the percent difference (upper panel) between the estimated and true parameter values and the standard errors for the fixed </w:t>
      </w:r>
      <w:proofErr w:type="gramStart"/>
      <w:r>
        <w:t xml:space="preserve">effects </w:t>
      </w:r>
      <w:proofErr w:type="gramEnd"/>
      <m:oMath>
        <m:r>
          <m:rPr>
            <m:sty m:val="p"/>
          </m:rPr>
          <w:rPr>
            <w:rFonts w:ascii="Cambria Math" w:hAnsi="Cambria Math"/>
          </w:rPr>
          <m:t>μ</m:t>
        </m:r>
      </m:oMath>
      <w:r>
        <w:t xml:space="preserv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CUI.spr</m:t>
            </m:r>
          </m:sub>
        </m:sSub>
      </m:oMath>
      <w:r>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PDO.sum</m:t>
            </m:r>
          </m:sub>
        </m:sSub>
      </m:oMath>
      <w:r>
        <w:t xml:space="preserve"> (lower panel) for the mixed-effect model with AR1 processes for day and day/year interaction (TMB; blue violins) and the fixed-effect model for day, day</w:t>
      </w:r>
      <w:r>
        <w:rPr>
          <w:vertAlign w:val="superscript"/>
        </w:rPr>
        <w:t>2</w:t>
      </w:r>
      <w:r>
        <w:t>, and day/year interaction (</w:t>
      </w:r>
      <w:proofErr w:type="spellStart"/>
      <w:r>
        <w:t>glm</w:t>
      </w:r>
      <w:proofErr w:type="spellEnd"/>
      <w:r>
        <w:t xml:space="preserve">; red violins) fit to simulated data for wild spring/summer Chinook salmon. Simulated the data were generated from the model with the lowest AIC for wild fish (see </w:t>
      </w:r>
      <w:r>
        <w:fldChar w:fldCharType="begin"/>
      </w:r>
      <w:r>
        <w:instrText xml:space="preserve"> REF _Ref33013487 \h </w:instrText>
      </w:r>
      <w:r>
        <w:fldChar w:fldCharType="separate"/>
      </w:r>
      <w:r>
        <w:t xml:space="preserve">Table </w:t>
      </w:r>
      <w:r>
        <w:rPr>
          <w:noProof/>
        </w:rPr>
        <w:t>4</w:t>
      </w:r>
      <w:r>
        <w:fldChar w:fldCharType="end"/>
      </w:r>
      <w:r>
        <w:t xml:space="preserve">). Horizontal lines represent median values for the violins and the horizontal blue line in panel (A) represents zero percent difference between the estimated and true parameter values. </w:t>
      </w:r>
      <w:proofErr w:type="spellStart"/>
      <w:r w:rsidRPr="00D65EA4">
        <w:rPr>
          <w:i/>
        </w:rPr>
        <w:t>f</w:t>
      </w:r>
      <w:r w:rsidRPr="00725D12">
        <w:rPr>
          <w:i/>
        </w:rPr>
        <w:t>ig</w:t>
      </w:r>
      <w:r w:rsidRPr="00D65EA4">
        <w:rPr>
          <w:i/>
        </w:rPr>
        <w:t>_quadraticSimulation_ggplot.r</w:t>
      </w:r>
      <w:bookmarkEnd w:id="44"/>
      <w:proofErr w:type="spellEnd"/>
    </w:p>
    <w:p w14:paraId="41843ED0" w14:textId="77777777" w:rsidR="003E5198" w:rsidRPr="00760F8D" w:rsidRDefault="003E5198" w:rsidP="003E5198">
      <w:pPr>
        <w:pStyle w:val="CaptionedFigure"/>
      </w:pPr>
      <w:r w:rsidRPr="00760F8D">
        <w:lastRenderedPageBreak/>
        <w:t xml:space="preserve">       </w:t>
      </w:r>
    </w:p>
    <w:p w14:paraId="4354A4B9" w14:textId="77777777" w:rsidR="003E5198" w:rsidRDefault="003E5198" w:rsidP="00CC2322">
      <w:pPr>
        <w:pStyle w:val="Caption"/>
      </w:pPr>
    </w:p>
    <w:p w14:paraId="15DD5F50" w14:textId="77777777" w:rsidR="003E5198" w:rsidRDefault="003E5198">
      <w:pPr>
        <w:spacing w:after="0" w:line="240" w:lineRule="auto"/>
        <w:rPr>
          <w:iCs/>
          <w:szCs w:val="18"/>
        </w:rPr>
      </w:pPr>
      <w:r>
        <w:br w:type="page"/>
      </w:r>
    </w:p>
    <w:p w14:paraId="74BA800A" w14:textId="715684F2" w:rsidR="003E5198" w:rsidRPr="003E5198" w:rsidRDefault="003E5198" w:rsidP="00CC2322">
      <w:pPr>
        <w:pStyle w:val="Caption"/>
        <w:rPr>
          <w:b/>
        </w:rPr>
      </w:pPr>
      <w:r w:rsidRPr="003E5198">
        <w:rPr>
          <w:b/>
        </w:rPr>
        <w:lastRenderedPageBreak/>
        <w:t>Tables</w:t>
      </w:r>
    </w:p>
    <w:p w14:paraId="4FB764D5" w14:textId="3F68990E" w:rsidR="003E5198" w:rsidRPr="00343E71" w:rsidRDefault="003E5198" w:rsidP="003E5198">
      <w:pPr>
        <w:pStyle w:val="Caption"/>
      </w:pPr>
      <w:bookmarkStart w:id="45" w:name="_Ref33011990"/>
      <w:bookmarkStart w:id="46" w:name="_Ref33011983"/>
      <w:bookmarkStart w:id="47" w:name="_Ref33106924"/>
      <w:r w:rsidRPr="00760F8D">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F620EF">
        <w:rPr>
          <w:noProof/>
        </w:rPr>
        <w:t>1</w:t>
      </w:r>
      <w:r w:rsidRPr="00760F8D">
        <w:rPr>
          <w:noProof/>
        </w:rPr>
        <w:fldChar w:fldCharType="end"/>
      </w:r>
      <w:bookmarkEnd w:id="45"/>
      <w:r w:rsidRPr="00760F8D">
        <w:t xml:space="preserve">. Sample size of </w:t>
      </w:r>
      <w:r w:rsidR="00A80E28">
        <w:t xml:space="preserve">hatchery and wild </w:t>
      </w:r>
      <w:r w:rsidRPr="00760F8D">
        <w:t>juvenile Chinook salmon</w:t>
      </w:r>
      <w:r w:rsidR="00A80E28">
        <w:t xml:space="preserve"> from different watersheds within the Snake River Basin</w:t>
      </w:r>
      <w:r w:rsidRPr="00760F8D">
        <w:t>.</w:t>
      </w:r>
      <w:bookmarkEnd w:id="46"/>
      <w:r w:rsidR="00343E71">
        <w:t xml:space="preserve"> (R </w:t>
      </w:r>
      <w:r w:rsidR="00343E71">
        <w:rPr>
          <w:i/>
        </w:rPr>
        <w:t>script unknown</w:t>
      </w:r>
      <w:r w:rsidR="00343E71">
        <w:t>)</w:t>
      </w:r>
      <w:bookmarkEnd w:id="47"/>
    </w:p>
    <w:tbl>
      <w:tblPr>
        <w:tblW w:w="7908" w:type="dxa"/>
        <w:tblInd w:w="2" w:type="dxa"/>
        <w:tblLayout w:type="fixed"/>
        <w:tblLook w:val="0600" w:firstRow="0" w:lastRow="0" w:firstColumn="0" w:lastColumn="0" w:noHBand="1" w:noVBand="1"/>
      </w:tblPr>
      <w:tblGrid>
        <w:gridCol w:w="4938"/>
        <w:gridCol w:w="1530"/>
        <w:gridCol w:w="1440"/>
      </w:tblGrid>
      <w:tr w:rsidR="003E5198" w:rsidRPr="002B58DA" w14:paraId="337A35B7" w14:textId="77777777" w:rsidTr="002B58DA">
        <w:tc>
          <w:tcPr>
            <w:tcW w:w="4938" w:type="dxa"/>
            <w:tcBorders>
              <w:top w:val="single" w:sz="4" w:space="0" w:color="auto"/>
              <w:bottom w:val="single" w:sz="4" w:space="0" w:color="auto"/>
            </w:tcBorders>
            <w:shd w:val="clear" w:color="auto" w:fill="auto"/>
            <w:tcMar>
              <w:top w:w="100" w:type="dxa"/>
              <w:left w:w="100" w:type="dxa"/>
              <w:bottom w:w="100" w:type="dxa"/>
              <w:right w:w="100" w:type="dxa"/>
            </w:tcMar>
          </w:tcPr>
          <w:p w14:paraId="49A42F65" w14:textId="073CF299" w:rsidR="003E5198" w:rsidRPr="002B58DA" w:rsidRDefault="002B58DA" w:rsidP="00403242">
            <w:pPr>
              <w:widowControl w:val="0"/>
              <w:pBdr>
                <w:top w:val="nil"/>
                <w:left w:val="nil"/>
                <w:bottom w:val="nil"/>
                <w:right w:val="nil"/>
                <w:between w:val="nil"/>
              </w:pBdr>
              <w:spacing w:after="0" w:line="240" w:lineRule="auto"/>
            </w:pPr>
            <w:r w:rsidRPr="002B58DA">
              <w:t>Watershed</w:t>
            </w:r>
          </w:p>
        </w:tc>
        <w:tc>
          <w:tcPr>
            <w:tcW w:w="1530" w:type="dxa"/>
            <w:tcBorders>
              <w:top w:val="single" w:sz="4" w:space="0" w:color="auto"/>
              <w:bottom w:val="single" w:sz="4" w:space="0" w:color="auto"/>
            </w:tcBorders>
            <w:shd w:val="clear" w:color="auto" w:fill="auto"/>
            <w:tcMar>
              <w:top w:w="100" w:type="dxa"/>
              <w:left w:w="100" w:type="dxa"/>
              <w:bottom w:w="100" w:type="dxa"/>
              <w:right w:w="100" w:type="dxa"/>
            </w:tcMar>
          </w:tcPr>
          <w:p w14:paraId="3ABB24BC"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Hatchery</w:t>
            </w:r>
          </w:p>
        </w:tc>
        <w:tc>
          <w:tcPr>
            <w:tcW w:w="1440" w:type="dxa"/>
            <w:tcBorders>
              <w:top w:val="single" w:sz="4" w:space="0" w:color="auto"/>
              <w:bottom w:val="single" w:sz="4" w:space="0" w:color="auto"/>
            </w:tcBorders>
            <w:shd w:val="clear" w:color="auto" w:fill="auto"/>
            <w:tcMar>
              <w:top w:w="100" w:type="dxa"/>
              <w:left w:w="100" w:type="dxa"/>
              <w:bottom w:w="100" w:type="dxa"/>
              <w:right w:w="100" w:type="dxa"/>
            </w:tcMar>
          </w:tcPr>
          <w:p w14:paraId="387D217B"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Wild</w:t>
            </w:r>
          </w:p>
        </w:tc>
      </w:tr>
      <w:tr w:rsidR="003E5198" w:rsidRPr="002B58DA" w14:paraId="665437FA" w14:textId="77777777" w:rsidTr="002B58DA">
        <w:tc>
          <w:tcPr>
            <w:tcW w:w="4938" w:type="dxa"/>
            <w:tcBorders>
              <w:top w:val="single" w:sz="4" w:space="0" w:color="auto"/>
            </w:tcBorders>
            <w:tcMar>
              <w:top w:w="100" w:type="dxa"/>
              <w:left w:w="100" w:type="dxa"/>
              <w:bottom w:w="100" w:type="dxa"/>
              <w:right w:w="100" w:type="dxa"/>
            </w:tcMar>
          </w:tcPr>
          <w:p w14:paraId="726B72A3" w14:textId="77777777" w:rsidR="003E5198" w:rsidRPr="002B58DA" w:rsidRDefault="003E5198" w:rsidP="00403242">
            <w:pPr>
              <w:widowControl w:val="0"/>
              <w:spacing w:after="0" w:line="240" w:lineRule="auto"/>
            </w:pPr>
            <w:r w:rsidRPr="002B58DA">
              <w:t>Clearwater</w:t>
            </w:r>
          </w:p>
        </w:tc>
        <w:tc>
          <w:tcPr>
            <w:tcW w:w="1530" w:type="dxa"/>
            <w:tcBorders>
              <w:top w:val="single" w:sz="4" w:space="0" w:color="auto"/>
            </w:tcBorders>
            <w:tcMar>
              <w:top w:w="100" w:type="dxa"/>
              <w:left w:w="100" w:type="dxa"/>
              <w:bottom w:w="100" w:type="dxa"/>
              <w:right w:w="100" w:type="dxa"/>
            </w:tcMar>
          </w:tcPr>
          <w:p w14:paraId="1F19CA28" w14:textId="77777777" w:rsidR="003E5198" w:rsidRPr="002B58DA" w:rsidRDefault="003E5198" w:rsidP="002B58DA">
            <w:pPr>
              <w:widowControl w:val="0"/>
              <w:spacing w:after="0" w:line="240" w:lineRule="auto"/>
              <w:jc w:val="right"/>
            </w:pPr>
            <w:r w:rsidRPr="002B58DA">
              <w:t>88,895</w:t>
            </w:r>
          </w:p>
        </w:tc>
        <w:tc>
          <w:tcPr>
            <w:tcW w:w="1440" w:type="dxa"/>
            <w:tcBorders>
              <w:top w:val="single" w:sz="4" w:space="0" w:color="auto"/>
            </w:tcBorders>
            <w:tcMar>
              <w:top w:w="100" w:type="dxa"/>
              <w:left w:w="100" w:type="dxa"/>
              <w:bottom w:w="100" w:type="dxa"/>
              <w:right w:w="100" w:type="dxa"/>
            </w:tcMar>
          </w:tcPr>
          <w:p w14:paraId="3B6D2C96" w14:textId="77777777" w:rsidR="003E5198" w:rsidRPr="002B58DA" w:rsidRDefault="003E5198" w:rsidP="002B58DA">
            <w:pPr>
              <w:widowControl w:val="0"/>
              <w:spacing w:after="0" w:line="240" w:lineRule="auto"/>
              <w:jc w:val="right"/>
            </w:pPr>
            <w:r w:rsidRPr="002B58DA">
              <w:t>4,512</w:t>
            </w:r>
          </w:p>
        </w:tc>
      </w:tr>
      <w:tr w:rsidR="003E5198" w:rsidRPr="002B58DA" w14:paraId="5A6AAC2B" w14:textId="77777777" w:rsidTr="002B58DA">
        <w:tc>
          <w:tcPr>
            <w:tcW w:w="4938" w:type="dxa"/>
            <w:tcMar>
              <w:top w:w="100" w:type="dxa"/>
              <w:left w:w="100" w:type="dxa"/>
              <w:bottom w:w="100" w:type="dxa"/>
              <w:right w:w="100" w:type="dxa"/>
            </w:tcMar>
          </w:tcPr>
          <w:p w14:paraId="47F46895" w14:textId="77777777" w:rsidR="003E5198" w:rsidRPr="002B58DA" w:rsidRDefault="003E5198" w:rsidP="00403242">
            <w:pPr>
              <w:widowControl w:val="0"/>
              <w:spacing w:after="0" w:line="240" w:lineRule="auto"/>
            </w:pPr>
            <w:r w:rsidRPr="002B58DA">
              <w:t xml:space="preserve">Grande </w:t>
            </w:r>
            <w:proofErr w:type="spellStart"/>
            <w:r w:rsidRPr="002B58DA">
              <w:t>Rhonde</w:t>
            </w:r>
            <w:proofErr w:type="spellEnd"/>
            <w:r w:rsidRPr="002B58DA">
              <w:t xml:space="preserve"> and Wallowa</w:t>
            </w:r>
          </w:p>
        </w:tc>
        <w:tc>
          <w:tcPr>
            <w:tcW w:w="1530" w:type="dxa"/>
            <w:tcMar>
              <w:top w:w="100" w:type="dxa"/>
              <w:left w:w="100" w:type="dxa"/>
              <w:bottom w:w="100" w:type="dxa"/>
              <w:right w:w="100" w:type="dxa"/>
            </w:tcMar>
          </w:tcPr>
          <w:p w14:paraId="065CF227" w14:textId="77777777" w:rsidR="003E5198" w:rsidRPr="002B58DA" w:rsidRDefault="003E5198" w:rsidP="002B58DA">
            <w:pPr>
              <w:widowControl w:val="0"/>
              <w:spacing w:after="0" w:line="240" w:lineRule="auto"/>
              <w:jc w:val="right"/>
            </w:pPr>
            <w:r w:rsidRPr="002B58DA">
              <w:t>16,956</w:t>
            </w:r>
          </w:p>
        </w:tc>
        <w:tc>
          <w:tcPr>
            <w:tcW w:w="1440" w:type="dxa"/>
            <w:tcMar>
              <w:top w:w="100" w:type="dxa"/>
              <w:left w:w="100" w:type="dxa"/>
              <w:bottom w:w="100" w:type="dxa"/>
              <w:right w:w="100" w:type="dxa"/>
            </w:tcMar>
          </w:tcPr>
          <w:p w14:paraId="36C2635D" w14:textId="77777777" w:rsidR="003E5198" w:rsidRPr="002B58DA" w:rsidRDefault="003E5198" w:rsidP="002B58DA">
            <w:pPr>
              <w:widowControl w:val="0"/>
              <w:spacing w:after="0" w:line="240" w:lineRule="auto"/>
              <w:jc w:val="right"/>
            </w:pPr>
            <w:r w:rsidRPr="002B58DA">
              <w:t>5,636</w:t>
            </w:r>
          </w:p>
        </w:tc>
      </w:tr>
      <w:tr w:rsidR="003E5198" w:rsidRPr="002B58DA" w14:paraId="37764596" w14:textId="77777777" w:rsidTr="002B58DA">
        <w:tc>
          <w:tcPr>
            <w:tcW w:w="4938" w:type="dxa"/>
            <w:tcMar>
              <w:top w:w="100" w:type="dxa"/>
              <w:left w:w="100" w:type="dxa"/>
              <w:bottom w:w="100" w:type="dxa"/>
              <w:right w:w="100" w:type="dxa"/>
            </w:tcMar>
          </w:tcPr>
          <w:p w14:paraId="495BCF1A" w14:textId="160C74C1" w:rsidR="003E5198" w:rsidRPr="002B58DA" w:rsidRDefault="003E5198" w:rsidP="00403242">
            <w:pPr>
              <w:widowControl w:val="0"/>
              <w:spacing w:after="0" w:line="240" w:lineRule="auto"/>
            </w:pPr>
            <w:proofErr w:type="spellStart"/>
            <w:r w:rsidRPr="002B58DA">
              <w:t>Imnaha</w:t>
            </w:r>
            <w:proofErr w:type="spellEnd"/>
            <w:r w:rsidRPr="002B58DA">
              <w:t xml:space="preserve">, </w:t>
            </w:r>
            <w:proofErr w:type="spellStart"/>
            <w:r w:rsidRPr="002B58DA">
              <w:t>Pahsimeroi</w:t>
            </w:r>
            <w:proofErr w:type="spellEnd"/>
            <w:r w:rsidRPr="002B58DA">
              <w:t>, South Fork Salmon</w:t>
            </w:r>
          </w:p>
        </w:tc>
        <w:tc>
          <w:tcPr>
            <w:tcW w:w="1530" w:type="dxa"/>
            <w:tcMar>
              <w:top w:w="100" w:type="dxa"/>
              <w:left w:w="100" w:type="dxa"/>
              <w:bottom w:w="100" w:type="dxa"/>
              <w:right w:w="100" w:type="dxa"/>
            </w:tcMar>
          </w:tcPr>
          <w:p w14:paraId="6224FE59" w14:textId="77777777" w:rsidR="003E5198" w:rsidRPr="002B58DA" w:rsidRDefault="003E5198" w:rsidP="002B58DA">
            <w:pPr>
              <w:widowControl w:val="0"/>
              <w:spacing w:after="0" w:line="240" w:lineRule="auto"/>
              <w:jc w:val="right"/>
            </w:pPr>
            <w:r w:rsidRPr="002B58DA">
              <w:t>60,215</w:t>
            </w:r>
          </w:p>
        </w:tc>
        <w:tc>
          <w:tcPr>
            <w:tcW w:w="1440" w:type="dxa"/>
            <w:tcMar>
              <w:top w:w="100" w:type="dxa"/>
              <w:left w:w="100" w:type="dxa"/>
              <w:bottom w:w="100" w:type="dxa"/>
              <w:right w:w="100" w:type="dxa"/>
            </w:tcMar>
          </w:tcPr>
          <w:p w14:paraId="403E775F" w14:textId="77777777" w:rsidR="003E5198" w:rsidRPr="002B58DA" w:rsidRDefault="003E5198" w:rsidP="002B58DA">
            <w:pPr>
              <w:widowControl w:val="0"/>
              <w:spacing w:after="0" w:line="240" w:lineRule="auto"/>
              <w:jc w:val="right"/>
            </w:pPr>
            <w:r w:rsidRPr="002B58DA">
              <w:t>14,622</w:t>
            </w:r>
          </w:p>
        </w:tc>
      </w:tr>
      <w:tr w:rsidR="003E5198" w:rsidRPr="002B58DA" w14:paraId="3A43DA3E" w14:textId="77777777" w:rsidTr="002B58DA">
        <w:tc>
          <w:tcPr>
            <w:tcW w:w="4938" w:type="dxa"/>
            <w:tcMar>
              <w:top w:w="100" w:type="dxa"/>
              <w:left w:w="100" w:type="dxa"/>
              <w:bottom w:w="100" w:type="dxa"/>
              <w:right w:w="100" w:type="dxa"/>
            </w:tcMar>
          </w:tcPr>
          <w:p w14:paraId="4F586FAC" w14:textId="77777777" w:rsidR="003E5198" w:rsidRPr="002B58DA" w:rsidRDefault="003E5198" w:rsidP="00403242">
            <w:pPr>
              <w:widowControl w:val="0"/>
              <w:spacing w:after="0" w:line="240" w:lineRule="auto"/>
            </w:pPr>
            <w:r w:rsidRPr="002B58DA">
              <w:t>Little Salmon</w:t>
            </w:r>
          </w:p>
        </w:tc>
        <w:tc>
          <w:tcPr>
            <w:tcW w:w="1530" w:type="dxa"/>
            <w:tcMar>
              <w:top w:w="100" w:type="dxa"/>
              <w:left w:w="100" w:type="dxa"/>
              <w:bottom w:w="100" w:type="dxa"/>
              <w:right w:w="100" w:type="dxa"/>
            </w:tcMar>
          </w:tcPr>
          <w:p w14:paraId="0EC0EDB5" w14:textId="77777777" w:rsidR="003E5198" w:rsidRPr="002B58DA" w:rsidRDefault="003E5198" w:rsidP="002B58DA">
            <w:pPr>
              <w:widowControl w:val="0"/>
              <w:spacing w:after="0" w:line="240" w:lineRule="auto"/>
              <w:jc w:val="right"/>
            </w:pPr>
            <w:r w:rsidRPr="002B58DA">
              <w:t>69,016</w:t>
            </w:r>
          </w:p>
        </w:tc>
        <w:tc>
          <w:tcPr>
            <w:tcW w:w="1440" w:type="dxa"/>
            <w:tcMar>
              <w:top w:w="100" w:type="dxa"/>
              <w:left w:w="100" w:type="dxa"/>
              <w:bottom w:w="100" w:type="dxa"/>
              <w:right w:w="100" w:type="dxa"/>
            </w:tcMar>
          </w:tcPr>
          <w:p w14:paraId="1A6BF287" w14:textId="77777777" w:rsidR="003E5198" w:rsidRPr="002B58DA" w:rsidRDefault="003E5198" w:rsidP="002B58DA">
            <w:pPr>
              <w:widowControl w:val="0"/>
              <w:spacing w:after="0" w:line="240" w:lineRule="auto"/>
              <w:jc w:val="right"/>
            </w:pPr>
            <w:r w:rsidRPr="002B58DA">
              <w:t>8</w:t>
            </w:r>
          </w:p>
        </w:tc>
      </w:tr>
      <w:tr w:rsidR="003E5198" w:rsidRPr="002B58DA" w14:paraId="6168EFC4" w14:textId="77777777" w:rsidTr="002B58DA">
        <w:tc>
          <w:tcPr>
            <w:tcW w:w="4938" w:type="dxa"/>
            <w:tcMar>
              <w:top w:w="100" w:type="dxa"/>
              <w:left w:w="100" w:type="dxa"/>
              <w:bottom w:w="100" w:type="dxa"/>
              <w:right w:w="100" w:type="dxa"/>
            </w:tcMar>
          </w:tcPr>
          <w:p w14:paraId="58185503" w14:textId="77777777" w:rsidR="003E5198" w:rsidRPr="002B58DA" w:rsidRDefault="003E5198" w:rsidP="00403242">
            <w:pPr>
              <w:widowControl w:val="0"/>
              <w:spacing w:after="0" w:line="240" w:lineRule="auto"/>
            </w:pPr>
            <w:r w:rsidRPr="002B58DA">
              <w:t xml:space="preserve">Lower Snake and </w:t>
            </w:r>
            <w:proofErr w:type="spellStart"/>
            <w:r w:rsidRPr="002B58DA">
              <w:t>Tucannon</w:t>
            </w:r>
            <w:proofErr w:type="spellEnd"/>
          </w:p>
        </w:tc>
        <w:tc>
          <w:tcPr>
            <w:tcW w:w="1530" w:type="dxa"/>
            <w:tcMar>
              <w:top w:w="100" w:type="dxa"/>
              <w:left w:w="100" w:type="dxa"/>
              <w:bottom w:w="100" w:type="dxa"/>
              <w:right w:w="100" w:type="dxa"/>
            </w:tcMar>
          </w:tcPr>
          <w:p w14:paraId="388241C9" w14:textId="77777777" w:rsidR="003E5198" w:rsidRPr="002B58DA" w:rsidRDefault="003E5198" w:rsidP="002B58DA">
            <w:pPr>
              <w:widowControl w:val="0"/>
              <w:spacing w:after="0" w:line="240" w:lineRule="auto"/>
              <w:jc w:val="right"/>
            </w:pPr>
            <w:r w:rsidRPr="002B58DA">
              <w:t>11,125</w:t>
            </w:r>
          </w:p>
        </w:tc>
        <w:tc>
          <w:tcPr>
            <w:tcW w:w="1440" w:type="dxa"/>
            <w:tcMar>
              <w:top w:w="100" w:type="dxa"/>
              <w:left w:w="100" w:type="dxa"/>
              <w:bottom w:w="100" w:type="dxa"/>
              <w:right w:w="100" w:type="dxa"/>
            </w:tcMar>
          </w:tcPr>
          <w:p w14:paraId="782292DC" w14:textId="77777777" w:rsidR="003E5198" w:rsidRPr="002B58DA" w:rsidRDefault="003E5198" w:rsidP="002B58DA">
            <w:pPr>
              <w:widowControl w:val="0"/>
              <w:spacing w:after="0" w:line="240" w:lineRule="auto"/>
              <w:jc w:val="right"/>
            </w:pPr>
            <w:r w:rsidRPr="002B58DA">
              <w:t>988</w:t>
            </w:r>
          </w:p>
        </w:tc>
      </w:tr>
      <w:tr w:rsidR="003E5198" w:rsidRPr="002B58DA" w14:paraId="69946DD2" w14:textId="77777777" w:rsidTr="002B58DA">
        <w:tc>
          <w:tcPr>
            <w:tcW w:w="4938" w:type="dxa"/>
            <w:tcMar>
              <w:top w:w="100" w:type="dxa"/>
              <w:left w:w="100" w:type="dxa"/>
              <w:bottom w:w="100" w:type="dxa"/>
              <w:right w:w="100" w:type="dxa"/>
            </w:tcMar>
          </w:tcPr>
          <w:p w14:paraId="11C31722" w14:textId="77777777" w:rsidR="003E5198" w:rsidRPr="002B58DA" w:rsidRDefault="003E5198" w:rsidP="00403242">
            <w:pPr>
              <w:widowControl w:val="0"/>
              <w:spacing w:after="0" w:line="240" w:lineRule="auto"/>
            </w:pPr>
            <w:r w:rsidRPr="002B58DA">
              <w:t>Middle Fork Salmon</w:t>
            </w:r>
          </w:p>
        </w:tc>
        <w:tc>
          <w:tcPr>
            <w:tcW w:w="1530" w:type="dxa"/>
            <w:tcMar>
              <w:top w:w="100" w:type="dxa"/>
              <w:left w:w="100" w:type="dxa"/>
              <w:bottom w:w="100" w:type="dxa"/>
              <w:right w:w="100" w:type="dxa"/>
            </w:tcMar>
          </w:tcPr>
          <w:p w14:paraId="045B4088" w14:textId="77777777" w:rsidR="003E5198" w:rsidRPr="002B58DA" w:rsidRDefault="003E5198" w:rsidP="002B58DA">
            <w:pPr>
              <w:widowControl w:val="0"/>
              <w:spacing w:after="0" w:line="240" w:lineRule="auto"/>
              <w:jc w:val="right"/>
            </w:pPr>
            <w:r w:rsidRPr="002B58DA">
              <w:t>0</w:t>
            </w:r>
          </w:p>
        </w:tc>
        <w:tc>
          <w:tcPr>
            <w:tcW w:w="1440" w:type="dxa"/>
            <w:tcMar>
              <w:top w:w="100" w:type="dxa"/>
              <w:left w:w="100" w:type="dxa"/>
              <w:bottom w:w="100" w:type="dxa"/>
              <w:right w:w="100" w:type="dxa"/>
            </w:tcMar>
          </w:tcPr>
          <w:p w14:paraId="3BC75854" w14:textId="77777777" w:rsidR="003E5198" w:rsidRPr="002B58DA" w:rsidRDefault="003E5198" w:rsidP="002B58DA">
            <w:pPr>
              <w:widowControl w:val="0"/>
              <w:spacing w:after="0" w:line="240" w:lineRule="auto"/>
              <w:jc w:val="right"/>
            </w:pPr>
            <w:r w:rsidRPr="002B58DA">
              <w:t>3,714</w:t>
            </w:r>
          </w:p>
        </w:tc>
      </w:tr>
      <w:tr w:rsidR="003E5198" w:rsidRPr="002B58DA" w14:paraId="2D3D47AC" w14:textId="77777777" w:rsidTr="009A087E">
        <w:tc>
          <w:tcPr>
            <w:tcW w:w="4938" w:type="dxa"/>
            <w:tcBorders>
              <w:bottom w:val="single" w:sz="4" w:space="0" w:color="auto"/>
            </w:tcBorders>
            <w:tcMar>
              <w:top w:w="100" w:type="dxa"/>
              <w:left w:w="100" w:type="dxa"/>
              <w:bottom w:w="100" w:type="dxa"/>
              <w:right w:w="100" w:type="dxa"/>
            </w:tcMar>
          </w:tcPr>
          <w:p w14:paraId="7E461349" w14:textId="1BDF1618" w:rsidR="003E5198" w:rsidRPr="002B58DA" w:rsidRDefault="003E5198" w:rsidP="00EB0DDE">
            <w:pPr>
              <w:widowControl w:val="0"/>
              <w:spacing w:after="0" w:line="240" w:lineRule="auto"/>
            </w:pPr>
            <w:r w:rsidRPr="002B58DA">
              <w:t xml:space="preserve">Upper Salmon </w:t>
            </w:r>
            <w:r w:rsidR="00B41ADD">
              <w:t xml:space="preserve">River (above </w:t>
            </w:r>
            <w:r w:rsidR="00EB0DDE">
              <w:t>Yankee Fork</w:t>
            </w:r>
            <w:r w:rsidR="00B41ADD">
              <w:t xml:space="preserve">) </w:t>
            </w:r>
            <w:r w:rsidRPr="002B58DA">
              <w:t>and Lemhi</w:t>
            </w:r>
          </w:p>
        </w:tc>
        <w:tc>
          <w:tcPr>
            <w:tcW w:w="1530" w:type="dxa"/>
            <w:tcBorders>
              <w:bottom w:val="single" w:sz="4" w:space="0" w:color="auto"/>
            </w:tcBorders>
            <w:tcMar>
              <w:top w:w="100" w:type="dxa"/>
              <w:left w:w="100" w:type="dxa"/>
              <w:bottom w:w="100" w:type="dxa"/>
              <w:right w:w="100" w:type="dxa"/>
            </w:tcMar>
          </w:tcPr>
          <w:p w14:paraId="615EDD57" w14:textId="77777777" w:rsidR="003E5198" w:rsidRPr="002B58DA" w:rsidRDefault="003E5198" w:rsidP="002B58DA">
            <w:pPr>
              <w:widowControl w:val="0"/>
              <w:spacing w:after="0" w:line="240" w:lineRule="auto"/>
              <w:jc w:val="right"/>
            </w:pPr>
            <w:r w:rsidRPr="002B58DA">
              <w:t>5,589</w:t>
            </w:r>
          </w:p>
        </w:tc>
        <w:tc>
          <w:tcPr>
            <w:tcW w:w="1440" w:type="dxa"/>
            <w:tcBorders>
              <w:bottom w:val="single" w:sz="4" w:space="0" w:color="auto"/>
            </w:tcBorders>
            <w:tcMar>
              <w:top w:w="100" w:type="dxa"/>
              <w:left w:w="100" w:type="dxa"/>
              <w:bottom w:w="100" w:type="dxa"/>
              <w:right w:w="100" w:type="dxa"/>
            </w:tcMar>
          </w:tcPr>
          <w:p w14:paraId="0F5E3C55" w14:textId="77777777" w:rsidR="003E5198" w:rsidRPr="002B58DA" w:rsidRDefault="003E5198" w:rsidP="002B58DA">
            <w:pPr>
              <w:widowControl w:val="0"/>
              <w:spacing w:after="0" w:line="240" w:lineRule="auto"/>
              <w:jc w:val="right"/>
            </w:pPr>
            <w:r w:rsidRPr="002B58DA">
              <w:t>4,384</w:t>
            </w:r>
          </w:p>
        </w:tc>
      </w:tr>
      <w:tr w:rsidR="003E5198" w:rsidRPr="002B58DA" w14:paraId="5C5A3AC8" w14:textId="77777777" w:rsidTr="009A087E">
        <w:tc>
          <w:tcPr>
            <w:tcW w:w="4938" w:type="dxa"/>
            <w:tcBorders>
              <w:top w:val="single" w:sz="4" w:space="0" w:color="auto"/>
              <w:bottom w:val="single" w:sz="4" w:space="0" w:color="auto"/>
            </w:tcBorders>
            <w:tcMar>
              <w:top w:w="100" w:type="dxa"/>
              <w:left w:w="100" w:type="dxa"/>
              <w:bottom w:w="100" w:type="dxa"/>
              <w:right w:w="100" w:type="dxa"/>
            </w:tcMar>
          </w:tcPr>
          <w:p w14:paraId="22F34D34" w14:textId="77777777" w:rsidR="003E5198" w:rsidRPr="002B58DA" w:rsidRDefault="003E5198" w:rsidP="00403242">
            <w:pPr>
              <w:widowControl w:val="0"/>
              <w:spacing w:after="0" w:line="240" w:lineRule="auto"/>
            </w:pPr>
            <w:r w:rsidRPr="002B58DA">
              <w:t>Total</w:t>
            </w:r>
          </w:p>
        </w:tc>
        <w:tc>
          <w:tcPr>
            <w:tcW w:w="1530" w:type="dxa"/>
            <w:tcBorders>
              <w:top w:val="single" w:sz="4" w:space="0" w:color="auto"/>
              <w:bottom w:val="single" w:sz="4" w:space="0" w:color="auto"/>
            </w:tcBorders>
            <w:tcMar>
              <w:top w:w="100" w:type="dxa"/>
              <w:left w:w="100" w:type="dxa"/>
              <w:bottom w:w="100" w:type="dxa"/>
              <w:right w:w="100" w:type="dxa"/>
            </w:tcMar>
          </w:tcPr>
          <w:p w14:paraId="6AE594D0" w14:textId="77777777" w:rsidR="003E5198" w:rsidRPr="002B58DA" w:rsidRDefault="003E5198" w:rsidP="002B58DA">
            <w:pPr>
              <w:widowControl w:val="0"/>
              <w:spacing w:after="0" w:line="240" w:lineRule="auto"/>
              <w:jc w:val="right"/>
            </w:pPr>
            <w:r w:rsidRPr="002B58DA">
              <w:t>251,796</w:t>
            </w:r>
          </w:p>
        </w:tc>
        <w:tc>
          <w:tcPr>
            <w:tcW w:w="1440" w:type="dxa"/>
            <w:tcBorders>
              <w:top w:val="single" w:sz="4" w:space="0" w:color="auto"/>
              <w:bottom w:val="single" w:sz="4" w:space="0" w:color="auto"/>
            </w:tcBorders>
            <w:tcMar>
              <w:top w:w="100" w:type="dxa"/>
              <w:left w:w="100" w:type="dxa"/>
              <w:bottom w:w="100" w:type="dxa"/>
              <w:right w:w="100" w:type="dxa"/>
            </w:tcMar>
          </w:tcPr>
          <w:p w14:paraId="048AD000" w14:textId="77777777" w:rsidR="003E5198" w:rsidRPr="002B58DA" w:rsidRDefault="003E5198" w:rsidP="002B58DA">
            <w:pPr>
              <w:widowControl w:val="0"/>
              <w:spacing w:after="0" w:line="240" w:lineRule="auto"/>
              <w:jc w:val="right"/>
            </w:pPr>
            <w:r w:rsidRPr="002B58DA">
              <w:t>33,864</w:t>
            </w:r>
          </w:p>
        </w:tc>
      </w:tr>
    </w:tbl>
    <w:p w14:paraId="45E49B2A" w14:textId="77777777" w:rsidR="003E5198" w:rsidRDefault="003E5198" w:rsidP="00CC2322">
      <w:pPr>
        <w:pStyle w:val="Caption"/>
      </w:pPr>
    </w:p>
    <w:p w14:paraId="6D74A58E" w14:textId="77777777" w:rsidR="003E5198" w:rsidRDefault="003E5198">
      <w:pPr>
        <w:spacing w:after="0" w:line="240" w:lineRule="auto"/>
        <w:rPr>
          <w:iCs/>
          <w:szCs w:val="18"/>
        </w:rPr>
      </w:pPr>
      <w:r>
        <w:br w:type="page"/>
      </w:r>
    </w:p>
    <w:p w14:paraId="4A536431" w14:textId="531D3922" w:rsidR="003E5198" w:rsidRPr="00760F8D" w:rsidRDefault="003E5198" w:rsidP="003E5198">
      <w:pPr>
        <w:pStyle w:val="Caption"/>
      </w:pPr>
      <w:bookmarkStart w:id="48" w:name="_Ref33012007"/>
      <w:bookmarkStart w:id="49" w:name="_Ref33106929"/>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F620EF">
        <w:rPr>
          <w:noProof/>
        </w:rPr>
        <w:t>2</w:t>
      </w:r>
      <w:r w:rsidRPr="00760F8D">
        <w:rPr>
          <w:noProof/>
        </w:rPr>
        <w:fldChar w:fldCharType="end"/>
      </w:r>
      <w:bookmarkEnd w:id="48"/>
      <w:r w:rsidRPr="00760F8D">
        <w:t xml:space="preserve">. </w:t>
      </w:r>
      <w:r w:rsidR="00DF396D">
        <w:t>Description of the environmental variable names, the years of available data, and the website location of the data</w:t>
      </w:r>
      <w:r w:rsidRPr="00760F8D">
        <w:t>.</w:t>
      </w:r>
      <w:r w:rsidR="00343E71">
        <w:t xml:space="preserve"> </w:t>
      </w:r>
      <w:r w:rsidR="001C7D84" w:rsidRPr="001C7D84">
        <w:rPr>
          <w:highlight w:val="yellow"/>
        </w:rPr>
        <w:t>Missing transport description.</w:t>
      </w:r>
      <w:r w:rsidR="001C7D84">
        <w:t xml:space="preserve"> </w:t>
      </w:r>
      <w:r w:rsidR="00343E71">
        <w:t xml:space="preserve">(R </w:t>
      </w:r>
      <w:r w:rsidR="00343E71">
        <w:rPr>
          <w:i/>
        </w:rPr>
        <w:t>script unknown</w:t>
      </w:r>
      <w:r w:rsidR="00343E71">
        <w:t>)</w:t>
      </w:r>
      <w:bookmarkEnd w:id="49"/>
    </w:p>
    <w:tbl>
      <w:tblPr>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3E5198" w:rsidRPr="00760F8D" w14:paraId="4D393D6F" w14:textId="77777777" w:rsidTr="008950F0">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7C378304" w14:textId="77777777" w:rsidR="003E5198" w:rsidRPr="00760F8D" w:rsidRDefault="003E5198" w:rsidP="00403242">
            <w:pPr>
              <w:spacing w:after="0" w:line="240" w:lineRule="auto"/>
              <w:ind w:left="100"/>
              <w:rPr>
                <w:b/>
                <w:sz w:val="18"/>
                <w:szCs w:val="18"/>
              </w:rPr>
            </w:pPr>
            <w:r w:rsidRPr="00760F8D">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78AA1AC6" w14:textId="77777777" w:rsidR="003E5198" w:rsidRPr="00760F8D" w:rsidRDefault="003E5198" w:rsidP="00403242">
            <w:pPr>
              <w:spacing w:after="0" w:line="240" w:lineRule="auto"/>
              <w:ind w:left="100"/>
              <w:rPr>
                <w:b/>
                <w:sz w:val="18"/>
                <w:szCs w:val="18"/>
              </w:rPr>
            </w:pPr>
            <w:r w:rsidRPr="00760F8D">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30D2148B" w14:textId="77777777" w:rsidR="003E5198" w:rsidRPr="00760F8D" w:rsidRDefault="003E5198" w:rsidP="00403242">
            <w:pPr>
              <w:spacing w:after="0" w:line="240" w:lineRule="auto"/>
              <w:ind w:left="100"/>
              <w:rPr>
                <w:b/>
                <w:sz w:val="18"/>
                <w:szCs w:val="18"/>
              </w:rPr>
            </w:pPr>
            <w:r w:rsidRPr="00760F8D">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66AE0A8" w14:textId="77777777" w:rsidR="003E5198" w:rsidRPr="00760F8D" w:rsidRDefault="003E5198" w:rsidP="00403242">
            <w:pPr>
              <w:spacing w:after="0" w:line="240" w:lineRule="auto"/>
              <w:ind w:left="100"/>
              <w:rPr>
                <w:b/>
                <w:sz w:val="18"/>
                <w:szCs w:val="18"/>
              </w:rPr>
            </w:pPr>
            <w:r w:rsidRPr="00760F8D">
              <w:rPr>
                <w:b/>
                <w:sz w:val="18"/>
                <w:szCs w:val="18"/>
              </w:rPr>
              <w:t>URL / Source</w:t>
            </w:r>
          </w:p>
        </w:tc>
      </w:tr>
      <w:tr w:rsidR="003E5198" w:rsidRPr="00760F8D" w14:paraId="200B2E9C" w14:textId="77777777" w:rsidTr="008950F0">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27F6B234"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pr</w:t>
            </w:r>
            <w:proofErr w:type="spellEnd"/>
          </w:p>
          <w:p w14:paraId="3E1F376D"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E9E35D3"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flow as measured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683C8B4" w14:textId="77777777" w:rsidR="003E5198" w:rsidRPr="00760F8D" w:rsidRDefault="003E5198" w:rsidP="00403242">
            <w:pPr>
              <w:spacing w:after="0" w:line="240" w:lineRule="auto"/>
              <w:ind w:left="100"/>
              <w:rPr>
                <w:sz w:val="18"/>
                <w:szCs w:val="18"/>
              </w:rPr>
            </w:pPr>
            <w:r w:rsidRPr="00760F8D">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8B76E3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5BDCF5A0" w14:textId="77777777" w:rsidTr="008950F0">
        <w:trPr>
          <w:trHeight w:val="860"/>
        </w:trPr>
        <w:tc>
          <w:tcPr>
            <w:tcW w:w="1800" w:type="dxa"/>
            <w:tcBorders>
              <w:top w:val="nil"/>
              <w:left w:val="nil"/>
              <w:bottom w:val="nil"/>
              <w:right w:val="nil"/>
            </w:tcBorders>
            <w:tcMar>
              <w:top w:w="100" w:type="dxa"/>
              <w:left w:w="100" w:type="dxa"/>
              <w:bottom w:w="100" w:type="dxa"/>
              <w:right w:w="100" w:type="dxa"/>
            </w:tcMar>
          </w:tcPr>
          <w:p w14:paraId="6807E438"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pr</w:t>
            </w:r>
            <w:proofErr w:type="spellEnd"/>
          </w:p>
          <w:p w14:paraId="11CB3879"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3C4244A9"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temperatures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5550E4E7" w14:textId="77777777" w:rsidR="003E5198" w:rsidRPr="00760F8D" w:rsidRDefault="003E5198" w:rsidP="00403242">
            <w:pPr>
              <w:spacing w:after="0" w:line="240" w:lineRule="auto"/>
              <w:ind w:left="100"/>
              <w:rPr>
                <w:sz w:val="18"/>
                <w:szCs w:val="18"/>
              </w:rPr>
            </w:pPr>
            <w:r w:rsidRPr="00760F8D">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1B6A662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4AFCD165" w14:textId="77777777" w:rsidTr="008950F0">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6C7DBB5" w14:textId="77777777" w:rsidR="003E5198" w:rsidRPr="00760F8D" w:rsidRDefault="003E5198" w:rsidP="00403242">
            <w:pPr>
              <w:spacing w:after="0" w:line="240" w:lineRule="auto"/>
              <w:ind w:left="100"/>
              <w:rPr>
                <w:b/>
                <w:sz w:val="18"/>
                <w:szCs w:val="18"/>
              </w:rPr>
            </w:pPr>
            <w:proofErr w:type="spellStart"/>
            <w:r w:rsidRPr="00760F8D">
              <w:rPr>
                <w:b/>
                <w:sz w:val="18"/>
                <w:szCs w:val="18"/>
              </w:rPr>
              <w:t>cui.win</w:t>
            </w:r>
            <w:proofErr w:type="spellEnd"/>
          </w:p>
          <w:p w14:paraId="7C448DC2" w14:textId="77777777" w:rsidR="003E5198" w:rsidRPr="00760F8D" w:rsidRDefault="003E5198" w:rsidP="00403242">
            <w:pPr>
              <w:spacing w:after="0" w:line="240" w:lineRule="auto"/>
              <w:ind w:left="100"/>
              <w:rPr>
                <w:b/>
                <w:sz w:val="18"/>
                <w:szCs w:val="18"/>
              </w:rPr>
            </w:pPr>
            <w:proofErr w:type="spellStart"/>
            <w:r w:rsidRPr="00760F8D">
              <w:rPr>
                <w:b/>
                <w:sz w:val="18"/>
                <w:szCs w:val="18"/>
              </w:rPr>
              <w:t>cui.spr</w:t>
            </w:r>
            <w:proofErr w:type="spellEnd"/>
          </w:p>
          <w:p w14:paraId="6CFF57F7" w14:textId="77777777" w:rsidR="003E5198" w:rsidRPr="00760F8D" w:rsidRDefault="003E5198" w:rsidP="00403242">
            <w:pPr>
              <w:spacing w:after="0" w:line="240" w:lineRule="auto"/>
              <w:ind w:left="100"/>
              <w:rPr>
                <w:b/>
                <w:sz w:val="18"/>
                <w:szCs w:val="18"/>
              </w:rPr>
            </w:pPr>
            <w:proofErr w:type="spellStart"/>
            <w:r w:rsidRPr="00760F8D">
              <w:rPr>
                <w:b/>
                <w:sz w:val="18"/>
                <w:szCs w:val="18"/>
              </w:rPr>
              <w:t>cui.sum</w:t>
            </w:r>
            <w:proofErr w:type="spellEnd"/>
          </w:p>
          <w:p w14:paraId="1ADE8EC0" w14:textId="77777777" w:rsidR="003E5198" w:rsidRPr="00760F8D" w:rsidRDefault="003E5198" w:rsidP="00403242">
            <w:pPr>
              <w:spacing w:after="0" w:line="240" w:lineRule="auto"/>
              <w:ind w:left="100"/>
              <w:rPr>
                <w:b/>
                <w:sz w:val="18"/>
                <w:szCs w:val="18"/>
              </w:rPr>
            </w:pPr>
            <w:proofErr w:type="spellStart"/>
            <w:r w:rsidRPr="00760F8D">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7172481" w14:textId="77777777" w:rsidR="003E5198" w:rsidRPr="00760F8D" w:rsidRDefault="003E5198" w:rsidP="00403242">
            <w:pPr>
              <w:spacing w:after="0" w:line="240" w:lineRule="auto"/>
              <w:ind w:left="100"/>
              <w:rPr>
                <w:sz w:val="18"/>
                <w:szCs w:val="18"/>
              </w:rPr>
            </w:pPr>
            <w:r w:rsidRPr="00760F8D">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7DE05103" w14:textId="77777777" w:rsidR="003E5198" w:rsidRPr="00760F8D" w:rsidRDefault="003E5198" w:rsidP="00403242">
            <w:pPr>
              <w:spacing w:after="0" w:line="240" w:lineRule="auto"/>
              <w:ind w:left="100"/>
              <w:rPr>
                <w:sz w:val="18"/>
                <w:szCs w:val="18"/>
              </w:rPr>
            </w:pPr>
            <w:r w:rsidRPr="00760F8D">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190CC5D" w14:textId="77777777" w:rsidR="003E5198" w:rsidRPr="00760F8D" w:rsidRDefault="003E5198" w:rsidP="00403242">
            <w:pPr>
              <w:spacing w:after="0" w:line="240" w:lineRule="auto"/>
              <w:ind w:left="100"/>
              <w:rPr>
                <w:sz w:val="18"/>
                <w:szCs w:val="18"/>
              </w:rPr>
            </w:pPr>
            <w:r w:rsidRPr="00760F8D">
              <w:rPr>
                <w:sz w:val="18"/>
                <w:szCs w:val="18"/>
              </w:rPr>
              <w:t>http://www.pfeg.noaa.gov/products/PFELData/upwell/monthly/upanoms.mon</w:t>
            </w:r>
          </w:p>
        </w:tc>
      </w:tr>
      <w:tr w:rsidR="003E5198" w:rsidRPr="00760F8D" w14:paraId="7B7BD0C8" w14:textId="77777777" w:rsidTr="008950F0">
        <w:trPr>
          <w:trHeight w:val="1060"/>
        </w:trPr>
        <w:tc>
          <w:tcPr>
            <w:tcW w:w="1800" w:type="dxa"/>
            <w:tcBorders>
              <w:top w:val="nil"/>
              <w:left w:val="nil"/>
              <w:bottom w:val="nil"/>
              <w:right w:val="nil"/>
            </w:tcBorders>
            <w:tcMar>
              <w:top w:w="100" w:type="dxa"/>
              <w:left w:w="100" w:type="dxa"/>
              <w:bottom w:w="100" w:type="dxa"/>
              <w:right w:w="100" w:type="dxa"/>
            </w:tcMar>
          </w:tcPr>
          <w:p w14:paraId="5FF9DFB7" w14:textId="77777777" w:rsidR="003E5198" w:rsidRPr="00760F8D" w:rsidRDefault="003E5198" w:rsidP="00403242">
            <w:pPr>
              <w:spacing w:after="0" w:line="240" w:lineRule="auto"/>
              <w:ind w:left="100"/>
              <w:rPr>
                <w:b/>
                <w:sz w:val="18"/>
                <w:szCs w:val="18"/>
              </w:rPr>
            </w:pPr>
            <w:proofErr w:type="spellStart"/>
            <w:r w:rsidRPr="00760F8D">
              <w:rPr>
                <w:b/>
                <w:sz w:val="18"/>
                <w:szCs w:val="18"/>
              </w:rPr>
              <w:t>mei.win</w:t>
            </w:r>
            <w:proofErr w:type="spellEnd"/>
          </w:p>
          <w:p w14:paraId="10084906" w14:textId="77777777" w:rsidR="003E5198" w:rsidRPr="00760F8D" w:rsidRDefault="003E5198" w:rsidP="00403242">
            <w:pPr>
              <w:spacing w:after="0" w:line="240" w:lineRule="auto"/>
              <w:ind w:left="100"/>
              <w:rPr>
                <w:b/>
                <w:sz w:val="18"/>
                <w:szCs w:val="18"/>
              </w:rPr>
            </w:pPr>
            <w:proofErr w:type="spellStart"/>
            <w:r w:rsidRPr="00760F8D">
              <w:rPr>
                <w:b/>
                <w:sz w:val="18"/>
                <w:szCs w:val="18"/>
              </w:rPr>
              <w:t>mei.spr</w:t>
            </w:r>
            <w:proofErr w:type="spellEnd"/>
          </w:p>
          <w:p w14:paraId="28E620FB" w14:textId="77777777" w:rsidR="003E5198" w:rsidRPr="00760F8D" w:rsidRDefault="003E5198" w:rsidP="00403242">
            <w:pPr>
              <w:spacing w:after="0" w:line="240" w:lineRule="auto"/>
              <w:ind w:left="100"/>
              <w:rPr>
                <w:b/>
                <w:sz w:val="18"/>
                <w:szCs w:val="18"/>
              </w:rPr>
            </w:pPr>
            <w:proofErr w:type="spellStart"/>
            <w:r w:rsidRPr="00760F8D">
              <w:rPr>
                <w:b/>
                <w:sz w:val="18"/>
                <w:szCs w:val="18"/>
              </w:rPr>
              <w:t>mei.sum</w:t>
            </w:r>
            <w:proofErr w:type="spellEnd"/>
          </w:p>
          <w:p w14:paraId="1F8C00B2" w14:textId="77777777" w:rsidR="003E5198" w:rsidRPr="00760F8D" w:rsidRDefault="003E5198" w:rsidP="00403242">
            <w:pPr>
              <w:spacing w:after="0" w:line="240" w:lineRule="auto"/>
              <w:ind w:left="100"/>
              <w:rPr>
                <w:b/>
                <w:sz w:val="18"/>
                <w:szCs w:val="18"/>
              </w:rPr>
            </w:pPr>
            <w:proofErr w:type="spellStart"/>
            <w:r w:rsidRPr="00760F8D">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59037964" w14:textId="77777777" w:rsidR="003E5198" w:rsidRPr="00760F8D" w:rsidRDefault="003E5198" w:rsidP="00403242">
            <w:pPr>
              <w:spacing w:after="0" w:line="240" w:lineRule="auto"/>
              <w:ind w:left="100"/>
              <w:rPr>
                <w:sz w:val="18"/>
                <w:szCs w:val="18"/>
              </w:rPr>
            </w:pPr>
            <w:r w:rsidRPr="00760F8D">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7554CB2A"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5103024B" w14:textId="77777777" w:rsidR="003E5198" w:rsidRPr="00760F8D" w:rsidRDefault="003E5198" w:rsidP="00403242">
            <w:pPr>
              <w:spacing w:after="0" w:line="240" w:lineRule="auto"/>
              <w:ind w:left="100"/>
              <w:rPr>
                <w:sz w:val="18"/>
                <w:szCs w:val="18"/>
              </w:rPr>
            </w:pPr>
            <w:r w:rsidRPr="00760F8D">
              <w:rPr>
                <w:sz w:val="18"/>
                <w:szCs w:val="18"/>
              </w:rPr>
              <w:t>https://www.esrl.noaa.gov/psd/enso/mei/</w:t>
            </w:r>
          </w:p>
        </w:tc>
      </w:tr>
      <w:tr w:rsidR="003E5198" w:rsidRPr="00760F8D" w14:paraId="7EAFBC60" w14:textId="77777777" w:rsidTr="008950F0">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58058B2E" w14:textId="77777777" w:rsidR="003E5198" w:rsidRPr="00760F8D" w:rsidRDefault="003E5198" w:rsidP="00403242">
            <w:pPr>
              <w:spacing w:after="0" w:line="240" w:lineRule="auto"/>
              <w:ind w:left="100"/>
              <w:rPr>
                <w:b/>
                <w:sz w:val="18"/>
                <w:szCs w:val="18"/>
              </w:rPr>
            </w:pPr>
            <w:proofErr w:type="spellStart"/>
            <w:r w:rsidRPr="00760F8D">
              <w:rPr>
                <w:b/>
                <w:sz w:val="18"/>
                <w:szCs w:val="18"/>
              </w:rPr>
              <w:t>npgo.win</w:t>
            </w:r>
            <w:proofErr w:type="spellEnd"/>
          </w:p>
          <w:p w14:paraId="67B94DBB" w14:textId="77777777" w:rsidR="003E5198" w:rsidRPr="00760F8D" w:rsidRDefault="003E5198" w:rsidP="00403242">
            <w:pPr>
              <w:spacing w:after="0" w:line="240" w:lineRule="auto"/>
              <w:ind w:left="100"/>
              <w:rPr>
                <w:b/>
                <w:sz w:val="18"/>
                <w:szCs w:val="18"/>
              </w:rPr>
            </w:pPr>
            <w:proofErr w:type="spellStart"/>
            <w:r w:rsidRPr="00760F8D">
              <w:rPr>
                <w:b/>
                <w:sz w:val="18"/>
                <w:szCs w:val="18"/>
              </w:rPr>
              <w:t>npgo.spr</w:t>
            </w:r>
            <w:proofErr w:type="spellEnd"/>
          </w:p>
          <w:p w14:paraId="4AE7FFF6" w14:textId="77777777" w:rsidR="003E5198" w:rsidRPr="00760F8D" w:rsidRDefault="003E5198" w:rsidP="00403242">
            <w:pPr>
              <w:spacing w:after="0" w:line="240" w:lineRule="auto"/>
              <w:ind w:left="100"/>
              <w:rPr>
                <w:b/>
                <w:sz w:val="18"/>
                <w:szCs w:val="18"/>
              </w:rPr>
            </w:pPr>
            <w:proofErr w:type="spellStart"/>
            <w:r w:rsidRPr="00760F8D">
              <w:rPr>
                <w:b/>
                <w:sz w:val="18"/>
                <w:szCs w:val="18"/>
              </w:rPr>
              <w:t>npgo.sum</w:t>
            </w:r>
            <w:proofErr w:type="spellEnd"/>
          </w:p>
          <w:p w14:paraId="415351F7" w14:textId="77777777" w:rsidR="003E5198" w:rsidRPr="00760F8D" w:rsidRDefault="003E5198" w:rsidP="00403242">
            <w:pPr>
              <w:spacing w:after="0" w:line="240" w:lineRule="auto"/>
              <w:ind w:left="100"/>
              <w:rPr>
                <w:b/>
                <w:sz w:val="18"/>
                <w:szCs w:val="18"/>
              </w:rPr>
            </w:pPr>
            <w:proofErr w:type="spellStart"/>
            <w:r w:rsidRPr="00760F8D">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347C4327" w14:textId="77777777" w:rsidR="003E5198" w:rsidRPr="00760F8D" w:rsidRDefault="003E5198" w:rsidP="00403242">
            <w:pPr>
              <w:spacing w:after="0" w:line="240" w:lineRule="auto"/>
              <w:ind w:left="100"/>
              <w:rPr>
                <w:sz w:val="18"/>
                <w:szCs w:val="18"/>
              </w:rPr>
            </w:pPr>
            <w:r w:rsidRPr="00760F8D">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1E290184"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62BF055" w14:textId="77777777" w:rsidR="003E5198" w:rsidRPr="00760F8D" w:rsidRDefault="003E5198" w:rsidP="00403242">
            <w:pPr>
              <w:spacing w:after="0" w:line="240" w:lineRule="auto"/>
              <w:ind w:left="100"/>
              <w:rPr>
                <w:sz w:val="18"/>
                <w:szCs w:val="18"/>
              </w:rPr>
            </w:pPr>
            <w:r w:rsidRPr="00760F8D">
              <w:rPr>
                <w:sz w:val="18"/>
                <w:szCs w:val="18"/>
              </w:rPr>
              <w:t>http://www.o3d.org/npgo/npgo.php</w:t>
            </w:r>
          </w:p>
        </w:tc>
      </w:tr>
      <w:tr w:rsidR="003E5198" w:rsidRPr="00760F8D" w14:paraId="336AACA7" w14:textId="77777777" w:rsidTr="008950F0">
        <w:trPr>
          <w:trHeight w:val="1000"/>
        </w:trPr>
        <w:tc>
          <w:tcPr>
            <w:tcW w:w="1800" w:type="dxa"/>
            <w:tcBorders>
              <w:top w:val="nil"/>
              <w:left w:val="nil"/>
              <w:bottom w:val="nil"/>
              <w:right w:val="nil"/>
            </w:tcBorders>
            <w:tcMar>
              <w:top w:w="100" w:type="dxa"/>
              <w:left w:w="100" w:type="dxa"/>
              <w:bottom w:w="100" w:type="dxa"/>
              <w:right w:w="100" w:type="dxa"/>
            </w:tcMar>
          </w:tcPr>
          <w:p w14:paraId="36DAA45D" w14:textId="77777777" w:rsidR="003E5198" w:rsidRPr="00760F8D" w:rsidRDefault="003E5198" w:rsidP="00403242">
            <w:pPr>
              <w:spacing w:after="0" w:line="240" w:lineRule="auto"/>
              <w:ind w:left="100"/>
              <w:rPr>
                <w:b/>
                <w:sz w:val="18"/>
                <w:szCs w:val="18"/>
              </w:rPr>
            </w:pPr>
            <w:proofErr w:type="spellStart"/>
            <w:r w:rsidRPr="00760F8D">
              <w:rPr>
                <w:b/>
                <w:sz w:val="18"/>
                <w:szCs w:val="18"/>
              </w:rPr>
              <w:t>npi.win</w:t>
            </w:r>
            <w:proofErr w:type="spellEnd"/>
          </w:p>
          <w:p w14:paraId="7CE0566D" w14:textId="77777777" w:rsidR="003E5198" w:rsidRPr="00760F8D" w:rsidRDefault="003E5198" w:rsidP="00403242">
            <w:pPr>
              <w:spacing w:after="0" w:line="240" w:lineRule="auto"/>
              <w:ind w:left="100"/>
              <w:rPr>
                <w:b/>
                <w:sz w:val="18"/>
                <w:szCs w:val="18"/>
              </w:rPr>
            </w:pPr>
            <w:proofErr w:type="spellStart"/>
            <w:r w:rsidRPr="00760F8D">
              <w:rPr>
                <w:b/>
                <w:sz w:val="18"/>
                <w:szCs w:val="18"/>
              </w:rPr>
              <w:t>npi.spr</w:t>
            </w:r>
            <w:proofErr w:type="spellEnd"/>
          </w:p>
          <w:p w14:paraId="4560A136" w14:textId="77777777" w:rsidR="003E5198" w:rsidRPr="00760F8D" w:rsidRDefault="003E5198" w:rsidP="00403242">
            <w:pPr>
              <w:spacing w:after="0" w:line="240" w:lineRule="auto"/>
              <w:ind w:left="100"/>
              <w:rPr>
                <w:b/>
                <w:sz w:val="18"/>
                <w:szCs w:val="18"/>
              </w:rPr>
            </w:pPr>
            <w:proofErr w:type="spellStart"/>
            <w:r w:rsidRPr="00760F8D">
              <w:rPr>
                <w:b/>
                <w:sz w:val="18"/>
                <w:szCs w:val="18"/>
              </w:rPr>
              <w:t>npi.sum</w:t>
            </w:r>
            <w:proofErr w:type="spellEnd"/>
          </w:p>
          <w:p w14:paraId="27157A26" w14:textId="77777777" w:rsidR="003E5198" w:rsidRPr="00760F8D" w:rsidRDefault="003E5198" w:rsidP="00403242">
            <w:pPr>
              <w:spacing w:after="0" w:line="240" w:lineRule="auto"/>
              <w:ind w:left="100"/>
              <w:rPr>
                <w:b/>
                <w:sz w:val="18"/>
                <w:szCs w:val="18"/>
              </w:rPr>
            </w:pPr>
            <w:proofErr w:type="spellStart"/>
            <w:r w:rsidRPr="00760F8D">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7DFBBBFF" w14:textId="77777777" w:rsidR="003E5198" w:rsidRPr="00760F8D" w:rsidRDefault="003E5198" w:rsidP="00403242">
            <w:pPr>
              <w:spacing w:after="0" w:line="240" w:lineRule="auto"/>
              <w:ind w:left="100"/>
              <w:rPr>
                <w:sz w:val="18"/>
                <w:szCs w:val="18"/>
              </w:rPr>
            </w:pPr>
            <w:r w:rsidRPr="00760F8D">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D682EAE" w14:textId="77777777" w:rsidR="003E5198" w:rsidRPr="00760F8D" w:rsidRDefault="003E5198" w:rsidP="00403242">
            <w:pPr>
              <w:spacing w:after="0" w:line="240" w:lineRule="auto"/>
              <w:ind w:left="100"/>
              <w:rPr>
                <w:sz w:val="18"/>
                <w:szCs w:val="18"/>
              </w:rPr>
            </w:pPr>
            <w:r w:rsidRPr="00760F8D">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60D3AB97" w14:textId="77777777" w:rsidR="003E5198" w:rsidRPr="00760F8D" w:rsidRDefault="003E5198" w:rsidP="00403242">
            <w:pPr>
              <w:spacing w:after="0" w:line="240" w:lineRule="auto"/>
              <w:ind w:left="100"/>
              <w:rPr>
                <w:sz w:val="18"/>
                <w:szCs w:val="18"/>
              </w:rPr>
            </w:pPr>
            <w:r w:rsidRPr="00760F8D">
              <w:rPr>
                <w:sz w:val="18"/>
                <w:szCs w:val="18"/>
              </w:rPr>
              <w:t>https://climatedataguide.ucar.edu/sites/default/files/npindex_monthly.txt</w:t>
            </w:r>
          </w:p>
        </w:tc>
      </w:tr>
      <w:tr w:rsidR="003E5198" w:rsidRPr="00760F8D" w14:paraId="467A77F6" w14:textId="77777777" w:rsidTr="008950F0">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E6E529E" w14:textId="77777777" w:rsidR="003E5198" w:rsidRPr="00760F8D" w:rsidRDefault="003E5198" w:rsidP="00403242">
            <w:pPr>
              <w:spacing w:after="0" w:line="240" w:lineRule="auto"/>
              <w:ind w:left="100"/>
              <w:rPr>
                <w:b/>
                <w:sz w:val="18"/>
                <w:szCs w:val="18"/>
              </w:rPr>
            </w:pPr>
            <w:proofErr w:type="spellStart"/>
            <w:r w:rsidRPr="00760F8D">
              <w:rPr>
                <w:b/>
                <w:sz w:val="18"/>
                <w:szCs w:val="18"/>
              </w:rPr>
              <w:t>oni.win</w:t>
            </w:r>
            <w:proofErr w:type="spellEnd"/>
          </w:p>
          <w:p w14:paraId="096449F9" w14:textId="77777777" w:rsidR="003E5198" w:rsidRPr="00760F8D" w:rsidRDefault="003E5198" w:rsidP="00403242">
            <w:pPr>
              <w:spacing w:after="0" w:line="240" w:lineRule="auto"/>
              <w:ind w:left="100"/>
              <w:rPr>
                <w:b/>
                <w:sz w:val="18"/>
                <w:szCs w:val="18"/>
              </w:rPr>
            </w:pPr>
            <w:proofErr w:type="spellStart"/>
            <w:r w:rsidRPr="00760F8D">
              <w:rPr>
                <w:b/>
                <w:sz w:val="18"/>
                <w:szCs w:val="18"/>
              </w:rPr>
              <w:t>oni.spr</w:t>
            </w:r>
            <w:proofErr w:type="spellEnd"/>
          </w:p>
          <w:p w14:paraId="67768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sum</w:t>
            </w:r>
            <w:proofErr w:type="spellEnd"/>
          </w:p>
          <w:p w14:paraId="4A673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75F7161F" w14:textId="77777777" w:rsidR="003E5198" w:rsidRPr="00760F8D" w:rsidRDefault="003E5198" w:rsidP="00403242">
            <w:pPr>
              <w:spacing w:after="0" w:line="240" w:lineRule="auto"/>
              <w:ind w:left="100"/>
              <w:rPr>
                <w:sz w:val="18"/>
                <w:szCs w:val="18"/>
              </w:rPr>
            </w:pPr>
            <w:r w:rsidRPr="00760F8D">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31891B5"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09A9CB5" w14:textId="77777777" w:rsidR="003E5198" w:rsidRPr="00760F8D" w:rsidRDefault="003E5198" w:rsidP="00403242">
            <w:pPr>
              <w:spacing w:after="0" w:line="240" w:lineRule="auto"/>
              <w:ind w:left="100"/>
              <w:rPr>
                <w:sz w:val="18"/>
                <w:szCs w:val="18"/>
              </w:rPr>
            </w:pPr>
            <w:r w:rsidRPr="00760F8D">
              <w:rPr>
                <w:sz w:val="18"/>
                <w:szCs w:val="18"/>
              </w:rPr>
              <w:t>http://www.cpc.ncep.noaa.gov/products/analysis_monitoring/ensostuff/ensoyears.shtml</w:t>
            </w:r>
          </w:p>
        </w:tc>
      </w:tr>
      <w:tr w:rsidR="003E5198" w:rsidRPr="00760F8D" w14:paraId="512555C6" w14:textId="77777777" w:rsidTr="008950F0">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6358F8A6" w14:textId="7F7BE1C8"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win</w:t>
            </w:r>
            <w:proofErr w:type="spellEnd"/>
          </w:p>
          <w:p w14:paraId="6747ED44" w14:textId="6035312B"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pr</w:t>
            </w:r>
            <w:proofErr w:type="spellEnd"/>
          </w:p>
          <w:p w14:paraId="4D66384C" w14:textId="01B1FD04"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um</w:t>
            </w:r>
            <w:proofErr w:type="spellEnd"/>
          </w:p>
          <w:p w14:paraId="658A9958" w14:textId="423A5E1E"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1129A7BA" w14:textId="77777777" w:rsidR="003E5198" w:rsidRPr="00760F8D" w:rsidRDefault="003E5198" w:rsidP="00403242">
            <w:pPr>
              <w:spacing w:after="0" w:line="240" w:lineRule="auto"/>
              <w:ind w:left="100"/>
              <w:rPr>
                <w:sz w:val="18"/>
                <w:szCs w:val="18"/>
              </w:rPr>
            </w:pPr>
            <w:r w:rsidRPr="00760F8D">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06144D7C"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3ED4964"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r w:rsidR="003E5198" w:rsidRPr="00760F8D" w14:paraId="084AA0F9" w14:textId="77777777" w:rsidTr="00585C03">
        <w:trPr>
          <w:trHeight w:val="1200"/>
        </w:trPr>
        <w:tc>
          <w:tcPr>
            <w:tcW w:w="1800" w:type="dxa"/>
            <w:shd w:val="clear" w:color="auto" w:fill="BFBFBF"/>
            <w:tcMar>
              <w:top w:w="100" w:type="dxa"/>
              <w:left w:w="100" w:type="dxa"/>
              <w:bottom w:w="100" w:type="dxa"/>
              <w:right w:w="100" w:type="dxa"/>
            </w:tcMar>
          </w:tcPr>
          <w:p w14:paraId="20585B9B" w14:textId="77777777" w:rsidR="003E5198" w:rsidRPr="00760F8D" w:rsidRDefault="003E5198" w:rsidP="00403242">
            <w:pPr>
              <w:spacing w:after="0" w:line="240" w:lineRule="auto"/>
              <w:ind w:left="100"/>
              <w:rPr>
                <w:b/>
                <w:sz w:val="18"/>
                <w:szCs w:val="18"/>
              </w:rPr>
            </w:pPr>
            <w:proofErr w:type="spellStart"/>
            <w:r w:rsidRPr="00760F8D">
              <w:rPr>
                <w:b/>
                <w:sz w:val="18"/>
                <w:szCs w:val="18"/>
              </w:rPr>
              <w:lastRenderedPageBreak/>
              <w:t>ersstArc.win</w:t>
            </w:r>
            <w:proofErr w:type="spellEnd"/>
          </w:p>
          <w:p w14:paraId="78BF1881"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pr</w:t>
            </w:r>
            <w:proofErr w:type="spellEnd"/>
          </w:p>
          <w:p w14:paraId="561C0CD7"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um</w:t>
            </w:r>
            <w:proofErr w:type="spellEnd"/>
          </w:p>
          <w:p w14:paraId="0D25773D"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aut</w:t>
            </w:r>
            <w:proofErr w:type="spellEnd"/>
          </w:p>
        </w:tc>
        <w:tc>
          <w:tcPr>
            <w:tcW w:w="2985" w:type="dxa"/>
            <w:shd w:val="clear" w:color="auto" w:fill="BFBFBF"/>
            <w:tcMar>
              <w:top w:w="100" w:type="dxa"/>
              <w:left w:w="100" w:type="dxa"/>
              <w:bottom w:w="100" w:type="dxa"/>
              <w:right w:w="100" w:type="dxa"/>
            </w:tcMar>
          </w:tcPr>
          <w:p w14:paraId="715C1E8C" w14:textId="77777777" w:rsidR="003E5198" w:rsidRPr="00760F8D" w:rsidRDefault="003E5198" w:rsidP="00403242">
            <w:pPr>
              <w:spacing w:after="0" w:line="240" w:lineRule="auto"/>
              <w:ind w:left="100"/>
              <w:rPr>
                <w:sz w:val="18"/>
                <w:szCs w:val="18"/>
              </w:rPr>
            </w:pPr>
            <w:r w:rsidRPr="00760F8D">
              <w:rPr>
                <w:sz w:val="18"/>
                <w:szCs w:val="18"/>
              </w:rPr>
              <w:t>Seasonal sea surface temperature from Johnstone and Mantua (2014)</w:t>
            </w:r>
          </w:p>
        </w:tc>
        <w:tc>
          <w:tcPr>
            <w:tcW w:w="1395" w:type="dxa"/>
            <w:shd w:val="clear" w:color="auto" w:fill="BFBFBF"/>
            <w:tcMar>
              <w:top w:w="100" w:type="dxa"/>
              <w:left w:w="100" w:type="dxa"/>
              <w:bottom w:w="100" w:type="dxa"/>
              <w:right w:w="100" w:type="dxa"/>
            </w:tcMar>
          </w:tcPr>
          <w:p w14:paraId="760CD452"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shd w:val="clear" w:color="auto" w:fill="BFBFBF"/>
            <w:tcMar>
              <w:top w:w="100" w:type="dxa"/>
              <w:left w:w="100" w:type="dxa"/>
              <w:bottom w:w="100" w:type="dxa"/>
              <w:right w:w="100" w:type="dxa"/>
            </w:tcMar>
          </w:tcPr>
          <w:p w14:paraId="653A4A8B"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r w:rsidR="00585C03" w:rsidRPr="00760F8D" w14:paraId="55B082C8" w14:textId="77777777" w:rsidTr="00585C03">
        <w:trPr>
          <w:trHeight w:val="1200"/>
        </w:trPr>
        <w:tc>
          <w:tcPr>
            <w:tcW w:w="1800" w:type="dxa"/>
            <w:tcBorders>
              <w:bottom w:val="single" w:sz="4" w:space="0" w:color="auto"/>
            </w:tcBorders>
            <w:shd w:val="clear" w:color="auto" w:fill="auto"/>
            <w:tcMar>
              <w:top w:w="100" w:type="dxa"/>
              <w:left w:w="100" w:type="dxa"/>
              <w:bottom w:w="100" w:type="dxa"/>
              <w:right w:w="100" w:type="dxa"/>
            </w:tcMar>
          </w:tcPr>
          <w:p w14:paraId="71BEE898" w14:textId="77777777" w:rsidR="00585C03" w:rsidRDefault="00585C03" w:rsidP="00403242">
            <w:pPr>
              <w:spacing w:after="0" w:line="240" w:lineRule="auto"/>
              <w:ind w:left="100"/>
              <w:rPr>
                <w:b/>
                <w:sz w:val="18"/>
                <w:szCs w:val="18"/>
              </w:rPr>
            </w:pPr>
            <w:proofErr w:type="spellStart"/>
            <w:r>
              <w:rPr>
                <w:b/>
                <w:sz w:val="18"/>
                <w:szCs w:val="18"/>
              </w:rPr>
              <w:t>transport.win</w:t>
            </w:r>
            <w:proofErr w:type="spellEnd"/>
          </w:p>
          <w:p w14:paraId="18397C26" w14:textId="11212520" w:rsidR="00585C03" w:rsidRDefault="00585C03" w:rsidP="00403242">
            <w:pPr>
              <w:spacing w:after="0" w:line="240" w:lineRule="auto"/>
              <w:ind w:left="100"/>
              <w:rPr>
                <w:b/>
                <w:sz w:val="18"/>
                <w:szCs w:val="18"/>
              </w:rPr>
            </w:pPr>
            <w:proofErr w:type="spellStart"/>
            <w:r>
              <w:rPr>
                <w:b/>
                <w:sz w:val="18"/>
                <w:szCs w:val="18"/>
              </w:rPr>
              <w:t>transport.spr</w:t>
            </w:r>
            <w:proofErr w:type="spellEnd"/>
          </w:p>
          <w:p w14:paraId="483ADC4C" w14:textId="3727802A" w:rsidR="00585C03" w:rsidRDefault="00585C03" w:rsidP="00403242">
            <w:pPr>
              <w:spacing w:after="0" w:line="240" w:lineRule="auto"/>
              <w:ind w:left="100"/>
              <w:rPr>
                <w:b/>
                <w:sz w:val="18"/>
                <w:szCs w:val="18"/>
              </w:rPr>
            </w:pPr>
            <w:proofErr w:type="spellStart"/>
            <w:r>
              <w:rPr>
                <w:b/>
                <w:sz w:val="18"/>
                <w:szCs w:val="18"/>
              </w:rPr>
              <w:t>transport.sum</w:t>
            </w:r>
            <w:proofErr w:type="spellEnd"/>
          </w:p>
          <w:p w14:paraId="066EF266" w14:textId="26E27377" w:rsidR="00585C03" w:rsidRPr="00760F8D" w:rsidRDefault="00585C03" w:rsidP="00585C03">
            <w:pPr>
              <w:spacing w:after="0" w:line="240" w:lineRule="auto"/>
              <w:ind w:left="100"/>
              <w:rPr>
                <w:b/>
                <w:sz w:val="18"/>
                <w:szCs w:val="18"/>
              </w:rPr>
            </w:pPr>
            <w:proofErr w:type="spellStart"/>
            <w:r>
              <w:rPr>
                <w:b/>
                <w:sz w:val="18"/>
                <w:szCs w:val="18"/>
              </w:rPr>
              <w:t>transport.aut</w:t>
            </w:r>
            <w:proofErr w:type="spellEnd"/>
          </w:p>
        </w:tc>
        <w:tc>
          <w:tcPr>
            <w:tcW w:w="2985" w:type="dxa"/>
            <w:tcBorders>
              <w:bottom w:val="single" w:sz="4" w:space="0" w:color="auto"/>
            </w:tcBorders>
            <w:shd w:val="clear" w:color="auto" w:fill="auto"/>
            <w:tcMar>
              <w:top w:w="100" w:type="dxa"/>
              <w:left w:w="100" w:type="dxa"/>
              <w:bottom w:w="100" w:type="dxa"/>
              <w:right w:w="100" w:type="dxa"/>
            </w:tcMar>
          </w:tcPr>
          <w:p w14:paraId="6955F4C4" w14:textId="49789848" w:rsidR="00585C03" w:rsidRPr="00760F8D" w:rsidRDefault="00585C03" w:rsidP="00403242">
            <w:pPr>
              <w:spacing w:after="0" w:line="240" w:lineRule="auto"/>
              <w:ind w:left="100"/>
              <w:rPr>
                <w:sz w:val="18"/>
                <w:szCs w:val="18"/>
              </w:rPr>
            </w:pPr>
            <w:r>
              <w:rPr>
                <w:sz w:val="18"/>
                <w:szCs w:val="18"/>
              </w:rPr>
              <w:t>Seasonal measure of XX most correlated with the temperatures in the upper 20 meters.</w:t>
            </w:r>
          </w:p>
        </w:tc>
        <w:tc>
          <w:tcPr>
            <w:tcW w:w="1395" w:type="dxa"/>
            <w:tcBorders>
              <w:bottom w:val="single" w:sz="4" w:space="0" w:color="auto"/>
            </w:tcBorders>
            <w:shd w:val="clear" w:color="auto" w:fill="auto"/>
            <w:tcMar>
              <w:top w:w="100" w:type="dxa"/>
              <w:left w:w="100" w:type="dxa"/>
              <w:bottom w:w="100" w:type="dxa"/>
              <w:right w:w="100" w:type="dxa"/>
            </w:tcMar>
          </w:tcPr>
          <w:p w14:paraId="219BE882" w14:textId="77777777" w:rsidR="00585C03" w:rsidRPr="00760F8D" w:rsidRDefault="00585C03" w:rsidP="00403242">
            <w:pPr>
              <w:spacing w:after="0" w:line="240" w:lineRule="auto"/>
              <w:ind w:left="100"/>
              <w:rPr>
                <w:sz w:val="18"/>
                <w:szCs w:val="18"/>
              </w:rPr>
            </w:pPr>
          </w:p>
        </w:tc>
        <w:tc>
          <w:tcPr>
            <w:tcW w:w="3615" w:type="dxa"/>
            <w:tcBorders>
              <w:bottom w:val="single" w:sz="4" w:space="0" w:color="auto"/>
            </w:tcBorders>
            <w:shd w:val="clear" w:color="auto" w:fill="auto"/>
            <w:tcMar>
              <w:top w:w="100" w:type="dxa"/>
              <w:left w:w="100" w:type="dxa"/>
              <w:bottom w:w="100" w:type="dxa"/>
              <w:right w:w="100" w:type="dxa"/>
            </w:tcMar>
          </w:tcPr>
          <w:p w14:paraId="75338CE1" w14:textId="77777777" w:rsidR="00585C03" w:rsidRPr="00760F8D" w:rsidRDefault="00585C03" w:rsidP="00403242">
            <w:pPr>
              <w:spacing w:after="0" w:line="240" w:lineRule="auto"/>
              <w:ind w:left="100"/>
              <w:rPr>
                <w:sz w:val="18"/>
                <w:szCs w:val="18"/>
              </w:rPr>
            </w:pPr>
          </w:p>
        </w:tc>
      </w:tr>
    </w:tbl>
    <w:p w14:paraId="320E2834" w14:textId="77777777" w:rsidR="003E5198" w:rsidRPr="00760F8D" w:rsidRDefault="003E5198" w:rsidP="003E5198"/>
    <w:p w14:paraId="3215EF98" w14:textId="77777777" w:rsidR="00A80E28" w:rsidRDefault="00A80E28">
      <w:pPr>
        <w:spacing w:after="0" w:line="240" w:lineRule="auto"/>
        <w:rPr>
          <w:iCs/>
          <w:szCs w:val="18"/>
        </w:rPr>
      </w:pPr>
      <w:bookmarkStart w:id="50" w:name="_Ref33012068"/>
      <w:r>
        <w:br w:type="page"/>
      </w:r>
    </w:p>
    <w:p w14:paraId="206B2DF9" w14:textId="029CA544" w:rsidR="003D65F7" w:rsidRPr="00760F8D" w:rsidRDefault="003D65F7" w:rsidP="003D65F7">
      <w:pPr>
        <w:pStyle w:val="Caption"/>
        <w:keepNext/>
      </w:pPr>
      <w:bookmarkStart w:id="51" w:name="_Ref33110830"/>
      <w:bookmarkStart w:id="52" w:name="_Ref33106934"/>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F620EF">
        <w:rPr>
          <w:noProof/>
        </w:rPr>
        <w:t>3</w:t>
      </w:r>
      <w:r w:rsidRPr="00760F8D">
        <w:rPr>
          <w:noProof/>
        </w:rPr>
        <w:fldChar w:fldCharType="end"/>
      </w:r>
      <w:bookmarkEnd w:id="50"/>
      <w:bookmarkEnd w:id="51"/>
      <w:r w:rsidRPr="00760F8D">
        <w:rPr>
          <w:color w:val="000000"/>
        </w:rPr>
        <w:t xml:space="preserve">. List of </w:t>
      </w:r>
      <w:r>
        <w:rPr>
          <w:color w:val="000000"/>
        </w:rPr>
        <w:t xml:space="preserve">data types, </w:t>
      </w:r>
      <w:r w:rsidRPr="00760F8D">
        <w:rPr>
          <w:color w:val="000000"/>
        </w:rPr>
        <w:t>subscripts, parameters</w:t>
      </w:r>
      <w:r>
        <w:rPr>
          <w:color w:val="000000"/>
        </w:rPr>
        <w:t xml:space="preserve"> (i.e., fixed effects)</w:t>
      </w:r>
      <w:r w:rsidRPr="00760F8D">
        <w:rPr>
          <w:color w:val="000000"/>
        </w:rPr>
        <w:t xml:space="preserve">, and </w:t>
      </w:r>
      <w:r>
        <w:rPr>
          <w:color w:val="000000"/>
        </w:rPr>
        <w:t xml:space="preserve">random effects </w:t>
      </w:r>
      <w:r w:rsidRPr="00760F8D">
        <w:rPr>
          <w:color w:val="000000"/>
        </w:rPr>
        <w:t xml:space="preserve">used to model the smolt to adult survival of spring/summer Chinook salmon </w:t>
      </w:r>
      <w:r>
        <w:rPr>
          <w:color w:val="000000"/>
        </w:rPr>
        <w:t xml:space="preserve">originating from the </w:t>
      </w:r>
      <w:r w:rsidRPr="00760F8D">
        <w:rPr>
          <w:color w:val="000000"/>
        </w:rPr>
        <w:t>Snake River Basin.</w:t>
      </w:r>
      <w:bookmarkEnd w:id="52"/>
    </w:p>
    <w:tbl>
      <w:tblPr>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3D65F7" w:rsidRPr="00760F8D" w14:paraId="36B52586" w14:textId="77777777" w:rsidTr="00403242">
        <w:trPr>
          <w:trHeight w:val="423"/>
        </w:trPr>
        <w:tc>
          <w:tcPr>
            <w:tcW w:w="2032" w:type="dxa"/>
            <w:tcBorders>
              <w:top w:val="single" w:sz="4" w:space="0" w:color="000000"/>
              <w:bottom w:val="single" w:sz="4" w:space="0" w:color="auto"/>
            </w:tcBorders>
          </w:tcPr>
          <w:p w14:paraId="4ACF6938" w14:textId="77777777" w:rsidR="003D65F7" w:rsidRPr="00760F8D" w:rsidRDefault="003D65F7" w:rsidP="00403242">
            <w:pPr>
              <w:spacing w:line="240" w:lineRule="auto"/>
            </w:pPr>
            <w:r w:rsidRPr="00760F8D">
              <w:t>Type</w:t>
            </w:r>
          </w:p>
        </w:tc>
        <w:tc>
          <w:tcPr>
            <w:tcW w:w="1267" w:type="dxa"/>
            <w:tcBorders>
              <w:top w:val="single" w:sz="4" w:space="0" w:color="000000"/>
              <w:bottom w:val="single" w:sz="4" w:space="0" w:color="auto"/>
            </w:tcBorders>
          </w:tcPr>
          <w:p w14:paraId="1204794A" w14:textId="77777777" w:rsidR="003D65F7" w:rsidRPr="00760F8D" w:rsidRDefault="003D65F7" w:rsidP="00403242">
            <w:pPr>
              <w:spacing w:line="240" w:lineRule="auto"/>
            </w:pPr>
            <w:r w:rsidRPr="00760F8D">
              <w:t>Symbol</w:t>
            </w:r>
          </w:p>
        </w:tc>
        <w:tc>
          <w:tcPr>
            <w:tcW w:w="6400" w:type="dxa"/>
            <w:tcBorders>
              <w:top w:val="single" w:sz="4" w:space="0" w:color="000000"/>
              <w:bottom w:val="single" w:sz="4" w:space="0" w:color="auto"/>
            </w:tcBorders>
          </w:tcPr>
          <w:p w14:paraId="50ADCD98" w14:textId="77777777" w:rsidR="003D65F7" w:rsidRPr="00760F8D" w:rsidRDefault="003D65F7" w:rsidP="00403242">
            <w:pPr>
              <w:spacing w:line="240" w:lineRule="auto"/>
            </w:pPr>
            <w:r w:rsidRPr="00760F8D">
              <w:t>Description</w:t>
            </w:r>
          </w:p>
        </w:tc>
      </w:tr>
      <w:tr w:rsidR="003D65F7" w:rsidRPr="00760F8D" w14:paraId="4F2B5566" w14:textId="77777777" w:rsidTr="00403242">
        <w:trPr>
          <w:trHeight w:val="408"/>
        </w:trPr>
        <w:tc>
          <w:tcPr>
            <w:tcW w:w="2032" w:type="dxa"/>
            <w:tcBorders>
              <w:top w:val="single" w:sz="4" w:space="0" w:color="auto"/>
              <w:left w:val="nil"/>
              <w:bottom w:val="nil"/>
              <w:right w:val="nil"/>
            </w:tcBorders>
          </w:tcPr>
          <w:p w14:paraId="5E6D4F55" w14:textId="77777777" w:rsidR="003D65F7" w:rsidRPr="00760F8D" w:rsidRDefault="003D65F7" w:rsidP="00403242">
            <w:pPr>
              <w:spacing w:line="240" w:lineRule="auto"/>
            </w:pPr>
            <w:r>
              <w:t>Data</w:t>
            </w:r>
          </w:p>
        </w:tc>
        <w:tc>
          <w:tcPr>
            <w:tcW w:w="1267" w:type="dxa"/>
            <w:tcBorders>
              <w:top w:val="single" w:sz="4" w:space="0" w:color="auto"/>
              <w:left w:val="nil"/>
              <w:bottom w:val="nil"/>
              <w:right w:val="nil"/>
            </w:tcBorders>
          </w:tcPr>
          <w:p w14:paraId="22895EED" w14:textId="77777777" w:rsidR="003D65F7" w:rsidRPr="00E8504D" w:rsidRDefault="006839BC" w:rsidP="00403242">
            <w:pPr>
              <w:spacing w:line="240" w:lineRule="auto"/>
              <w:jc w:val="center"/>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m:oMathPara>
          </w:p>
        </w:tc>
        <w:tc>
          <w:tcPr>
            <w:tcW w:w="6400" w:type="dxa"/>
            <w:tcBorders>
              <w:top w:val="single" w:sz="4" w:space="0" w:color="auto"/>
              <w:left w:val="nil"/>
              <w:bottom w:val="nil"/>
              <w:right w:val="nil"/>
            </w:tcBorders>
          </w:tcPr>
          <w:p w14:paraId="0B0B64EC" w14:textId="77777777" w:rsidR="003D65F7" w:rsidRDefault="003D65F7" w:rsidP="00403242">
            <w:pPr>
              <w:spacing w:line="240" w:lineRule="auto"/>
            </w:pPr>
            <w:r>
              <w:t>Cohort of juvenile fish of rear type r migrating past Bonneville Dam on day j in year t</w:t>
            </w:r>
          </w:p>
        </w:tc>
      </w:tr>
      <w:tr w:rsidR="003D65F7" w:rsidRPr="00760F8D" w14:paraId="13A926EE" w14:textId="77777777" w:rsidTr="00403242">
        <w:trPr>
          <w:trHeight w:val="408"/>
        </w:trPr>
        <w:tc>
          <w:tcPr>
            <w:tcW w:w="2032" w:type="dxa"/>
            <w:tcBorders>
              <w:top w:val="nil"/>
              <w:left w:val="nil"/>
              <w:bottom w:val="nil"/>
              <w:right w:val="nil"/>
            </w:tcBorders>
          </w:tcPr>
          <w:p w14:paraId="4C781594" w14:textId="77777777" w:rsidR="003D65F7" w:rsidRPr="00760F8D" w:rsidRDefault="003D65F7" w:rsidP="00403242">
            <w:pPr>
              <w:spacing w:line="240" w:lineRule="auto"/>
            </w:pPr>
          </w:p>
        </w:tc>
        <w:tc>
          <w:tcPr>
            <w:tcW w:w="1267" w:type="dxa"/>
            <w:tcBorders>
              <w:top w:val="nil"/>
              <w:left w:val="nil"/>
              <w:bottom w:val="nil"/>
              <w:right w:val="nil"/>
            </w:tcBorders>
          </w:tcPr>
          <w:p w14:paraId="35E09B58" w14:textId="77777777" w:rsidR="003D65F7" w:rsidRDefault="006839BC" w:rsidP="00403242">
            <w:pPr>
              <w:spacing w:line="240" w:lineRule="auto"/>
              <w:jc w:val="cente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jt</m:t>
                    </m:r>
                  </m:sub>
                </m:sSub>
              </m:oMath>
            </m:oMathPara>
          </w:p>
        </w:tc>
        <w:tc>
          <w:tcPr>
            <w:tcW w:w="6400" w:type="dxa"/>
            <w:tcBorders>
              <w:top w:val="nil"/>
              <w:left w:val="nil"/>
              <w:bottom w:val="nil"/>
              <w:right w:val="nil"/>
            </w:tcBorders>
          </w:tcPr>
          <w:p w14:paraId="04B44AE0" w14:textId="77777777" w:rsidR="003D65F7" w:rsidRDefault="003D65F7" w:rsidP="00403242">
            <w:pPr>
              <w:spacing w:line="240" w:lineRule="auto"/>
            </w:pPr>
            <w:r>
              <w:t>Number of fish from the juvenile cohort of rear type r migrating past Bonneville Dam on day j in year t that survived to adulthood</w:t>
            </w:r>
          </w:p>
        </w:tc>
      </w:tr>
      <w:tr w:rsidR="003D65F7" w:rsidRPr="00760F8D" w14:paraId="7AEF940A" w14:textId="77777777" w:rsidTr="00403242">
        <w:trPr>
          <w:trHeight w:val="408"/>
        </w:trPr>
        <w:tc>
          <w:tcPr>
            <w:tcW w:w="2032" w:type="dxa"/>
            <w:tcBorders>
              <w:top w:val="nil"/>
              <w:left w:val="nil"/>
              <w:bottom w:val="nil"/>
              <w:right w:val="nil"/>
            </w:tcBorders>
          </w:tcPr>
          <w:p w14:paraId="5B472ABD" w14:textId="77777777" w:rsidR="003D65F7" w:rsidRPr="00760F8D" w:rsidRDefault="003D65F7" w:rsidP="00403242">
            <w:pPr>
              <w:spacing w:line="240" w:lineRule="auto"/>
            </w:pPr>
          </w:p>
        </w:tc>
        <w:tc>
          <w:tcPr>
            <w:tcW w:w="1267" w:type="dxa"/>
            <w:tcBorders>
              <w:top w:val="nil"/>
              <w:left w:val="nil"/>
              <w:bottom w:val="nil"/>
              <w:right w:val="nil"/>
            </w:tcBorders>
          </w:tcPr>
          <w:p w14:paraId="543F69ED" w14:textId="77777777" w:rsidR="003D65F7" w:rsidRDefault="006839BC" w:rsidP="00403242">
            <w:pPr>
              <w:spacing w:line="240" w:lineRule="auto"/>
              <w:jc w:val="center"/>
            </w:pPr>
            <m:oMathPara>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t</m:t>
                    </m:r>
                  </m:sub>
                </m:sSub>
              </m:oMath>
            </m:oMathPara>
          </w:p>
        </w:tc>
        <w:tc>
          <w:tcPr>
            <w:tcW w:w="6400" w:type="dxa"/>
            <w:tcBorders>
              <w:top w:val="nil"/>
              <w:left w:val="nil"/>
              <w:bottom w:val="nil"/>
              <w:right w:val="nil"/>
            </w:tcBorders>
          </w:tcPr>
          <w:p w14:paraId="1FCF9E10" w14:textId="77777777" w:rsidR="003D65F7" w:rsidRPr="00E8504D" w:rsidRDefault="003D65F7" w:rsidP="00403242">
            <w:pPr>
              <w:spacing w:line="240" w:lineRule="auto"/>
            </w:pPr>
            <w:r>
              <w:t>Vector of environmental covariates for year t</w:t>
            </w:r>
          </w:p>
        </w:tc>
      </w:tr>
      <w:tr w:rsidR="003D65F7" w:rsidRPr="00760F8D" w14:paraId="72A17336" w14:textId="77777777" w:rsidTr="00403242">
        <w:trPr>
          <w:trHeight w:val="408"/>
        </w:trPr>
        <w:tc>
          <w:tcPr>
            <w:tcW w:w="2032" w:type="dxa"/>
            <w:tcBorders>
              <w:top w:val="nil"/>
              <w:left w:val="nil"/>
              <w:bottom w:val="nil"/>
              <w:right w:val="nil"/>
            </w:tcBorders>
          </w:tcPr>
          <w:p w14:paraId="540F47BB" w14:textId="77777777" w:rsidR="003D65F7" w:rsidRPr="00760F8D" w:rsidRDefault="003D65F7" w:rsidP="00403242">
            <w:pPr>
              <w:spacing w:line="240" w:lineRule="auto"/>
            </w:pPr>
            <w:r w:rsidRPr="00760F8D">
              <w:t>Index</w:t>
            </w:r>
          </w:p>
        </w:tc>
        <w:tc>
          <w:tcPr>
            <w:tcW w:w="1267" w:type="dxa"/>
            <w:tcBorders>
              <w:top w:val="nil"/>
              <w:left w:val="nil"/>
              <w:bottom w:val="nil"/>
              <w:right w:val="nil"/>
            </w:tcBorders>
          </w:tcPr>
          <w:p w14:paraId="693FB3C3" w14:textId="77777777" w:rsidR="003D65F7" w:rsidRPr="00760F8D" w:rsidRDefault="003D65F7" w:rsidP="00403242">
            <w:pPr>
              <w:spacing w:line="240" w:lineRule="auto"/>
              <w:jc w:val="center"/>
              <w:rPr>
                <w:b/>
              </w:rPr>
            </w:pPr>
            <w:r>
              <w:t>r</w:t>
            </w:r>
          </w:p>
        </w:tc>
        <w:tc>
          <w:tcPr>
            <w:tcW w:w="6400" w:type="dxa"/>
            <w:tcBorders>
              <w:top w:val="nil"/>
              <w:left w:val="nil"/>
              <w:bottom w:val="nil"/>
              <w:right w:val="nil"/>
            </w:tcBorders>
          </w:tcPr>
          <w:p w14:paraId="4BE03015" w14:textId="77777777" w:rsidR="003D65F7" w:rsidRPr="00760F8D" w:rsidRDefault="003D65F7" w:rsidP="00403242">
            <w:pPr>
              <w:spacing w:line="240" w:lineRule="auto"/>
              <w:rPr>
                <w:b/>
              </w:rPr>
            </w:pPr>
            <w:r>
              <w:t>rearing type</w:t>
            </w:r>
          </w:p>
        </w:tc>
      </w:tr>
      <w:tr w:rsidR="003D65F7" w:rsidRPr="00760F8D" w14:paraId="6063A81D" w14:textId="77777777" w:rsidTr="00403242">
        <w:trPr>
          <w:trHeight w:val="437"/>
        </w:trPr>
        <w:tc>
          <w:tcPr>
            <w:tcW w:w="2032" w:type="dxa"/>
            <w:tcBorders>
              <w:top w:val="nil"/>
            </w:tcBorders>
          </w:tcPr>
          <w:p w14:paraId="36CDD9CD" w14:textId="77777777" w:rsidR="003D65F7" w:rsidRPr="00760F8D" w:rsidRDefault="003D65F7" w:rsidP="00403242">
            <w:pPr>
              <w:spacing w:line="240" w:lineRule="auto"/>
            </w:pPr>
          </w:p>
        </w:tc>
        <w:tc>
          <w:tcPr>
            <w:tcW w:w="1267" w:type="dxa"/>
            <w:tcBorders>
              <w:top w:val="nil"/>
            </w:tcBorders>
          </w:tcPr>
          <w:p w14:paraId="122958A1" w14:textId="77777777" w:rsidR="003D65F7" w:rsidRPr="00760F8D" w:rsidRDefault="003D65F7" w:rsidP="00403242">
            <w:pPr>
              <w:spacing w:line="240" w:lineRule="auto"/>
              <w:jc w:val="center"/>
            </w:pPr>
            <w:r w:rsidRPr="00760F8D">
              <w:t>j</w:t>
            </w:r>
          </w:p>
        </w:tc>
        <w:tc>
          <w:tcPr>
            <w:tcW w:w="6400" w:type="dxa"/>
            <w:tcBorders>
              <w:top w:val="nil"/>
            </w:tcBorders>
          </w:tcPr>
          <w:p w14:paraId="5739D315" w14:textId="77777777" w:rsidR="003D65F7" w:rsidRPr="00760F8D" w:rsidRDefault="003D65F7" w:rsidP="00403242">
            <w:pPr>
              <w:spacing w:line="240" w:lineRule="auto"/>
            </w:pPr>
            <w:r w:rsidRPr="00760F8D">
              <w:t>calendar day</w:t>
            </w:r>
          </w:p>
        </w:tc>
      </w:tr>
      <w:tr w:rsidR="003D65F7" w:rsidRPr="00760F8D" w14:paraId="467C00C9" w14:textId="77777777" w:rsidTr="00403242">
        <w:trPr>
          <w:trHeight w:val="423"/>
        </w:trPr>
        <w:tc>
          <w:tcPr>
            <w:tcW w:w="2032" w:type="dxa"/>
          </w:tcPr>
          <w:p w14:paraId="6A35586B" w14:textId="77777777" w:rsidR="003D65F7" w:rsidRPr="00760F8D" w:rsidRDefault="003D65F7" w:rsidP="00403242">
            <w:pPr>
              <w:spacing w:line="240" w:lineRule="auto"/>
            </w:pPr>
          </w:p>
        </w:tc>
        <w:tc>
          <w:tcPr>
            <w:tcW w:w="1267" w:type="dxa"/>
          </w:tcPr>
          <w:p w14:paraId="1B8DF2B1" w14:textId="77777777" w:rsidR="003D65F7" w:rsidRPr="00760F8D" w:rsidRDefault="003D65F7" w:rsidP="00403242">
            <w:pPr>
              <w:spacing w:line="240" w:lineRule="auto"/>
              <w:jc w:val="center"/>
            </w:pPr>
            <w:r w:rsidRPr="00760F8D">
              <w:t>t</w:t>
            </w:r>
          </w:p>
        </w:tc>
        <w:tc>
          <w:tcPr>
            <w:tcW w:w="6400" w:type="dxa"/>
          </w:tcPr>
          <w:p w14:paraId="2FA42068" w14:textId="77777777" w:rsidR="003D65F7" w:rsidRPr="00760F8D" w:rsidRDefault="003D65F7" w:rsidP="00403242">
            <w:pPr>
              <w:spacing w:line="240" w:lineRule="auto"/>
            </w:pPr>
            <w:r w:rsidRPr="00760F8D">
              <w:t>year</w:t>
            </w:r>
          </w:p>
        </w:tc>
      </w:tr>
      <w:tr w:rsidR="003D65F7" w:rsidRPr="00760F8D" w14:paraId="20DF7573" w14:textId="77777777" w:rsidTr="00403242">
        <w:trPr>
          <w:trHeight w:val="423"/>
        </w:trPr>
        <w:tc>
          <w:tcPr>
            <w:tcW w:w="2032" w:type="dxa"/>
          </w:tcPr>
          <w:p w14:paraId="1E36F20B" w14:textId="77777777" w:rsidR="003D65F7" w:rsidRPr="00760F8D" w:rsidRDefault="003D65F7" w:rsidP="00403242">
            <w:pPr>
              <w:spacing w:line="240" w:lineRule="auto"/>
            </w:pPr>
            <w:r w:rsidRPr="00760F8D">
              <w:t>Fixed-effects</w:t>
            </w:r>
          </w:p>
        </w:tc>
        <w:tc>
          <w:tcPr>
            <w:tcW w:w="1267" w:type="dxa"/>
          </w:tcPr>
          <w:p w14:paraId="3CF04D5D" w14:textId="77777777" w:rsidR="003D65F7" w:rsidRPr="006508A8" w:rsidRDefault="006839BC" w:rsidP="00403242">
            <w:pPr>
              <w:spacing w:line="240"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69D4B98E" w14:textId="77777777" w:rsidR="003D65F7" w:rsidRPr="00760F8D" w:rsidRDefault="003D65F7" w:rsidP="00403242">
            <w:pPr>
              <w:spacing w:line="240" w:lineRule="auto"/>
            </w:pPr>
            <w:r w:rsidRPr="00760F8D">
              <w:t xml:space="preserve">mean survival </w:t>
            </w:r>
          </w:p>
        </w:tc>
      </w:tr>
      <w:tr w:rsidR="003D65F7" w:rsidRPr="00760F8D" w14:paraId="46AC039A" w14:textId="77777777" w:rsidTr="00403242">
        <w:trPr>
          <w:trHeight w:val="423"/>
        </w:trPr>
        <w:tc>
          <w:tcPr>
            <w:tcW w:w="2032" w:type="dxa"/>
          </w:tcPr>
          <w:p w14:paraId="37A96FBB" w14:textId="77777777" w:rsidR="003D65F7" w:rsidRPr="00760F8D" w:rsidRDefault="003D65F7" w:rsidP="00403242">
            <w:pPr>
              <w:spacing w:line="240" w:lineRule="auto"/>
            </w:pPr>
          </w:p>
        </w:tc>
        <w:tc>
          <w:tcPr>
            <w:tcW w:w="1267" w:type="dxa"/>
          </w:tcPr>
          <w:p w14:paraId="7A302030" w14:textId="77777777" w:rsidR="003D65F7" w:rsidRPr="00CC2322" w:rsidRDefault="003D65F7" w:rsidP="00403242">
            <w:pPr>
              <w:spacing w:line="240" w:lineRule="auto"/>
              <w:jc w:val="center"/>
              <w:rPr>
                <w:b/>
              </w:rPr>
            </w:pPr>
            <m:oMathPara>
              <m:oMath>
                <m:r>
                  <m:rPr>
                    <m:sty m:val="b"/>
                  </m:rPr>
                  <w:rPr>
                    <w:rFonts w:ascii="Cambria Math" w:eastAsia="Cambria Math" w:hAnsi="Cambria Math" w:cs="Cambria Math"/>
                  </w:rPr>
                  <m:t>β</m:t>
                </m:r>
              </m:oMath>
            </m:oMathPara>
          </w:p>
        </w:tc>
        <w:tc>
          <w:tcPr>
            <w:tcW w:w="6400" w:type="dxa"/>
          </w:tcPr>
          <w:p w14:paraId="234FC7AD" w14:textId="77777777" w:rsidR="003D65F7" w:rsidRPr="00760F8D" w:rsidRDefault="003D65F7" w:rsidP="00403242">
            <w:pPr>
              <w:spacing w:line="240" w:lineRule="auto"/>
            </w:pPr>
            <w:r>
              <w:t>vector of marine covariate parameters</w:t>
            </w:r>
          </w:p>
        </w:tc>
      </w:tr>
      <w:tr w:rsidR="003D65F7" w:rsidRPr="00760F8D" w14:paraId="3DCE6604" w14:textId="77777777" w:rsidTr="00403242">
        <w:trPr>
          <w:trHeight w:val="437"/>
        </w:trPr>
        <w:tc>
          <w:tcPr>
            <w:tcW w:w="2032" w:type="dxa"/>
          </w:tcPr>
          <w:p w14:paraId="5012F6EC" w14:textId="77777777" w:rsidR="003D65F7" w:rsidRPr="00760F8D" w:rsidRDefault="003D65F7" w:rsidP="00403242">
            <w:pPr>
              <w:spacing w:line="240" w:lineRule="auto"/>
            </w:pPr>
          </w:p>
        </w:tc>
        <w:tc>
          <w:tcPr>
            <w:tcW w:w="1267" w:type="dxa"/>
          </w:tcPr>
          <w:p w14:paraId="02979C9F" w14:textId="77777777" w:rsidR="003D65F7" w:rsidRPr="006508A8" w:rsidRDefault="006839BC" w:rsidP="00403242">
            <w:pPr>
              <w:spacing w:line="240" w:lineRule="auto"/>
              <w:jc w:val="cente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0D602DEC" w14:textId="77777777" w:rsidR="003D65F7" w:rsidRPr="00760F8D" w:rsidRDefault="003D65F7" w:rsidP="00403242">
            <w:pPr>
              <w:spacing w:line="240" w:lineRule="auto"/>
            </w:pPr>
            <w:r w:rsidRPr="00760F8D">
              <w:t>correlation coefficient for day effect</w:t>
            </w:r>
          </w:p>
        </w:tc>
      </w:tr>
      <w:tr w:rsidR="003D65F7" w:rsidRPr="00760F8D" w14:paraId="15A9D072" w14:textId="77777777" w:rsidTr="00403242">
        <w:trPr>
          <w:trHeight w:val="423"/>
        </w:trPr>
        <w:tc>
          <w:tcPr>
            <w:tcW w:w="2032" w:type="dxa"/>
          </w:tcPr>
          <w:p w14:paraId="322C8989" w14:textId="77777777" w:rsidR="003D65F7" w:rsidRPr="00760F8D" w:rsidRDefault="003D65F7" w:rsidP="00403242">
            <w:pPr>
              <w:spacing w:line="240" w:lineRule="auto"/>
            </w:pPr>
          </w:p>
        </w:tc>
        <w:tc>
          <w:tcPr>
            <w:tcW w:w="1267" w:type="dxa"/>
          </w:tcPr>
          <w:p w14:paraId="71A51DB0" w14:textId="77777777" w:rsidR="003D65F7" w:rsidRPr="006508A8" w:rsidRDefault="006839BC"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6670EFBB" w14:textId="77777777" w:rsidR="003D65F7" w:rsidRPr="00760F8D" w:rsidRDefault="003D65F7" w:rsidP="00403242">
            <w:pPr>
              <w:spacing w:line="240" w:lineRule="auto"/>
            </w:pPr>
            <w:r w:rsidRPr="00760F8D">
              <w:t xml:space="preserve">correlation coefficient for </w:t>
            </w:r>
            <w:r>
              <w:t>yearly effect</w:t>
            </w:r>
          </w:p>
        </w:tc>
      </w:tr>
      <w:tr w:rsidR="003D65F7" w:rsidRPr="00760F8D" w14:paraId="235A1278" w14:textId="77777777" w:rsidTr="00403242">
        <w:trPr>
          <w:trHeight w:val="437"/>
        </w:trPr>
        <w:tc>
          <w:tcPr>
            <w:tcW w:w="2032" w:type="dxa"/>
          </w:tcPr>
          <w:p w14:paraId="2EAE7464" w14:textId="77777777" w:rsidR="003D65F7" w:rsidRPr="00760F8D" w:rsidRDefault="003D65F7" w:rsidP="00403242">
            <w:pPr>
              <w:spacing w:line="240" w:lineRule="auto"/>
            </w:pPr>
          </w:p>
        </w:tc>
        <w:tc>
          <w:tcPr>
            <w:tcW w:w="1267" w:type="dxa"/>
          </w:tcPr>
          <w:p w14:paraId="75B3E509" w14:textId="77777777" w:rsidR="003D65F7" w:rsidRPr="006508A8" w:rsidRDefault="006839BC"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116679C4" w14:textId="77777777" w:rsidR="003D65F7" w:rsidRPr="00760F8D" w:rsidRDefault="003D65F7" w:rsidP="00403242">
            <w:pPr>
              <w:spacing w:line="240" w:lineRule="auto"/>
            </w:pPr>
            <w:r w:rsidRPr="00760F8D">
              <w:t xml:space="preserve">correlation coefficient for </w:t>
            </w:r>
            <w:r>
              <w:t>the day effect in the day/year interaction</w:t>
            </w:r>
          </w:p>
        </w:tc>
      </w:tr>
      <w:tr w:rsidR="003D65F7" w:rsidRPr="00760F8D" w14:paraId="0D24BAE4" w14:textId="77777777" w:rsidTr="00403242">
        <w:trPr>
          <w:trHeight w:val="685"/>
        </w:trPr>
        <w:tc>
          <w:tcPr>
            <w:tcW w:w="2032" w:type="dxa"/>
          </w:tcPr>
          <w:p w14:paraId="51835D42" w14:textId="77777777" w:rsidR="003D65F7" w:rsidRPr="00760F8D" w:rsidRDefault="003D65F7" w:rsidP="00403242">
            <w:pPr>
              <w:spacing w:line="240" w:lineRule="auto"/>
            </w:pPr>
          </w:p>
        </w:tc>
        <w:tc>
          <w:tcPr>
            <w:tcW w:w="1267" w:type="dxa"/>
          </w:tcPr>
          <w:p w14:paraId="379D9ABF" w14:textId="77777777" w:rsidR="003D65F7" w:rsidRPr="006508A8" w:rsidRDefault="006839BC" w:rsidP="00403242">
            <w:pPr>
              <w:spacing w:line="240" w:lineRule="auto"/>
              <w:jc w:val="cente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34466F33" w14:textId="77777777" w:rsidR="003D65F7" w:rsidRPr="00760F8D" w:rsidRDefault="003D65F7" w:rsidP="00403242">
            <w:pPr>
              <w:spacing w:line="240" w:lineRule="auto"/>
            </w:pPr>
            <w:r>
              <w:t>correlation coefficient for the year effect in the day/year interaction</w:t>
            </w:r>
          </w:p>
        </w:tc>
      </w:tr>
      <w:tr w:rsidR="003D65F7" w:rsidRPr="00760F8D" w14:paraId="11E3ABBF" w14:textId="77777777" w:rsidTr="00403242">
        <w:trPr>
          <w:trHeight w:val="437"/>
        </w:trPr>
        <w:tc>
          <w:tcPr>
            <w:tcW w:w="2032" w:type="dxa"/>
          </w:tcPr>
          <w:p w14:paraId="55227B9E" w14:textId="77777777" w:rsidR="003D65F7" w:rsidRPr="00760F8D" w:rsidRDefault="003D65F7" w:rsidP="00403242">
            <w:pPr>
              <w:spacing w:line="240" w:lineRule="auto"/>
            </w:pPr>
          </w:p>
        </w:tc>
        <w:tc>
          <w:tcPr>
            <w:tcW w:w="1267" w:type="dxa"/>
          </w:tcPr>
          <w:p w14:paraId="26ED3E7B" w14:textId="77777777" w:rsidR="003D65F7" w:rsidRPr="006508A8" w:rsidRDefault="006839BC"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6400" w:type="dxa"/>
          </w:tcPr>
          <w:p w14:paraId="7682C59A" w14:textId="77777777" w:rsidR="003D65F7" w:rsidRPr="00760F8D" w:rsidRDefault="003D65F7" w:rsidP="00403242">
            <w:pPr>
              <w:spacing w:line="240" w:lineRule="auto"/>
            </w:pPr>
            <w:r w:rsidRPr="00760F8D">
              <w:t>variance of the day effect</w:t>
            </w:r>
            <w:r>
              <w:t xml:space="preserve"> for rear type r</w:t>
            </w:r>
          </w:p>
        </w:tc>
      </w:tr>
      <w:tr w:rsidR="003D65F7" w:rsidRPr="00760F8D" w14:paraId="64F6C565" w14:textId="77777777" w:rsidTr="00403242">
        <w:trPr>
          <w:trHeight w:val="685"/>
        </w:trPr>
        <w:tc>
          <w:tcPr>
            <w:tcW w:w="2032" w:type="dxa"/>
          </w:tcPr>
          <w:p w14:paraId="6640692B" w14:textId="77777777" w:rsidR="003D65F7" w:rsidRPr="00760F8D" w:rsidRDefault="003D65F7" w:rsidP="00403242">
            <w:pPr>
              <w:spacing w:line="240" w:lineRule="auto"/>
            </w:pPr>
          </w:p>
        </w:tc>
        <w:tc>
          <w:tcPr>
            <w:tcW w:w="1267" w:type="dxa"/>
          </w:tcPr>
          <w:p w14:paraId="500F8BF5" w14:textId="77777777" w:rsidR="003D65F7" w:rsidRPr="006508A8" w:rsidRDefault="006839BC"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m:oMathPara>
          </w:p>
        </w:tc>
        <w:tc>
          <w:tcPr>
            <w:tcW w:w="6400" w:type="dxa"/>
          </w:tcPr>
          <w:p w14:paraId="7F792113" w14:textId="77777777" w:rsidR="003D65F7" w:rsidRPr="00760F8D" w:rsidRDefault="003D65F7" w:rsidP="00403242">
            <w:pPr>
              <w:spacing w:line="240" w:lineRule="auto"/>
            </w:pPr>
            <w:r w:rsidRPr="00760F8D">
              <w:t xml:space="preserve">variance of the </w:t>
            </w:r>
            <w:r>
              <w:t>year effect for rear type r</w:t>
            </w:r>
          </w:p>
        </w:tc>
      </w:tr>
      <w:tr w:rsidR="003D65F7" w:rsidRPr="00760F8D" w14:paraId="70C25C74" w14:textId="77777777" w:rsidTr="00403242">
        <w:trPr>
          <w:trHeight w:val="700"/>
        </w:trPr>
        <w:tc>
          <w:tcPr>
            <w:tcW w:w="2032" w:type="dxa"/>
          </w:tcPr>
          <w:p w14:paraId="69FF9851" w14:textId="77777777" w:rsidR="003D65F7" w:rsidRPr="00760F8D" w:rsidRDefault="003D65F7" w:rsidP="00403242">
            <w:pPr>
              <w:spacing w:line="240" w:lineRule="auto"/>
            </w:pPr>
          </w:p>
        </w:tc>
        <w:tc>
          <w:tcPr>
            <w:tcW w:w="1267" w:type="dxa"/>
          </w:tcPr>
          <w:p w14:paraId="0D835975" w14:textId="77777777" w:rsidR="003D65F7" w:rsidRPr="006508A8" w:rsidRDefault="006839BC" w:rsidP="00403242">
            <w:pPr>
              <w:spacing w:line="240" w:lineRule="auto"/>
              <w:jc w:val="center"/>
              <w:rPr>
                <w:rFonts w:ascii="Cambria Math" w:eastAsia="Cambria Math" w:hAnsi="Cambria Math" w:cs="Cambria Math"/>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6400" w:type="dxa"/>
          </w:tcPr>
          <w:p w14:paraId="030BA4EA" w14:textId="77777777" w:rsidR="003D65F7" w:rsidRPr="00760F8D" w:rsidRDefault="003D65F7" w:rsidP="00403242">
            <w:pPr>
              <w:spacing w:line="240" w:lineRule="auto"/>
            </w:pPr>
            <w:r w:rsidRPr="00760F8D">
              <w:t xml:space="preserve">variance of the </w:t>
            </w:r>
            <w:r>
              <w:t>day year interaction for rear type r</w:t>
            </w:r>
          </w:p>
        </w:tc>
      </w:tr>
      <w:tr w:rsidR="003D65F7" w:rsidRPr="00760F8D" w14:paraId="6BD8E2CA" w14:textId="77777777" w:rsidTr="00403242">
        <w:trPr>
          <w:trHeight w:val="423"/>
        </w:trPr>
        <w:tc>
          <w:tcPr>
            <w:tcW w:w="2032" w:type="dxa"/>
          </w:tcPr>
          <w:p w14:paraId="6B61B7DD" w14:textId="77777777" w:rsidR="003D65F7" w:rsidRPr="00760F8D" w:rsidRDefault="003D65F7" w:rsidP="00403242">
            <w:pPr>
              <w:spacing w:line="240" w:lineRule="auto"/>
            </w:pPr>
            <w:r w:rsidRPr="00760F8D">
              <w:t>Random effects</w:t>
            </w:r>
          </w:p>
        </w:tc>
        <w:tc>
          <w:tcPr>
            <w:tcW w:w="1267" w:type="dxa"/>
          </w:tcPr>
          <w:p w14:paraId="1ED79572" w14:textId="77777777" w:rsidR="003D65F7" w:rsidRPr="006508A8" w:rsidRDefault="006839BC"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m:oMathPara>
          </w:p>
        </w:tc>
        <w:tc>
          <w:tcPr>
            <w:tcW w:w="6400" w:type="dxa"/>
          </w:tcPr>
          <w:p w14:paraId="4F8CE924" w14:textId="77777777" w:rsidR="003D65F7" w:rsidRPr="00760F8D" w:rsidRDefault="003D65F7" w:rsidP="00403242">
            <w:pPr>
              <w:spacing w:line="240" w:lineRule="auto"/>
            </w:pPr>
            <w:r>
              <w:t>day effect for day j for rear type r</w:t>
            </w:r>
          </w:p>
        </w:tc>
      </w:tr>
      <w:tr w:rsidR="003D65F7" w:rsidRPr="00760F8D" w14:paraId="75D699C7" w14:textId="77777777" w:rsidTr="00403242">
        <w:trPr>
          <w:trHeight w:val="437"/>
        </w:trPr>
        <w:tc>
          <w:tcPr>
            <w:tcW w:w="2032" w:type="dxa"/>
          </w:tcPr>
          <w:p w14:paraId="7A8161FB" w14:textId="77777777" w:rsidR="003D65F7" w:rsidRPr="00760F8D" w:rsidRDefault="003D65F7" w:rsidP="00403242">
            <w:pPr>
              <w:spacing w:line="240" w:lineRule="auto"/>
            </w:pPr>
          </w:p>
        </w:tc>
        <w:tc>
          <w:tcPr>
            <w:tcW w:w="1267" w:type="dxa"/>
          </w:tcPr>
          <w:p w14:paraId="5098CB1A" w14:textId="77777777" w:rsidR="003D65F7" w:rsidRPr="006508A8" w:rsidRDefault="006839BC"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oMath>
            </m:oMathPara>
          </w:p>
        </w:tc>
        <w:tc>
          <w:tcPr>
            <w:tcW w:w="6400" w:type="dxa"/>
          </w:tcPr>
          <w:p w14:paraId="10B47419" w14:textId="77777777" w:rsidR="003D65F7" w:rsidRPr="00760F8D" w:rsidRDefault="003D65F7" w:rsidP="00403242">
            <w:pPr>
              <w:spacing w:line="240" w:lineRule="auto"/>
            </w:pPr>
            <w:r>
              <w:t>year effect for year y for rear type r</w:t>
            </w:r>
          </w:p>
        </w:tc>
      </w:tr>
      <w:tr w:rsidR="003D65F7" w:rsidRPr="00760F8D" w14:paraId="37C35934" w14:textId="77777777" w:rsidTr="00403242">
        <w:trPr>
          <w:trHeight w:val="685"/>
        </w:trPr>
        <w:tc>
          <w:tcPr>
            <w:tcW w:w="2032" w:type="dxa"/>
            <w:tcBorders>
              <w:bottom w:val="single" w:sz="4" w:space="0" w:color="000000"/>
            </w:tcBorders>
          </w:tcPr>
          <w:p w14:paraId="44D6580F" w14:textId="77777777" w:rsidR="003D65F7" w:rsidRPr="00760F8D" w:rsidRDefault="003D65F7" w:rsidP="00403242">
            <w:pPr>
              <w:spacing w:line="240" w:lineRule="auto"/>
            </w:pPr>
          </w:p>
        </w:tc>
        <w:tc>
          <w:tcPr>
            <w:tcW w:w="1267" w:type="dxa"/>
            <w:tcBorders>
              <w:bottom w:val="single" w:sz="4" w:space="0" w:color="000000"/>
            </w:tcBorders>
          </w:tcPr>
          <w:p w14:paraId="6DFD1F86" w14:textId="77777777" w:rsidR="003D65F7" w:rsidRPr="006508A8" w:rsidRDefault="006839BC"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rjt</m:t>
                    </m:r>
                  </m:sub>
                </m:sSub>
              </m:oMath>
            </m:oMathPara>
          </w:p>
        </w:tc>
        <w:tc>
          <w:tcPr>
            <w:tcW w:w="6400" w:type="dxa"/>
            <w:tcBorders>
              <w:bottom w:val="single" w:sz="4" w:space="0" w:color="000000"/>
            </w:tcBorders>
          </w:tcPr>
          <w:p w14:paraId="22AF3CFC" w14:textId="77777777" w:rsidR="003D65F7" w:rsidRPr="00760F8D" w:rsidRDefault="003D65F7" w:rsidP="00403242">
            <w:pPr>
              <w:spacing w:line="240" w:lineRule="auto"/>
            </w:pPr>
            <w:r>
              <w:t>day/year effect for day j, year t, and rear type r</w:t>
            </w:r>
          </w:p>
        </w:tc>
      </w:tr>
    </w:tbl>
    <w:p w14:paraId="5C41E892" w14:textId="77777777" w:rsidR="003D65F7" w:rsidRPr="00760F8D" w:rsidRDefault="003D65F7" w:rsidP="003D65F7">
      <w:pPr>
        <w:spacing w:line="259" w:lineRule="auto"/>
        <w:rPr>
          <w:color w:val="000000"/>
        </w:rPr>
      </w:pPr>
      <w:r w:rsidRPr="00760F8D">
        <w:rPr>
          <w:color w:val="000000"/>
        </w:rPr>
        <w:br w:type="page"/>
      </w:r>
    </w:p>
    <w:p w14:paraId="67840A38" w14:textId="77777777" w:rsidR="003D65F7" w:rsidRPr="00760F8D" w:rsidRDefault="003D65F7" w:rsidP="003D65F7">
      <w:pPr>
        <w:spacing w:line="259" w:lineRule="auto"/>
        <w:rPr>
          <w:color w:val="000000"/>
        </w:rPr>
        <w:sectPr w:rsidR="003D65F7" w:rsidRPr="00760F8D" w:rsidSect="009E3287">
          <w:pgSz w:w="12240" w:h="15840"/>
          <w:pgMar w:top="1440" w:right="1440" w:bottom="1440" w:left="1440" w:header="720" w:footer="720" w:gutter="0"/>
          <w:lnNumType w:countBy="1" w:restart="continuous"/>
          <w:cols w:space="720"/>
          <w:docGrid w:linePitch="360"/>
        </w:sectPr>
      </w:pPr>
    </w:p>
    <w:p w14:paraId="40225320" w14:textId="662C6BC2" w:rsidR="00A80E28" w:rsidRDefault="00A80E28">
      <w:pPr>
        <w:spacing w:after="0" w:line="240" w:lineRule="auto"/>
        <w:rPr>
          <w:iCs/>
          <w:szCs w:val="18"/>
        </w:rPr>
      </w:pPr>
      <w:bookmarkStart w:id="53" w:name="_Ref33012344"/>
    </w:p>
    <w:p w14:paraId="38CE9903" w14:textId="778A41D3" w:rsidR="00CC2322" w:rsidRPr="008A35D5" w:rsidRDefault="00CC2322" w:rsidP="00CC2322">
      <w:pPr>
        <w:pStyle w:val="Caption"/>
        <w:rPr>
          <w:i/>
        </w:rPr>
      </w:pPr>
      <w:bookmarkStart w:id="54" w:name="_Ref33013487"/>
      <w:bookmarkStart w:id="55" w:name="_Ref33015586"/>
      <w:bookmarkStart w:id="56" w:name="_Ref33106942"/>
      <w:r>
        <w:t xml:space="preserve">Table </w:t>
      </w:r>
      <w:r>
        <w:rPr>
          <w:noProof/>
        </w:rPr>
        <w:fldChar w:fldCharType="begin"/>
      </w:r>
      <w:r>
        <w:rPr>
          <w:noProof/>
        </w:rPr>
        <w:instrText xml:space="preserve"> SEQ Table \* ARABIC </w:instrText>
      </w:r>
      <w:r>
        <w:rPr>
          <w:noProof/>
        </w:rPr>
        <w:fldChar w:fldCharType="separate"/>
      </w:r>
      <w:r w:rsidR="00F620EF">
        <w:rPr>
          <w:noProof/>
        </w:rPr>
        <w:t>4</w:t>
      </w:r>
      <w:r>
        <w:rPr>
          <w:noProof/>
        </w:rPr>
        <w:fldChar w:fldCharType="end"/>
      </w:r>
      <w:bookmarkEnd w:id="53"/>
      <w:bookmarkEnd w:id="54"/>
      <w:r>
        <w:t>.  Top models for each origin type based on the random effects and number of marine covariates.</w:t>
      </w:r>
      <w:bookmarkEnd w:id="55"/>
      <w:r w:rsidR="008A35D5">
        <w:t xml:space="preserve"> </w:t>
      </w:r>
      <w:r w:rsidR="007C7F08">
        <w:t xml:space="preserve">The gradient is a measure of the likelihood surface for the maximum likelihood estimate, </w:t>
      </w:r>
      <w:r w:rsidR="00342C83">
        <w:t>PD Hessian stands for positive definite Hessian</w:t>
      </w:r>
      <w:r w:rsidR="007C7F08">
        <w:t>,</w:t>
      </w:r>
      <w:r w:rsidR="00342C83">
        <w:t xml:space="preserve"> and N.E. stands for not estimated. </w:t>
      </w:r>
      <w:proofErr w:type="spellStart"/>
      <w:r w:rsidR="008A35D5">
        <w:rPr>
          <w:i/>
        </w:rPr>
        <w:t>table_AIC.r</w:t>
      </w:r>
      <w:bookmarkEnd w:id="56"/>
      <w:proofErr w:type="spellEnd"/>
    </w:p>
    <w:tbl>
      <w:tblPr>
        <w:tblW w:w="10601" w:type="dxa"/>
        <w:tblLook w:val="04A0" w:firstRow="1" w:lastRow="0" w:firstColumn="1" w:lastColumn="0" w:noHBand="0" w:noVBand="1"/>
      </w:tblPr>
      <w:tblGrid>
        <w:gridCol w:w="960"/>
        <w:gridCol w:w="300"/>
        <w:gridCol w:w="821"/>
        <w:gridCol w:w="780"/>
        <w:gridCol w:w="1140"/>
        <w:gridCol w:w="1072"/>
        <w:gridCol w:w="1879"/>
        <w:gridCol w:w="1879"/>
        <w:gridCol w:w="1002"/>
        <w:gridCol w:w="960"/>
      </w:tblGrid>
      <w:tr w:rsidR="009434B7" w:rsidRPr="009434B7" w14:paraId="4A96C538" w14:textId="77777777" w:rsidTr="009434B7">
        <w:trPr>
          <w:trHeight w:val="300"/>
        </w:trPr>
        <w:tc>
          <w:tcPr>
            <w:tcW w:w="960" w:type="dxa"/>
            <w:tcBorders>
              <w:top w:val="single" w:sz="4" w:space="0" w:color="auto"/>
              <w:left w:val="nil"/>
              <w:bottom w:val="nil"/>
              <w:right w:val="nil"/>
            </w:tcBorders>
            <w:shd w:val="clear" w:color="auto" w:fill="auto"/>
            <w:noWrap/>
            <w:vAlign w:val="bottom"/>
          </w:tcPr>
          <w:p w14:paraId="44343989" w14:textId="77777777" w:rsidR="009434B7" w:rsidRPr="009434B7" w:rsidRDefault="009434B7" w:rsidP="009434B7">
            <w:pPr>
              <w:spacing w:after="0" w:line="240" w:lineRule="auto"/>
              <w:rPr>
                <w:color w:val="000000"/>
                <w:sz w:val="22"/>
                <w:szCs w:val="22"/>
              </w:rPr>
            </w:pPr>
          </w:p>
        </w:tc>
        <w:tc>
          <w:tcPr>
            <w:tcW w:w="960" w:type="dxa"/>
            <w:gridSpan w:val="2"/>
            <w:tcBorders>
              <w:top w:val="single" w:sz="4" w:space="0" w:color="auto"/>
              <w:left w:val="nil"/>
              <w:bottom w:val="nil"/>
              <w:right w:val="nil"/>
            </w:tcBorders>
            <w:shd w:val="clear" w:color="auto" w:fill="auto"/>
            <w:noWrap/>
            <w:vAlign w:val="bottom"/>
          </w:tcPr>
          <w:p w14:paraId="2290217A" w14:textId="77777777" w:rsidR="009434B7" w:rsidRPr="009434B7" w:rsidRDefault="009434B7" w:rsidP="009434B7">
            <w:pPr>
              <w:spacing w:after="0" w:line="240" w:lineRule="auto"/>
              <w:rPr>
                <w:color w:val="000000"/>
                <w:sz w:val="22"/>
                <w:szCs w:val="22"/>
              </w:rPr>
            </w:pPr>
          </w:p>
        </w:tc>
        <w:tc>
          <w:tcPr>
            <w:tcW w:w="2961" w:type="dxa"/>
            <w:gridSpan w:val="3"/>
            <w:tcBorders>
              <w:top w:val="single" w:sz="4" w:space="0" w:color="auto"/>
              <w:left w:val="nil"/>
              <w:bottom w:val="single" w:sz="4" w:space="0" w:color="auto"/>
              <w:right w:val="nil"/>
            </w:tcBorders>
            <w:shd w:val="clear" w:color="auto" w:fill="auto"/>
            <w:noWrap/>
            <w:vAlign w:val="bottom"/>
          </w:tcPr>
          <w:p w14:paraId="6574FA0C" w14:textId="0FC1DF05" w:rsidR="009434B7" w:rsidRPr="009434B7" w:rsidRDefault="009434B7" w:rsidP="009434B7">
            <w:pPr>
              <w:spacing w:after="0" w:line="240" w:lineRule="auto"/>
              <w:jc w:val="center"/>
              <w:rPr>
                <w:color w:val="000000"/>
                <w:sz w:val="22"/>
                <w:szCs w:val="22"/>
              </w:rPr>
            </w:pPr>
            <w:r w:rsidRPr="009434B7">
              <w:rPr>
                <w:color w:val="000000"/>
                <w:sz w:val="22"/>
                <w:szCs w:val="22"/>
              </w:rPr>
              <w:t>Random effect</w:t>
            </w:r>
          </w:p>
        </w:tc>
        <w:tc>
          <w:tcPr>
            <w:tcW w:w="3758" w:type="dxa"/>
            <w:gridSpan w:val="2"/>
            <w:tcBorders>
              <w:top w:val="single" w:sz="4" w:space="0" w:color="auto"/>
              <w:left w:val="nil"/>
              <w:bottom w:val="single" w:sz="4" w:space="0" w:color="auto"/>
              <w:right w:val="nil"/>
            </w:tcBorders>
            <w:shd w:val="clear" w:color="auto" w:fill="auto"/>
            <w:noWrap/>
            <w:vAlign w:val="bottom"/>
          </w:tcPr>
          <w:p w14:paraId="294F58DD" w14:textId="70C77216" w:rsidR="009434B7" w:rsidRPr="009434B7" w:rsidRDefault="009434B7" w:rsidP="009434B7">
            <w:pPr>
              <w:spacing w:after="0" w:line="240" w:lineRule="auto"/>
              <w:jc w:val="center"/>
              <w:rPr>
                <w:color w:val="000000"/>
                <w:sz w:val="22"/>
                <w:szCs w:val="22"/>
              </w:rPr>
            </w:pPr>
            <w:r w:rsidRPr="009434B7">
              <w:rPr>
                <w:color w:val="000000"/>
                <w:sz w:val="22"/>
                <w:szCs w:val="22"/>
              </w:rPr>
              <w:t>Covariate</w:t>
            </w:r>
          </w:p>
        </w:tc>
        <w:tc>
          <w:tcPr>
            <w:tcW w:w="1002" w:type="dxa"/>
            <w:tcBorders>
              <w:top w:val="single" w:sz="4" w:space="0" w:color="auto"/>
              <w:left w:val="nil"/>
              <w:bottom w:val="nil"/>
              <w:right w:val="nil"/>
            </w:tcBorders>
            <w:shd w:val="clear" w:color="auto" w:fill="auto"/>
            <w:noWrap/>
            <w:vAlign w:val="bottom"/>
          </w:tcPr>
          <w:p w14:paraId="6410D3E0" w14:textId="77777777" w:rsidR="009434B7" w:rsidRPr="009434B7" w:rsidRDefault="009434B7" w:rsidP="009434B7">
            <w:pPr>
              <w:spacing w:after="0" w:line="240" w:lineRule="auto"/>
              <w:rPr>
                <w:color w:val="000000"/>
                <w:sz w:val="22"/>
                <w:szCs w:val="22"/>
              </w:rPr>
            </w:pPr>
          </w:p>
        </w:tc>
        <w:tc>
          <w:tcPr>
            <w:tcW w:w="960" w:type="dxa"/>
            <w:tcBorders>
              <w:top w:val="single" w:sz="4" w:space="0" w:color="auto"/>
              <w:left w:val="nil"/>
              <w:bottom w:val="nil"/>
              <w:right w:val="nil"/>
            </w:tcBorders>
            <w:shd w:val="clear" w:color="auto" w:fill="auto"/>
            <w:noWrap/>
            <w:vAlign w:val="bottom"/>
          </w:tcPr>
          <w:p w14:paraId="749D1E0D" w14:textId="77777777" w:rsidR="009434B7" w:rsidRPr="009434B7" w:rsidRDefault="009434B7" w:rsidP="009434B7">
            <w:pPr>
              <w:spacing w:after="0" w:line="240" w:lineRule="auto"/>
              <w:rPr>
                <w:color w:val="000000"/>
                <w:sz w:val="22"/>
                <w:szCs w:val="22"/>
              </w:rPr>
            </w:pPr>
          </w:p>
        </w:tc>
      </w:tr>
      <w:tr w:rsidR="009434B7" w:rsidRPr="009434B7" w14:paraId="54C490A7"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696504D8" w14:textId="54874E29" w:rsidR="009434B7" w:rsidRPr="009434B7" w:rsidRDefault="009434B7" w:rsidP="009434B7">
            <w:pPr>
              <w:spacing w:after="0" w:line="240" w:lineRule="auto"/>
              <w:rPr>
                <w:color w:val="000000"/>
                <w:sz w:val="22"/>
                <w:szCs w:val="22"/>
              </w:rPr>
            </w:pPr>
            <w:r w:rsidRPr="009434B7">
              <w:rPr>
                <w:color w:val="000000"/>
                <w:sz w:val="22"/>
                <w:szCs w:val="22"/>
              </w:rPr>
              <w:t>Rear type</w:t>
            </w:r>
          </w:p>
        </w:tc>
        <w:tc>
          <w:tcPr>
            <w:tcW w:w="660" w:type="dxa"/>
            <w:tcBorders>
              <w:top w:val="nil"/>
              <w:left w:val="nil"/>
              <w:bottom w:val="single" w:sz="4" w:space="0" w:color="auto"/>
              <w:right w:val="nil"/>
            </w:tcBorders>
            <w:shd w:val="clear" w:color="auto" w:fill="auto"/>
            <w:noWrap/>
            <w:vAlign w:val="bottom"/>
            <w:hideMark/>
          </w:tcPr>
          <w:p w14:paraId="6377C9C1" w14:textId="003C2740" w:rsidR="009434B7" w:rsidRPr="009434B7" w:rsidRDefault="009434B7" w:rsidP="009434B7">
            <w:pPr>
              <w:spacing w:after="0" w:line="240" w:lineRule="auto"/>
              <w:rPr>
                <w:color w:val="000000"/>
                <w:sz w:val="22"/>
                <w:szCs w:val="22"/>
              </w:rPr>
            </w:pPr>
            <m:oMath>
              <m:r>
                <m:rPr>
                  <m:sty m:val="p"/>
                </m:rPr>
                <w:rPr>
                  <w:rFonts w:ascii="Cambria Math" w:hAnsi="Cambria Math"/>
                  <w:color w:val="000000"/>
                  <w:sz w:val="22"/>
                  <w:szCs w:val="22"/>
                </w:rPr>
                <m:t>Δ</m:t>
              </m:r>
            </m:oMath>
            <w:r w:rsidRPr="009434B7">
              <w:rPr>
                <w:color w:val="000000"/>
                <w:sz w:val="22"/>
                <w:szCs w:val="22"/>
              </w:rPr>
              <w:t>AIC</w:t>
            </w:r>
          </w:p>
        </w:tc>
        <w:tc>
          <w:tcPr>
            <w:tcW w:w="780" w:type="dxa"/>
            <w:tcBorders>
              <w:top w:val="single" w:sz="4" w:space="0" w:color="auto"/>
              <w:left w:val="nil"/>
              <w:bottom w:val="single" w:sz="4" w:space="0" w:color="auto"/>
              <w:right w:val="nil"/>
            </w:tcBorders>
            <w:shd w:val="clear" w:color="auto" w:fill="auto"/>
            <w:noWrap/>
            <w:vAlign w:val="bottom"/>
            <w:hideMark/>
          </w:tcPr>
          <w:p w14:paraId="0583D18D" w14:textId="1FE65368"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ν</m:t>
                  </m:r>
                </m:e>
                <m:sub>
                  <m:r>
                    <m:rPr>
                      <m:sty m:val="p"/>
                    </m:rPr>
                    <w:rPr>
                      <w:rFonts w:ascii="Cambria Math" w:hAnsi="Cambria Math"/>
                      <w:color w:val="000000"/>
                      <w:sz w:val="22"/>
                      <w:szCs w:val="22"/>
                    </w:rPr>
                    <m:t>rj</m:t>
                  </m:r>
                </m:sub>
              </m:sSub>
              <m:r>
                <m:rPr>
                  <m:sty m:val="p"/>
                </m:rPr>
                <w:rPr>
                  <w:rFonts w:ascii="Cambria Math" w:hAnsi="Cambria Math"/>
                  <w:color w:val="000000"/>
                  <w:sz w:val="22"/>
                  <w:szCs w:val="22"/>
                </w:rPr>
                <m:t>)</m:t>
              </m:r>
            </m:oMath>
          </w:p>
        </w:tc>
        <w:tc>
          <w:tcPr>
            <w:tcW w:w="1140" w:type="dxa"/>
            <w:tcBorders>
              <w:top w:val="single" w:sz="4" w:space="0" w:color="auto"/>
              <w:left w:val="nil"/>
              <w:bottom w:val="single" w:sz="4" w:space="0" w:color="auto"/>
              <w:right w:val="nil"/>
            </w:tcBorders>
            <w:shd w:val="clear" w:color="auto" w:fill="auto"/>
            <w:noWrap/>
            <w:vAlign w:val="bottom"/>
            <w:hideMark/>
          </w:tcPr>
          <w:p w14:paraId="2D0AB8EF" w14:textId="6F771B17" w:rsidR="009434B7" w:rsidRPr="009434B7" w:rsidRDefault="009434B7" w:rsidP="009434B7">
            <w:pPr>
              <w:spacing w:after="0" w:line="240" w:lineRule="auto"/>
              <w:jc w:val="center"/>
              <w:rPr>
                <w:color w:val="000000"/>
                <w:sz w:val="22"/>
                <w:szCs w:val="22"/>
              </w:rPr>
            </w:pPr>
            <w:r w:rsidRPr="009434B7">
              <w:rPr>
                <w:color w:val="000000"/>
                <w:sz w:val="22"/>
                <w:szCs w:val="22"/>
              </w:rPr>
              <w:t xml:space="preserve">Year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ω</m:t>
                  </m:r>
                </m:e>
                <m:sub>
                  <m:r>
                    <m:rPr>
                      <m:sty m:val="p"/>
                    </m:rPr>
                    <w:rPr>
                      <w:rFonts w:ascii="Cambria Math" w:hAnsi="Cambria Math"/>
                      <w:color w:val="000000"/>
                      <w:sz w:val="22"/>
                      <w:szCs w:val="22"/>
                    </w:rPr>
                    <m:t>rt</m:t>
                  </m:r>
                </m:sub>
              </m:sSub>
              <m:r>
                <m:rPr>
                  <m:sty m:val="p"/>
                </m:rPr>
                <w:rPr>
                  <w:rFonts w:ascii="Cambria Math" w:hAnsi="Cambria Math"/>
                  <w:color w:val="000000"/>
                  <w:sz w:val="22"/>
                  <w:szCs w:val="22"/>
                </w:rPr>
                <m:t>)</m:t>
              </m:r>
            </m:oMath>
          </w:p>
        </w:tc>
        <w:tc>
          <w:tcPr>
            <w:tcW w:w="1041" w:type="dxa"/>
            <w:tcBorders>
              <w:top w:val="single" w:sz="4" w:space="0" w:color="auto"/>
              <w:left w:val="nil"/>
              <w:bottom w:val="single" w:sz="4" w:space="0" w:color="auto"/>
              <w:right w:val="nil"/>
            </w:tcBorders>
            <w:shd w:val="clear" w:color="auto" w:fill="auto"/>
            <w:noWrap/>
            <w:vAlign w:val="bottom"/>
            <w:hideMark/>
          </w:tcPr>
          <w:p w14:paraId="0F6570D5" w14:textId="5EF41719"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Year </w:t>
            </w:r>
            <m:oMath>
              <m:d>
                <m:dPr>
                  <m:ctrlPr>
                    <w:rPr>
                      <w:rFonts w:ascii="Cambria Math" w:hAnsi="Cambria Math"/>
                      <w:color w:val="000000"/>
                      <w:sz w:val="22"/>
                      <w:szCs w:val="22"/>
                    </w:rPr>
                  </m:ctrlPr>
                </m:dPr>
                <m:e>
                  <m:sSub>
                    <m:sSubPr>
                      <m:ctrlPr>
                        <w:rPr>
                          <w:rFonts w:ascii="Cambria Math" w:hAnsi="Cambria Math"/>
                          <w:color w:val="000000"/>
                          <w:sz w:val="22"/>
                          <w:szCs w:val="22"/>
                        </w:rPr>
                      </m:ctrlPr>
                    </m:sSubPr>
                    <m:e>
                      <m:r>
                        <m:rPr>
                          <m:sty m:val="p"/>
                        </m:rPr>
                        <w:rPr>
                          <w:rFonts w:ascii="Cambria Math" w:hAnsi="Cambria Math"/>
                          <w:color w:val="000000"/>
                          <w:sz w:val="22"/>
                          <w:szCs w:val="22"/>
                        </w:rPr>
                        <m:t>ε</m:t>
                      </m:r>
                    </m:e>
                    <m:sub>
                      <m:r>
                        <m:rPr>
                          <m:sty m:val="p"/>
                        </m:rPr>
                        <w:rPr>
                          <w:rFonts w:ascii="Cambria Math" w:hAnsi="Cambria Math"/>
                          <w:color w:val="000000"/>
                          <w:sz w:val="22"/>
                          <w:szCs w:val="22"/>
                        </w:rPr>
                        <m:t>rjt</m:t>
                      </m:r>
                    </m:sub>
                  </m:sSub>
                </m:e>
              </m:d>
            </m:oMath>
          </w:p>
        </w:tc>
        <w:tc>
          <w:tcPr>
            <w:tcW w:w="1879" w:type="dxa"/>
            <w:tcBorders>
              <w:top w:val="single" w:sz="4" w:space="0" w:color="auto"/>
              <w:left w:val="nil"/>
              <w:bottom w:val="single" w:sz="4" w:space="0" w:color="auto"/>
              <w:right w:val="nil"/>
            </w:tcBorders>
            <w:shd w:val="clear" w:color="auto" w:fill="auto"/>
            <w:noWrap/>
            <w:vAlign w:val="bottom"/>
            <w:hideMark/>
          </w:tcPr>
          <w:p w14:paraId="41A66436" w14:textId="2E70B6F2" w:rsidR="009434B7" w:rsidRPr="009434B7" w:rsidRDefault="009434B7" w:rsidP="00342C83">
            <w:pPr>
              <w:spacing w:after="0" w:line="240" w:lineRule="auto"/>
              <w:jc w:val="center"/>
              <w:rPr>
                <w:color w:val="000000"/>
                <w:sz w:val="22"/>
                <w:szCs w:val="22"/>
              </w:rPr>
            </w:pPr>
            <w:r w:rsidRPr="009434B7">
              <w:rPr>
                <w:color w:val="000000"/>
                <w:sz w:val="22"/>
                <w:szCs w:val="22"/>
              </w:rPr>
              <w:t>1st</w:t>
            </w:r>
          </w:p>
        </w:tc>
        <w:tc>
          <w:tcPr>
            <w:tcW w:w="1879" w:type="dxa"/>
            <w:tcBorders>
              <w:top w:val="single" w:sz="4" w:space="0" w:color="auto"/>
              <w:left w:val="nil"/>
              <w:bottom w:val="single" w:sz="4" w:space="0" w:color="auto"/>
              <w:right w:val="nil"/>
            </w:tcBorders>
            <w:shd w:val="clear" w:color="auto" w:fill="auto"/>
            <w:noWrap/>
            <w:vAlign w:val="bottom"/>
            <w:hideMark/>
          </w:tcPr>
          <w:p w14:paraId="275F3460" w14:textId="50D931CF" w:rsidR="009434B7" w:rsidRPr="009434B7" w:rsidRDefault="009434B7" w:rsidP="00342C83">
            <w:pPr>
              <w:spacing w:after="0" w:line="240" w:lineRule="auto"/>
              <w:jc w:val="center"/>
              <w:rPr>
                <w:color w:val="000000"/>
                <w:sz w:val="22"/>
                <w:szCs w:val="22"/>
              </w:rPr>
            </w:pPr>
            <w:r w:rsidRPr="009434B7">
              <w:rPr>
                <w:color w:val="000000"/>
                <w:sz w:val="22"/>
                <w:szCs w:val="22"/>
              </w:rPr>
              <w:t>2nd</w:t>
            </w:r>
          </w:p>
        </w:tc>
        <w:tc>
          <w:tcPr>
            <w:tcW w:w="1002" w:type="dxa"/>
            <w:tcBorders>
              <w:top w:val="nil"/>
              <w:left w:val="nil"/>
              <w:bottom w:val="single" w:sz="4" w:space="0" w:color="auto"/>
              <w:right w:val="nil"/>
            </w:tcBorders>
            <w:shd w:val="clear" w:color="auto" w:fill="auto"/>
            <w:noWrap/>
            <w:vAlign w:val="bottom"/>
            <w:hideMark/>
          </w:tcPr>
          <w:p w14:paraId="0A6908AA" w14:textId="415DF3EF" w:rsidR="009434B7" w:rsidRPr="009434B7" w:rsidRDefault="009434B7" w:rsidP="009434B7">
            <w:pPr>
              <w:spacing w:after="0" w:line="240" w:lineRule="auto"/>
              <w:rPr>
                <w:color w:val="000000"/>
                <w:sz w:val="22"/>
                <w:szCs w:val="22"/>
              </w:rPr>
            </w:pPr>
            <w:r w:rsidRPr="009434B7">
              <w:rPr>
                <w:color w:val="000000"/>
                <w:sz w:val="22"/>
                <w:szCs w:val="22"/>
              </w:rPr>
              <w:t>Gradient</w:t>
            </w:r>
          </w:p>
        </w:tc>
        <w:tc>
          <w:tcPr>
            <w:tcW w:w="960" w:type="dxa"/>
            <w:tcBorders>
              <w:top w:val="nil"/>
              <w:left w:val="nil"/>
              <w:bottom w:val="single" w:sz="4" w:space="0" w:color="auto"/>
              <w:right w:val="nil"/>
            </w:tcBorders>
            <w:shd w:val="clear" w:color="auto" w:fill="auto"/>
            <w:noWrap/>
            <w:vAlign w:val="bottom"/>
            <w:hideMark/>
          </w:tcPr>
          <w:p w14:paraId="7A7E27AA" w14:textId="77777777" w:rsidR="009434B7" w:rsidRPr="009434B7" w:rsidRDefault="009434B7" w:rsidP="009434B7">
            <w:pPr>
              <w:spacing w:after="0" w:line="240" w:lineRule="auto"/>
              <w:rPr>
                <w:color w:val="000000"/>
                <w:sz w:val="22"/>
                <w:szCs w:val="22"/>
              </w:rPr>
            </w:pPr>
            <w:r w:rsidRPr="009434B7">
              <w:rPr>
                <w:color w:val="000000"/>
                <w:sz w:val="22"/>
                <w:szCs w:val="22"/>
              </w:rPr>
              <w:t>PD Hessian</w:t>
            </w:r>
          </w:p>
        </w:tc>
      </w:tr>
      <w:tr w:rsidR="009434B7" w:rsidRPr="009434B7" w14:paraId="16953D13" w14:textId="77777777" w:rsidTr="009434B7">
        <w:trPr>
          <w:trHeight w:val="300"/>
        </w:trPr>
        <w:tc>
          <w:tcPr>
            <w:tcW w:w="1260" w:type="dxa"/>
            <w:gridSpan w:val="2"/>
            <w:tcBorders>
              <w:top w:val="single" w:sz="4" w:space="0" w:color="auto"/>
              <w:left w:val="nil"/>
              <w:bottom w:val="nil"/>
              <w:right w:val="nil"/>
            </w:tcBorders>
            <w:shd w:val="clear" w:color="auto" w:fill="auto"/>
            <w:noWrap/>
            <w:vAlign w:val="bottom"/>
            <w:hideMark/>
          </w:tcPr>
          <w:p w14:paraId="13EE4617" w14:textId="059FBD44" w:rsidR="009434B7" w:rsidRPr="009434B7" w:rsidRDefault="009434B7" w:rsidP="009434B7">
            <w:pPr>
              <w:spacing w:after="0" w:line="240" w:lineRule="auto"/>
              <w:rPr>
                <w:color w:val="000000"/>
                <w:sz w:val="22"/>
                <w:szCs w:val="22"/>
              </w:rPr>
            </w:pPr>
            <w:r w:rsidRPr="009434B7">
              <w:rPr>
                <w:color w:val="000000"/>
                <w:sz w:val="22"/>
                <w:szCs w:val="22"/>
              </w:rPr>
              <w:t>Hatchery</w:t>
            </w:r>
          </w:p>
        </w:tc>
        <w:tc>
          <w:tcPr>
            <w:tcW w:w="660" w:type="dxa"/>
            <w:tcBorders>
              <w:top w:val="single" w:sz="4" w:space="0" w:color="auto"/>
              <w:left w:val="nil"/>
              <w:bottom w:val="nil"/>
              <w:right w:val="nil"/>
            </w:tcBorders>
            <w:shd w:val="clear" w:color="auto" w:fill="auto"/>
            <w:noWrap/>
            <w:vAlign w:val="bottom"/>
            <w:hideMark/>
          </w:tcPr>
          <w:p w14:paraId="370397A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single" w:sz="4" w:space="0" w:color="auto"/>
              <w:left w:val="nil"/>
              <w:bottom w:val="nil"/>
              <w:right w:val="nil"/>
            </w:tcBorders>
            <w:shd w:val="clear" w:color="auto" w:fill="auto"/>
            <w:noWrap/>
            <w:vAlign w:val="bottom"/>
            <w:hideMark/>
          </w:tcPr>
          <w:p w14:paraId="1FDDBD75"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single" w:sz="4" w:space="0" w:color="auto"/>
              <w:left w:val="nil"/>
              <w:bottom w:val="nil"/>
              <w:right w:val="nil"/>
            </w:tcBorders>
            <w:shd w:val="clear" w:color="auto" w:fill="auto"/>
            <w:noWrap/>
            <w:vAlign w:val="bottom"/>
            <w:hideMark/>
          </w:tcPr>
          <w:p w14:paraId="18B9F88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single" w:sz="4" w:space="0" w:color="auto"/>
              <w:left w:val="nil"/>
              <w:bottom w:val="nil"/>
              <w:right w:val="nil"/>
            </w:tcBorders>
            <w:shd w:val="clear" w:color="auto" w:fill="auto"/>
            <w:noWrap/>
            <w:vAlign w:val="bottom"/>
            <w:hideMark/>
          </w:tcPr>
          <w:p w14:paraId="3180811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single" w:sz="4" w:space="0" w:color="auto"/>
              <w:left w:val="nil"/>
              <w:bottom w:val="nil"/>
              <w:right w:val="nil"/>
            </w:tcBorders>
            <w:shd w:val="clear" w:color="auto" w:fill="auto"/>
            <w:noWrap/>
            <w:vAlign w:val="bottom"/>
            <w:hideMark/>
          </w:tcPr>
          <w:p w14:paraId="29E59A6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single" w:sz="4" w:space="0" w:color="auto"/>
              <w:left w:val="nil"/>
              <w:bottom w:val="nil"/>
              <w:right w:val="nil"/>
            </w:tcBorders>
            <w:shd w:val="clear" w:color="auto" w:fill="auto"/>
            <w:noWrap/>
            <w:vAlign w:val="bottom"/>
            <w:hideMark/>
          </w:tcPr>
          <w:p w14:paraId="6861916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single" w:sz="4" w:space="0" w:color="auto"/>
              <w:left w:val="nil"/>
              <w:bottom w:val="nil"/>
              <w:right w:val="nil"/>
            </w:tcBorders>
            <w:shd w:val="clear" w:color="auto" w:fill="auto"/>
            <w:noWrap/>
            <w:vAlign w:val="bottom"/>
            <w:hideMark/>
          </w:tcPr>
          <w:p w14:paraId="0214CF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5</w:t>
            </w:r>
          </w:p>
        </w:tc>
        <w:tc>
          <w:tcPr>
            <w:tcW w:w="960" w:type="dxa"/>
            <w:tcBorders>
              <w:top w:val="single" w:sz="4" w:space="0" w:color="auto"/>
              <w:left w:val="nil"/>
              <w:bottom w:val="nil"/>
              <w:right w:val="nil"/>
            </w:tcBorders>
            <w:shd w:val="clear" w:color="auto" w:fill="auto"/>
            <w:noWrap/>
            <w:vAlign w:val="bottom"/>
            <w:hideMark/>
          </w:tcPr>
          <w:p w14:paraId="73797BF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15BABEA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654CF0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E962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0002</w:t>
            </w:r>
          </w:p>
        </w:tc>
        <w:tc>
          <w:tcPr>
            <w:tcW w:w="780" w:type="dxa"/>
            <w:tcBorders>
              <w:top w:val="nil"/>
              <w:left w:val="nil"/>
              <w:bottom w:val="nil"/>
              <w:right w:val="nil"/>
            </w:tcBorders>
            <w:shd w:val="clear" w:color="auto" w:fill="auto"/>
            <w:noWrap/>
            <w:vAlign w:val="bottom"/>
            <w:hideMark/>
          </w:tcPr>
          <w:p w14:paraId="52B009A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466EB3D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FF622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0867DCF"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0295438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aut</w:t>
            </w:r>
            <w:proofErr w:type="spellEnd"/>
          </w:p>
        </w:tc>
        <w:tc>
          <w:tcPr>
            <w:tcW w:w="1002" w:type="dxa"/>
            <w:tcBorders>
              <w:top w:val="nil"/>
              <w:left w:val="nil"/>
              <w:bottom w:val="nil"/>
              <w:right w:val="nil"/>
            </w:tcBorders>
            <w:shd w:val="clear" w:color="auto" w:fill="auto"/>
            <w:noWrap/>
            <w:vAlign w:val="bottom"/>
            <w:hideMark/>
          </w:tcPr>
          <w:p w14:paraId="334D011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75</w:t>
            </w:r>
          </w:p>
        </w:tc>
        <w:tc>
          <w:tcPr>
            <w:tcW w:w="960" w:type="dxa"/>
            <w:tcBorders>
              <w:top w:val="nil"/>
              <w:left w:val="nil"/>
              <w:bottom w:val="nil"/>
              <w:right w:val="nil"/>
            </w:tcBorders>
            <w:shd w:val="clear" w:color="auto" w:fill="auto"/>
            <w:noWrap/>
            <w:vAlign w:val="bottom"/>
            <w:hideMark/>
          </w:tcPr>
          <w:p w14:paraId="2C2EAD4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EE32DC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38302305"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9BC4C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1.2726</w:t>
            </w:r>
          </w:p>
        </w:tc>
        <w:tc>
          <w:tcPr>
            <w:tcW w:w="780" w:type="dxa"/>
            <w:tcBorders>
              <w:top w:val="nil"/>
              <w:left w:val="nil"/>
              <w:bottom w:val="nil"/>
              <w:right w:val="nil"/>
            </w:tcBorders>
            <w:shd w:val="clear" w:color="auto" w:fill="auto"/>
            <w:noWrap/>
            <w:vAlign w:val="bottom"/>
            <w:hideMark/>
          </w:tcPr>
          <w:p w14:paraId="37C8563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1B9FEB2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10BE3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4F47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5EF2D7F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pr</w:t>
            </w:r>
            <w:proofErr w:type="spellEnd"/>
          </w:p>
        </w:tc>
        <w:tc>
          <w:tcPr>
            <w:tcW w:w="1002" w:type="dxa"/>
            <w:tcBorders>
              <w:top w:val="nil"/>
              <w:left w:val="nil"/>
              <w:bottom w:val="nil"/>
              <w:right w:val="nil"/>
            </w:tcBorders>
            <w:shd w:val="clear" w:color="auto" w:fill="auto"/>
            <w:noWrap/>
            <w:vAlign w:val="bottom"/>
            <w:hideMark/>
          </w:tcPr>
          <w:p w14:paraId="2553DFB2"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16</w:t>
            </w:r>
          </w:p>
        </w:tc>
        <w:tc>
          <w:tcPr>
            <w:tcW w:w="960" w:type="dxa"/>
            <w:tcBorders>
              <w:top w:val="nil"/>
              <w:left w:val="nil"/>
              <w:bottom w:val="nil"/>
              <w:right w:val="nil"/>
            </w:tcBorders>
            <w:shd w:val="clear" w:color="auto" w:fill="auto"/>
            <w:noWrap/>
            <w:vAlign w:val="bottom"/>
            <w:hideMark/>
          </w:tcPr>
          <w:p w14:paraId="1DB975A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3EC8EB"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612323"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58DAD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9505</w:t>
            </w:r>
          </w:p>
        </w:tc>
        <w:tc>
          <w:tcPr>
            <w:tcW w:w="780" w:type="dxa"/>
            <w:tcBorders>
              <w:top w:val="nil"/>
              <w:left w:val="nil"/>
              <w:bottom w:val="nil"/>
              <w:right w:val="nil"/>
            </w:tcBorders>
            <w:shd w:val="clear" w:color="auto" w:fill="auto"/>
            <w:noWrap/>
            <w:vAlign w:val="bottom"/>
            <w:hideMark/>
          </w:tcPr>
          <w:p w14:paraId="3741873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67EDBB3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6345CE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DD435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606E362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7F1F66A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72B3011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48E56750"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AEC44C"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AAD8B2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0477</w:t>
            </w:r>
          </w:p>
        </w:tc>
        <w:tc>
          <w:tcPr>
            <w:tcW w:w="780" w:type="dxa"/>
            <w:tcBorders>
              <w:top w:val="nil"/>
              <w:left w:val="nil"/>
              <w:bottom w:val="nil"/>
              <w:right w:val="nil"/>
            </w:tcBorders>
            <w:shd w:val="clear" w:color="auto" w:fill="auto"/>
            <w:noWrap/>
            <w:vAlign w:val="bottom"/>
            <w:hideMark/>
          </w:tcPr>
          <w:p w14:paraId="6EC00E3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58EF277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9CA74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16D5AC5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1E407E3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2B36AED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70</w:t>
            </w:r>
          </w:p>
        </w:tc>
        <w:tc>
          <w:tcPr>
            <w:tcW w:w="960" w:type="dxa"/>
            <w:tcBorders>
              <w:top w:val="nil"/>
              <w:left w:val="nil"/>
              <w:bottom w:val="nil"/>
              <w:right w:val="nil"/>
            </w:tcBorders>
            <w:shd w:val="clear" w:color="auto" w:fill="auto"/>
            <w:noWrap/>
            <w:vAlign w:val="bottom"/>
            <w:hideMark/>
          </w:tcPr>
          <w:p w14:paraId="6BDE440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E6D23C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3B931B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2B52887"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7</w:t>
            </w:r>
          </w:p>
        </w:tc>
        <w:tc>
          <w:tcPr>
            <w:tcW w:w="780" w:type="dxa"/>
            <w:tcBorders>
              <w:top w:val="nil"/>
              <w:left w:val="nil"/>
              <w:bottom w:val="nil"/>
              <w:right w:val="nil"/>
            </w:tcBorders>
            <w:shd w:val="clear" w:color="auto" w:fill="auto"/>
            <w:noWrap/>
            <w:vAlign w:val="bottom"/>
            <w:hideMark/>
          </w:tcPr>
          <w:p w14:paraId="4AE07DD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214951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041" w:type="dxa"/>
            <w:tcBorders>
              <w:top w:val="nil"/>
              <w:left w:val="nil"/>
              <w:bottom w:val="nil"/>
              <w:right w:val="nil"/>
            </w:tcBorders>
            <w:shd w:val="clear" w:color="auto" w:fill="auto"/>
            <w:noWrap/>
            <w:vAlign w:val="bottom"/>
            <w:hideMark/>
          </w:tcPr>
          <w:p w14:paraId="14C1559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FD281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25F7067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10BEF6F8"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7</w:t>
            </w:r>
          </w:p>
        </w:tc>
        <w:tc>
          <w:tcPr>
            <w:tcW w:w="960" w:type="dxa"/>
            <w:tcBorders>
              <w:top w:val="nil"/>
              <w:left w:val="nil"/>
              <w:bottom w:val="nil"/>
              <w:right w:val="nil"/>
            </w:tcBorders>
            <w:shd w:val="clear" w:color="auto" w:fill="auto"/>
            <w:noWrap/>
            <w:vAlign w:val="bottom"/>
            <w:hideMark/>
          </w:tcPr>
          <w:p w14:paraId="09153A6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EFD01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C027E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6B2723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8</w:t>
            </w:r>
          </w:p>
        </w:tc>
        <w:tc>
          <w:tcPr>
            <w:tcW w:w="780" w:type="dxa"/>
            <w:tcBorders>
              <w:top w:val="nil"/>
              <w:left w:val="nil"/>
              <w:bottom w:val="nil"/>
              <w:right w:val="nil"/>
            </w:tcBorders>
            <w:shd w:val="clear" w:color="auto" w:fill="auto"/>
            <w:noWrap/>
            <w:vAlign w:val="bottom"/>
            <w:hideMark/>
          </w:tcPr>
          <w:p w14:paraId="16D438F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9B24A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DA770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54F9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6C9C0E7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39E4535C"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43</w:t>
            </w:r>
          </w:p>
        </w:tc>
        <w:tc>
          <w:tcPr>
            <w:tcW w:w="960" w:type="dxa"/>
            <w:tcBorders>
              <w:top w:val="nil"/>
              <w:left w:val="nil"/>
              <w:bottom w:val="nil"/>
              <w:right w:val="nil"/>
            </w:tcBorders>
            <w:shd w:val="clear" w:color="auto" w:fill="auto"/>
            <w:noWrap/>
            <w:vAlign w:val="bottom"/>
            <w:hideMark/>
          </w:tcPr>
          <w:p w14:paraId="075EBFC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2FCBDE00" w14:textId="77777777" w:rsidTr="009434B7">
        <w:trPr>
          <w:trHeight w:val="300"/>
        </w:trPr>
        <w:tc>
          <w:tcPr>
            <w:tcW w:w="1260" w:type="dxa"/>
            <w:gridSpan w:val="2"/>
            <w:tcBorders>
              <w:top w:val="nil"/>
              <w:left w:val="nil"/>
              <w:bottom w:val="nil"/>
              <w:right w:val="nil"/>
            </w:tcBorders>
            <w:shd w:val="clear" w:color="auto" w:fill="auto"/>
            <w:noWrap/>
            <w:vAlign w:val="bottom"/>
          </w:tcPr>
          <w:p w14:paraId="68371FB3" w14:textId="77777777" w:rsidR="009434B7" w:rsidRPr="009434B7" w:rsidRDefault="009434B7" w:rsidP="009434B7">
            <w:pPr>
              <w:spacing w:after="0" w:line="240" w:lineRule="auto"/>
              <w:rPr>
                <w:color w:val="000000"/>
                <w:sz w:val="22"/>
                <w:szCs w:val="22"/>
              </w:rPr>
            </w:pPr>
          </w:p>
        </w:tc>
        <w:tc>
          <w:tcPr>
            <w:tcW w:w="660" w:type="dxa"/>
            <w:tcBorders>
              <w:top w:val="nil"/>
              <w:left w:val="nil"/>
              <w:bottom w:val="nil"/>
              <w:right w:val="nil"/>
            </w:tcBorders>
            <w:shd w:val="clear" w:color="auto" w:fill="auto"/>
            <w:noWrap/>
            <w:vAlign w:val="bottom"/>
          </w:tcPr>
          <w:p w14:paraId="25C80C57" w14:textId="77777777" w:rsidR="009434B7" w:rsidRPr="009434B7" w:rsidRDefault="009434B7" w:rsidP="009434B7">
            <w:pPr>
              <w:spacing w:after="0" w:line="240" w:lineRule="auto"/>
              <w:jc w:val="right"/>
              <w:rPr>
                <w:color w:val="000000"/>
                <w:sz w:val="22"/>
                <w:szCs w:val="22"/>
              </w:rPr>
            </w:pPr>
          </w:p>
        </w:tc>
        <w:tc>
          <w:tcPr>
            <w:tcW w:w="780" w:type="dxa"/>
            <w:tcBorders>
              <w:top w:val="nil"/>
              <w:left w:val="nil"/>
              <w:bottom w:val="nil"/>
              <w:right w:val="nil"/>
            </w:tcBorders>
            <w:shd w:val="clear" w:color="auto" w:fill="auto"/>
            <w:noWrap/>
            <w:vAlign w:val="bottom"/>
          </w:tcPr>
          <w:p w14:paraId="068E382E" w14:textId="77777777" w:rsidR="009434B7" w:rsidRPr="009434B7" w:rsidRDefault="009434B7" w:rsidP="009434B7">
            <w:pPr>
              <w:spacing w:after="0" w:line="240" w:lineRule="auto"/>
              <w:jc w:val="center"/>
              <w:rPr>
                <w:color w:val="000000"/>
                <w:sz w:val="22"/>
                <w:szCs w:val="22"/>
              </w:rPr>
            </w:pPr>
          </w:p>
        </w:tc>
        <w:tc>
          <w:tcPr>
            <w:tcW w:w="1140" w:type="dxa"/>
            <w:tcBorders>
              <w:top w:val="nil"/>
              <w:left w:val="nil"/>
              <w:bottom w:val="nil"/>
              <w:right w:val="nil"/>
            </w:tcBorders>
            <w:shd w:val="clear" w:color="auto" w:fill="auto"/>
            <w:noWrap/>
            <w:vAlign w:val="bottom"/>
          </w:tcPr>
          <w:p w14:paraId="190DF6A2" w14:textId="77777777" w:rsidR="009434B7" w:rsidRPr="009434B7" w:rsidRDefault="009434B7" w:rsidP="009434B7">
            <w:pPr>
              <w:spacing w:after="0" w:line="240" w:lineRule="auto"/>
              <w:jc w:val="center"/>
              <w:rPr>
                <w:color w:val="000000"/>
                <w:sz w:val="22"/>
                <w:szCs w:val="22"/>
              </w:rPr>
            </w:pPr>
          </w:p>
        </w:tc>
        <w:tc>
          <w:tcPr>
            <w:tcW w:w="1041" w:type="dxa"/>
            <w:tcBorders>
              <w:top w:val="nil"/>
              <w:left w:val="nil"/>
              <w:bottom w:val="nil"/>
              <w:right w:val="nil"/>
            </w:tcBorders>
            <w:shd w:val="clear" w:color="auto" w:fill="auto"/>
            <w:noWrap/>
            <w:vAlign w:val="bottom"/>
          </w:tcPr>
          <w:p w14:paraId="47BB67FD" w14:textId="77777777" w:rsidR="009434B7" w:rsidRPr="009434B7" w:rsidRDefault="009434B7" w:rsidP="009434B7">
            <w:pPr>
              <w:spacing w:after="0" w:line="240" w:lineRule="auto"/>
              <w:jc w:val="center"/>
              <w:rPr>
                <w:color w:val="000000"/>
                <w:sz w:val="22"/>
                <w:szCs w:val="22"/>
              </w:rPr>
            </w:pPr>
          </w:p>
        </w:tc>
        <w:tc>
          <w:tcPr>
            <w:tcW w:w="1879" w:type="dxa"/>
            <w:tcBorders>
              <w:top w:val="nil"/>
              <w:left w:val="nil"/>
              <w:bottom w:val="nil"/>
              <w:right w:val="nil"/>
            </w:tcBorders>
            <w:shd w:val="clear" w:color="auto" w:fill="auto"/>
            <w:noWrap/>
            <w:vAlign w:val="bottom"/>
          </w:tcPr>
          <w:p w14:paraId="7B912528" w14:textId="77777777" w:rsidR="009434B7" w:rsidRPr="009434B7" w:rsidRDefault="009434B7" w:rsidP="009434B7">
            <w:pPr>
              <w:spacing w:after="0" w:line="240" w:lineRule="auto"/>
              <w:rPr>
                <w:color w:val="000000"/>
                <w:sz w:val="22"/>
                <w:szCs w:val="22"/>
              </w:rPr>
            </w:pPr>
          </w:p>
        </w:tc>
        <w:tc>
          <w:tcPr>
            <w:tcW w:w="1879" w:type="dxa"/>
            <w:tcBorders>
              <w:top w:val="nil"/>
              <w:left w:val="nil"/>
              <w:bottom w:val="nil"/>
              <w:right w:val="nil"/>
            </w:tcBorders>
            <w:shd w:val="clear" w:color="auto" w:fill="auto"/>
            <w:noWrap/>
            <w:vAlign w:val="bottom"/>
          </w:tcPr>
          <w:p w14:paraId="0A4B5DFB" w14:textId="77777777" w:rsidR="009434B7" w:rsidRPr="009434B7" w:rsidRDefault="009434B7" w:rsidP="009434B7">
            <w:pPr>
              <w:spacing w:after="0" w:line="240" w:lineRule="auto"/>
              <w:rPr>
                <w:color w:val="000000"/>
                <w:sz w:val="22"/>
                <w:szCs w:val="22"/>
              </w:rPr>
            </w:pPr>
          </w:p>
        </w:tc>
        <w:tc>
          <w:tcPr>
            <w:tcW w:w="1002" w:type="dxa"/>
            <w:tcBorders>
              <w:top w:val="nil"/>
              <w:left w:val="nil"/>
              <w:bottom w:val="nil"/>
              <w:right w:val="nil"/>
            </w:tcBorders>
            <w:shd w:val="clear" w:color="auto" w:fill="auto"/>
            <w:noWrap/>
            <w:vAlign w:val="bottom"/>
          </w:tcPr>
          <w:p w14:paraId="08610FC6" w14:textId="77777777" w:rsidR="009434B7" w:rsidRPr="009434B7" w:rsidRDefault="009434B7" w:rsidP="009434B7">
            <w:pPr>
              <w:spacing w:after="0" w:line="240" w:lineRule="auto"/>
              <w:jc w:val="right"/>
              <w:rPr>
                <w:color w:val="000000"/>
                <w:sz w:val="22"/>
                <w:szCs w:val="22"/>
              </w:rPr>
            </w:pPr>
          </w:p>
        </w:tc>
        <w:tc>
          <w:tcPr>
            <w:tcW w:w="960" w:type="dxa"/>
            <w:tcBorders>
              <w:top w:val="nil"/>
              <w:left w:val="nil"/>
              <w:bottom w:val="nil"/>
              <w:right w:val="nil"/>
            </w:tcBorders>
            <w:shd w:val="clear" w:color="auto" w:fill="auto"/>
            <w:noWrap/>
            <w:vAlign w:val="bottom"/>
          </w:tcPr>
          <w:p w14:paraId="0EA6CB24" w14:textId="77777777" w:rsidR="009434B7" w:rsidRPr="009434B7" w:rsidRDefault="009434B7" w:rsidP="009434B7">
            <w:pPr>
              <w:spacing w:after="0" w:line="240" w:lineRule="auto"/>
              <w:jc w:val="center"/>
              <w:rPr>
                <w:color w:val="000000"/>
                <w:sz w:val="22"/>
                <w:szCs w:val="22"/>
              </w:rPr>
            </w:pPr>
          </w:p>
        </w:tc>
      </w:tr>
      <w:tr w:rsidR="009434B7" w:rsidRPr="009434B7" w14:paraId="51D9CF0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30FE9CA" w14:textId="3A6BA418" w:rsidR="009434B7" w:rsidRPr="009434B7" w:rsidRDefault="009434B7" w:rsidP="009434B7">
            <w:pPr>
              <w:spacing w:after="0" w:line="240" w:lineRule="auto"/>
              <w:rPr>
                <w:color w:val="000000"/>
                <w:sz w:val="22"/>
                <w:szCs w:val="22"/>
              </w:rPr>
            </w:pPr>
            <w:r w:rsidRPr="009434B7">
              <w:rPr>
                <w:color w:val="000000"/>
                <w:sz w:val="22"/>
                <w:szCs w:val="22"/>
              </w:rPr>
              <w:t>Wild</w:t>
            </w:r>
          </w:p>
        </w:tc>
        <w:tc>
          <w:tcPr>
            <w:tcW w:w="660" w:type="dxa"/>
            <w:tcBorders>
              <w:top w:val="nil"/>
              <w:left w:val="nil"/>
              <w:bottom w:val="nil"/>
              <w:right w:val="nil"/>
            </w:tcBorders>
            <w:shd w:val="clear" w:color="auto" w:fill="auto"/>
            <w:noWrap/>
            <w:vAlign w:val="bottom"/>
            <w:hideMark/>
          </w:tcPr>
          <w:p w14:paraId="1488AA86"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nil"/>
              <w:left w:val="nil"/>
              <w:bottom w:val="nil"/>
              <w:right w:val="nil"/>
            </w:tcBorders>
            <w:shd w:val="clear" w:color="auto" w:fill="auto"/>
            <w:noWrap/>
            <w:vAlign w:val="bottom"/>
            <w:hideMark/>
          </w:tcPr>
          <w:p w14:paraId="5A029C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143E92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5539B7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37FDD1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1B52031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um</w:t>
            </w:r>
            <w:proofErr w:type="spellEnd"/>
          </w:p>
        </w:tc>
        <w:tc>
          <w:tcPr>
            <w:tcW w:w="1002" w:type="dxa"/>
            <w:tcBorders>
              <w:top w:val="nil"/>
              <w:left w:val="nil"/>
              <w:bottom w:val="nil"/>
              <w:right w:val="nil"/>
            </w:tcBorders>
            <w:shd w:val="clear" w:color="auto" w:fill="auto"/>
            <w:noWrap/>
            <w:vAlign w:val="bottom"/>
            <w:hideMark/>
          </w:tcPr>
          <w:p w14:paraId="344E531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9</w:t>
            </w:r>
          </w:p>
        </w:tc>
        <w:tc>
          <w:tcPr>
            <w:tcW w:w="960" w:type="dxa"/>
            <w:tcBorders>
              <w:top w:val="nil"/>
              <w:left w:val="nil"/>
              <w:bottom w:val="nil"/>
              <w:right w:val="nil"/>
            </w:tcBorders>
            <w:shd w:val="clear" w:color="auto" w:fill="auto"/>
            <w:noWrap/>
            <w:vAlign w:val="bottom"/>
            <w:hideMark/>
          </w:tcPr>
          <w:p w14:paraId="3BD768B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25E2A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BE864D6"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D71340C" w14:textId="77777777" w:rsidR="009434B7" w:rsidRPr="009434B7" w:rsidRDefault="009434B7" w:rsidP="009434B7">
            <w:pPr>
              <w:spacing w:after="0" w:line="240" w:lineRule="auto"/>
              <w:jc w:val="right"/>
              <w:rPr>
                <w:color w:val="000000"/>
                <w:sz w:val="22"/>
                <w:szCs w:val="22"/>
              </w:rPr>
            </w:pPr>
            <w:r w:rsidRPr="009434B7">
              <w:rPr>
                <w:color w:val="000000"/>
                <w:sz w:val="22"/>
                <w:szCs w:val="22"/>
              </w:rPr>
              <w:t>1.7894</w:t>
            </w:r>
          </w:p>
        </w:tc>
        <w:tc>
          <w:tcPr>
            <w:tcW w:w="780" w:type="dxa"/>
            <w:tcBorders>
              <w:top w:val="nil"/>
              <w:left w:val="nil"/>
              <w:bottom w:val="nil"/>
              <w:right w:val="nil"/>
            </w:tcBorders>
            <w:shd w:val="clear" w:color="auto" w:fill="auto"/>
            <w:noWrap/>
            <w:vAlign w:val="bottom"/>
            <w:hideMark/>
          </w:tcPr>
          <w:p w14:paraId="4AE65CB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27FC6B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7AF6A24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62BC9B8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78A7155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3CEB2E4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255C560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494617F"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87F147"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7401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8590</w:t>
            </w:r>
          </w:p>
        </w:tc>
        <w:tc>
          <w:tcPr>
            <w:tcW w:w="780" w:type="dxa"/>
            <w:tcBorders>
              <w:top w:val="nil"/>
              <w:left w:val="nil"/>
              <w:bottom w:val="nil"/>
              <w:right w:val="nil"/>
            </w:tcBorders>
            <w:shd w:val="clear" w:color="auto" w:fill="auto"/>
            <w:noWrap/>
            <w:vAlign w:val="bottom"/>
            <w:hideMark/>
          </w:tcPr>
          <w:p w14:paraId="220C762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31EBB5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D0609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BB091A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879" w:type="dxa"/>
            <w:tcBorders>
              <w:top w:val="nil"/>
              <w:left w:val="nil"/>
              <w:bottom w:val="nil"/>
              <w:right w:val="nil"/>
            </w:tcBorders>
            <w:shd w:val="clear" w:color="auto" w:fill="auto"/>
            <w:noWrap/>
            <w:vAlign w:val="bottom"/>
            <w:hideMark/>
          </w:tcPr>
          <w:p w14:paraId="4FD035B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01A89D7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9</w:t>
            </w:r>
          </w:p>
        </w:tc>
        <w:tc>
          <w:tcPr>
            <w:tcW w:w="960" w:type="dxa"/>
            <w:tcBorders>
              <w:top w:val="nil"/>
              <w:left w:val="nil"/>
              <w:bottom w:val="nil"/>
              <w:right w:val="nil"/>
            </w:tcBorders>
            <w:shd w:val="clear" w:color="auto" w:fill="auto"/>
            <w:noWrap/>
            <w:vAlign w:val="bottom"/>
            <w:hideMark/>
          </w:tcPr>
          <w:p w14:paraId="3CADDA1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16BC177"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6D32D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743EC3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080</w:t>
            </w:r>
          </w:p>
        </w:tc>
        <w:tc>
          <w:tcPr>
            <w:tcW w:w="780" w:type="dxa"/>
            <w:tcBorders>
              <w:top w:val="nil"/>
              <w:left w:val="nil"/>
              <w:bottom w:val="nil"/>
              <w:right w:val="nil"/>
            </w:tcBorders>
            <w:shd w:val="clear" w:color="auto" w:fill="auto"/>
            <w:noWrap/>
            <w:vAlign w:val="bottom"/>
            <w:hideMark/>
          </w:tcPr>
          <w:p w14:paraId="73CA0E4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29920C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2E6899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3A8C9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7E30C2B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002" w:type="dxa"/>
            <w:tcBorders>
              <w:top w:val="nil"/>
              <w:left w:val="nil"/>
              <w:bottom w:val="nil"/>
              <w:right w:val="nil"/>
            </w:tcBorders>
            <w:shd w:val="clear" w:color="auto" w:fill="auto"/>
            <w:noWrap/>
            <w:vAlign w:val="bottom"/>
            <w:hideMark/>
          </w:tcPr>
          <w:p w14:paraId="2FABC1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6B387E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06603B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DE9D6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ECD8EB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683</w:t>
            </w:r>
          </w:p>
        </w:tc>
        <w:tc>
          <w:tcPr>
            <w:tcW w:w="780" w:type="dxa"/>
            <w:tcBorders>
              <w:top w:val="nil"/>
              <w:left w:val="nil"/>
              <w:bottom w:val="nil"/>
              <w:right w:val="nil"/>
            </w:tcBorders>
            <w:shd w:val="clear" w:color="auto" w:fill="auto"/>
            <w:noWrap/>
            <w:vAlign w:val="bottom"/>
            <w:hideMark/>
          </w:tcPr>
          <w:p w14:paraId="4EE832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CD34D6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14DE1C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3DB7C5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63CEDE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nil"/>
              <w:right w:val="nil"/>
            </w:tcBorders>
            <w:shd w:val="clear" w:color="auto" w:fill="auto"/>
            <w:noWrap/>
            <w:vAlign w:val="bottom"/>
            <w:hideMark/>
          </w:tcPr>
          <w:p w14:paraId="2A8016BB"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0EF4CCE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0677A9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4A8C9F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A57C2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1123</w:t>
            </w:r>
          </w:p>
        </w:tc>
        <w:tc>
          <w:tcPr>
            <w:tcW w:w="780" w:type="dxa"/>
            <w:tcBorders>
              <w:top w:val="nil"/>
              <w:left w:val="nil"/>
              <w:bottom w:val="nil"/>
              <w:right w:val="nil"/>
            </w:tcBorders>
            <w:shd w:val="clear" w:color="auto" w:fill="auto"/>
            <w:noWrap/>
            <w:vAlign w:val="bottom"/>
            <w:hideMark/>
          </w:tcPr>
          <w:p w14:paraId="33DABD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99DDF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8EADD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4AF7CF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1B59557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4D2F77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2</w:t>
            </w:r>
          </w:p>
        </w:tc>
        <w:tc>
          <w:tcPr>
            <w:tcW w:w="960" w:type="dxa"/>
            <w:tcBorders>
              <w:top w:val="nil"/>
              <w:left w:val="nil"/>
              <w:bottom w:val="nil"/>
              <w:right w:val="nil"/>
            </w:tcBorders>
            <w:shd w:val="clear" w:color="auto" w:fill="auto"/>
            <w:noWrap/>
            <w:vAlign w:val="bottom"/>
            <w:hideMark/>
          </w:tcPr>
          <w:p w14:paraId="3103F8A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3432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D6846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CA1B722" w14:textId="77777777" w:rsidR="009434B7" w:rsidRPr="009434B7" w:rsidRDefault="009434B7" w:rsidP="009434B7">
            <w:pPr>
              <w:spacing w:after="0" w:line="240" w:lineRule="auto"/>
              <w:jc w:val="right"/>
              <w:rPr>
                <w:color w:val="000000"/>
                <w:sz w:val="22"/>
                <w:szCs w:val="22"/>
              </w:rPr>
            </w:pPr>
            <w:r w:rsidRPr="009434B7">
              <w:rPr>
                <w:color w:val="000000"/>
                <w:sz w:val="22"/>
                <w:szCs w:val="22"/>
              </w:rPr>
              <w:t>2.4955</w:t>
            </w:r>
          </w:p>
        </w:tc>
        <w:tc>
          <w:tcPr>
            <w:tcW w:w="780" w:type="dxa"/>
            <w:tcBorders>
              <w:top w:val="nil"/>
              <w:left w:val="nil"/>
              <w:bottom w:val="nil"/>
              <w:right w:val="nil"/>
            </w:tcBorders>
            <w:shd w:val="clear" w:color="auto" w:fill="auto"/>
            <w:noWrap/>
            <w:vAlign w:val="bottom"/>
            <w:hideMark/>
          </w:tcPr>
          <w:p w14:paraId="12FB948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87DDE9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FD09DF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3148200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3700D78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36581D1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9</w:t>
            </w:r>
          </w:p>
        </w:tc>
        <w:tc>
          <w:tcPr>
            <w:tcW w:w="960" w:type="dxa"/>
            <w:tcBorders>
              <w:top w:val="nil"/>
              <w:left w:val="nil"/>
              <w:bottom w:val="nil"/>
              <w:right w:val="nil"/>
            </w:tcBorders>
            <w:shd w:val="clear" w:color="auto" w:fill="auto"/>
            <w:noWrap/>
            <w:vAlign w:val="bottom"/>
            <w:hideMark/>
          </w:tcPr>
          <w:p w14:paraId="6D61FD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8B84CF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6478E39E"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CC115D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2846</w:t>
            </w:r>
          </w:p>
        </w:tc>
        <w:tc>
          <w:tcPr>
            <w:tcW w:w="780" w:type="dxa"/>
            <w:tcBorders>
              <w:top w:val="nil"/>
              <w:left w:val="nil"/>
              <w:bottom w:val="nil"/>
              <w:right w:val="nil"/>
            </w:tcBorders>
            <w:shd w:val="clear" w:color="auto" w:fill="auto"/>
            <w:noWrap/>
            <w:vAlign w:val="bottom"/>
            <w:hideMark/>
          </w:tcPr>
          <w:p w14:paraId="666FB31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367F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3BF8AA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6376AB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706730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5D76DC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0</w:t>
            </w:r>
          </w:p>
        </w:tc>
        <w:tc>
          <w:tcPr>
            <w:tcW w:w="960" w:type="dxa"/>
            <w:tcBorders>
              <w:top w:val="nil"/>
              <w:left w:val="nil"/>
              <w:bottom w:val="nil"/>
              <w:right w:val="nil"/>
            </w:tcBorders>
            <w:shd w:val="clear" w:color="auto" w:fill="auto"/>
            <w:noWrap/>
            <w:vAlign w:val="bottom"/>
            <w:hideMark/>
          </w:tcPr>
          <w:p w14:paraId="3406820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51D494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6E9A6B"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B26D5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3064</w:t>
            </w:r>
          </w:p>
        </w:tc>
        <w:tc>
          <w:tcPr>
            <w:tcW w:w="780" w:type="dxa"/>
            <w:tcBorders>
              <w:top w:val="nil"/>
              <w:left w:val="nil"/>
              <w:bottom w:val="nil"/>
              <w:right w:val="nil"/>
            </w:tcBorders>
            <w:shd w:val="clear" w:color="auto" w:fill="auto"/>
            <w:noWrap/>
            <w:vAlign w:val="bottom"/>
            <w:hideMark/>
          </w:tcPr>
          <w:p w14:paraId="3BD21AC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6593CE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88214C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163EC3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116AA0C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oni.spr</w:t>
            </w:r>
            <w:proofErr w:type="spellEnd"/>
          </w:p>
        </w:tc>
        <w:tc>
          <w:tcPr>
            <w:tcW w:w="1002" w:type="dxa"/>
            <w:tcBorders>
              <w:top w:val="nil"/>
              <w:left w:val="nil"/>
              <w:bottom w:val="nil"/>
              <w:right w:val="nil"/>
            </w:tcBorders>
            <w:shd w:val="clear" w:color="auto" w:fill="auto"/>
            <w:noWrap/>
            <w:vAlign w:val="bottom"/>
            <w:hideMark/>
          </w:tcPr>
          <w:p w14:paraId="42A5AF4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8</w:t>
            </w:r>
          </w:p>
        </w:tc>
        <w:tc>
          <w:tcPr>
            <w:tcW w:w="960" w:type="dxa"/>
            <w:tcBorders>
              <w:top w:val="nil"/>
              <w:left w:val="nil"/>
              <w:bottom w:val="nil"/>
              <w:right w:val="nil"/>
            </w:tcBorders>
            <w:shd w:val="clear" w:color="auto" w:fill="auto"/>
            <w:noWrap/>
            <w:vAlign w:val="bottom"/>
            <w:hideMark/>
          </w:tcPr>
          <w:p w14:paraId="694131B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60161E4"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F90A55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B24138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296</w:t>
            </w:r>
          </w:p>
        </w:tc>
        <w:tc>
          <w:tcPr>
            <w:tcW w:w="780" w:type="dxa"/>
            <w:tcBorders>
              <w:top w:val="nil"/>
              <w:left w:val="nil"/>
              <w:bottom w:val="nil"/>
              <w:right w:val="nil"/>
            </w:tcBorders>
            <w:shd w:val="clear" w:color="auto" w:fill="auto"/>
            <w:noWrap/>
            <w:vAlign w:val="bottom"/>
            <w:hideMark/>
          </w:tcPr>
          <w:p w14:paraId="320E3E3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774CC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06CF3C8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52FA7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255F69C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pr</w:t>
            </w:r>
            <w:proofErr w:type="spellEnd"/>
          </w:p>
        </w:tc>
        <w:tc>
          <w:tcPr>
            <w:tcW w:w="1002" w:type="dxa"/>
            <w:tcBorders>
              <w:top w:val="nil"/>
              <w:left w:val="nil"/>
              <w:bottom w:val="nil"/>
              <w:right w:val="nil"/>
            </w:tcBorders>
            <w:shd w:val="clear" w:color="auto" w:fill="auto"/>
            <w:noWrap/>
            <w:vAlign w:val="bottom"/>
            <w:hideMark/>
          </w:tcPr>
          <w:p w14:paraId="5869696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8</w:t>
            </w:r>
          </w:p>
        </w:tc>
        <w:tc>
          <w:tcPr>
            <w:tcW w:w="960" w:type="dxa"/>
            <w:tcBorders>
              <w:top w:val="nil"/>
              <w:left w:val="nil"/>
              <w:bottom w:val="nil"/>
              <w:right w:val="nil"/>
            </w:tcBorders>
            <w:shd w:val="clear" w:color="auto" w:fill="auto"/>
            <w:noWrap/>
            <w:vAlign w:val="bottom"/>
            <w:hideMark/>
          </w:tcPr>
          <w:p w14:paraId="5EFE8A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6505E5" w14:textId="77777777" w:rsidTr="009434B7">
        <w:trPr>
          <w:trHeight w:val="300"/>
        </w:trPr>
        <w:tc>
          <w:tcPr>
            <w:tcW w:w="1260" w:type="dxa"/>
            <w:gridSpan w:val="2"/>
            <w:tcBorders>
              <w:top w:val="nil"/>
              <w:left w:val="nil"/>
              <w:right w:val="nil"/>
            </w:tcBorders>
            <w:shd w:val="clear" w:color="auto" w:fill="auto"/>
            <w:noWrap/>
            <w:vAlign w:val="bottom"/>
            <w:hideMark/>
          </w:tcPr>
          <w:p w14:paraId="5E1548A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right w:val="nil"/>
            </w:tcBorders>
            <w:shd w:val="clear" w:color="auto" w:fill="auto"/>
            <w:noWrap/>
            <w:vAlign w:val="bottom"/>
            <w:hideMark/>
          </w:tcPr>
          <w:p w14:paraId="719062C3"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882</w:t>
            </w:r>
          </w:p>
        </w:tc>
        <w:tc>
          <w:tcPr>
            <w:tcW w:w="780" w:type="dxa"/>
            <w:tcBorders>
              <w:top w:val="nil"/>
              <w:left w:val="nil"/>
              <w:right w:val="nil"/>
            </w:tcBorders>
            <w:shd w:val="clear" w:color="auto" w:fill="auto"/>
            <w:noWrap/>
            <w:vAlign w:val="bottom"/>
            <w:hideMark/>
          </w:tcPr>
          <w:p w14:paraId="4B29D2F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right w:val="nil"/>
            </w:tcBorders>
            <w:shd w:val="clear" w:color="auto" w:fill="auto"/>
            <w:noWrap/>
            <w:vAlign w:val="bottom"/>
            <w:hideMark/>
          </w:tcPr>
          <w:p w14:paraId="1E8F3EF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right w:val="nil"/>
            </w:tcBorders>
            <w:shd w:val="clear" w:color="auto" w:fill="auto"/>
            <w:noWrap/>
            <w:vAlign w:val="bottom"/>
            <w:hideMark/>
          </w:tcPr>
          <w:p w14:paraId="786EB5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right w:val="nil"/>
            </w:tcBorders>
            <w:shd w:val="clear" w:color="auto" w:fill="auto"/>
            <w:noWrap/>
            <w:vAlign w:val="bottom"/>
            <w:hideMark/>
          </w:tcPr>
          <w:p w14:paraId="4A30766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pr</w:t>
            </w:r>
            <w:proofErr w:type="spellEnd"/>
          </w:p>
        </w:tc>
        <w:tc>
          <w:tcPr>
            <w:tcW w:w="1879" w:type="dxa"/>
            <w:tcBorders>
              <w:top w:val="nil"/>
              <w:left w:val="nil"/>
              <w:right w:val="nil"/>
            </w:tcBorders>
            <w:shd w:val="clear" w:color="auto" w:fill="auto"/>
            <w:noWrap/>
            <w:vAlign w:val="bottom"/>
            <w:hideMark/>
          </w:tcPr>
          <w:p w14:paraId="403AD0C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002" w:type="dxa"/>
            <w:tcBorders>
              <w:top w:val="nil"/>
              <w:left w:val="nil"/>
              <w:right w:val="nil"/>
            </w:tcBorders>
            <w:shd w:val="clear" w:color="auto" w:fill="auto"/>
            <w:noWrap/>
            <w:vAlign w:val="bottom"/>
            <w:hideMark/>
          </w:tcPr>
          <w:p w14:paraId="2B68B5E4"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0</w:t>
            </w:r>
          </w:p>
        </w:tc>
        <w:tc>
          <w:tcPr>
            <w:tcW w:w="960" w:type="dxa"/>
            <w:tcBorders>
              <w:top w:val="nil"/>
              <w:left w:val="nil"/>
              <w:right w:val="nil"/>
            </w:tcBorders>
            <w:shd w:val="clear" w:color="auto" w:fill="auto"/>
            <w:noWrap/>
            <w:vAlign w:val="bottom"/>
            <w:hideMark/>
          </w:tcPr>
          <w:p w14:paraId="6B16C3D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EE5F66"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35A011E9"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single" w:sz="4" w:space="0" w:color="auto"/>
              <w:right w:val="nil"/>
            </w:tcBorders>
            <w:shd w:val="clear" w:color="auto" w:fill="auto"/>
            <w:noWrap/>
            <w:vAlign w:val="bottom"/>
            <w:hideMark/>
          </w:tcPr>
          <w:p w14:paraId="58DBEAD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492</w:t>
            </w:r>
          </w:p>
        </w:tc>
        <w:tc>
          <w:tcPr>
            <w:tcW w:w="780" w:type="dxa"/>
            <w:tcBorders>
              <w:top w:val="nil"/>
              <w:left w:val="nil"/>
              <w:bottom w:val="single" w:sz="4" w:space="0" w:color="auto"/>
              <w:right w:val="nil"/>
            </w:tcBorders>
            <w:shd w:val="clear" w:color="auto" w:fill="auto"/>
            <w:noWrap/>
            <w:vAlign w:val="bottom"/>
            <w:hideMark/>
          </w:tcPr>
          <w:p w14:paraId="07CC1F3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single" w:sz="4" w:space="0" w:color="auto"/>
              <w:right w:val="nil"/>
            </w:tcBorders>
            <w:shd w:val="clear" w:color="auto" w:fill="auto"/>
            <w:noWrap/>
            <w:vAlign w:val="bottom"/>
            <w:hideMark/>
          </w:tcPr>
          <w:p w14:paraId="3CD6E2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single" w:sz="4" w:space="0" w:color="auto"/>
              <w:right w:val="nil"/>
            </w:tcBorders>
            <w:shd w:val="clear" w:color="auto" w:fill="auto"/>
            <w:noWrap/>
            <w:vAlign w:val="bottom"/>
            <w:hideMark/>
          </w:tcPr>
          <w:p w14:paraId="1ACDF0F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single" w:sz="4" w:space="0" w:color="auto"/>
              <w:right w:val="nil"/>
            </w:tcBorders>
            <w:shd w:val="clear" w:color="auto" w:fill="auto"/>
            <w:noWrap/>
            <w:vAlign w:val="bottom"/>
            <w:hideMark/>
          </w:tcPr>
          <w:p w14:paraId="69A27917"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single" w:sz="4" w:space="0" w:color="auto"/>
              <w:right w:val="nil"/>
            </w:tcBorders>
            <w:shd w:val="clear" w:color="auto" w:fill="auto"/>
            <w:noWrap/>
            <w:vAlign w:val="bottom"/>
            <w:hideMark/>
          </w:tcPr>
          <w:p w14:paraId="190C522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single" w:sz="4" w:space="0" w:color="auto"/>
              <w:right w:val="nil"/>
            </w:tcBorders>
            <w:shd w:val="clear" w:color="auto" w:fill="auto"/>
            <w:noWrap/>
            <w:vAlign w:val="bottom"/>
            <w:hideMark/>
          </w:tcPr>
          <w:p w14:paraId="08B78F9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1</w:t>
            </w:r>
          </w:p>
        </w:tc>
        <w:tc>
          <w:tcPr>
            <w:tcW w:w="960" w:type="dxa"/>
            <w:tcBorders>
              <w:top w:val="nil"/>
              <w:left w:val="nil"/>
              <w:bottom w:val="single" w:sz="4" w:space="0" w:color="auto"/>
              <w:right w:val="nil"/>
            </w:tcBorders>
            <w:shd w:val="clear" w:color="auto" w:fill="auto"/>
            <w:noWrap/>
            <w:vAlign w:val="bottom"/>
            <w:hideMark/>
          </w:tcPr>
          <w:p w14:paraId="050D226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bl>
    <w:p w14:paraId="385606FE" w14:textId="5EEE1F70" w:rsidR="009434B7" w:rsidRDefault="009434B7" w:rsidP="009434B7"/>
    <w:p w14:paraId="58E162DF" w14:textId="77777777" w:rsidR="008701E0" w:rsidRDefault="008701E0">
      <w:pPr>
        <w:spacing w:after="0" w:line="240" w:lineRule="auto"/>
        <w:rPr>
          <w:iCs/>
          <w:szCs w:val="18"/>
        </w:rPr>
      </w:pPr>
      <w:bookmarkStart w:id="57" w:name="_Ref33039135"/>
      <w:r>
        <w:br w:type="page"/>
      </w:r>
    </w:p>
    <w:p w14:paraId="560E8C92" w14:textId="3EDFC9DF" w:rsidR="008701E0" w:rsidRPr="0008385D" w:rsidRDefault="008701E0" w:rsidP="008701E0">
      <w:pPr>
        <w:pStyle w:val="Caption"/>
        <w:rPr>
          <w:i/>
          <w:bdr w:val="none" w:sz="0" w:space="0" w:color="auto" w:frame="1"/>
        </w:rPr>
      </w:pPr>
      <w:bookmarkStart w:id="58" w:name="_Ref33043299"/>
      <w:bookmarkStart w:id="59" w:name="_Ref33106946"/>
      <w:r w:rsidRPr="00760F8D">
        <w:lastRenderedPageBreak/>
        <w:t xml:space="preserve">Table </w:t>
      </w:r>
      <w:r>
        <w:rPr>
          <w:noProof/>
        </w:rPr>
        <w:fldChar w:fldCharType="begin"/>
      </w:r>
      <w:r>
        <w:rPr>
          <w:noProof/>
        </w:rPr>
        <w:instrText xml:space="preserve"> SEQ Table \* ARABIC </w:instrText>
      </w:r>
      <w:r>
        <w:rPr>
          <w:noProof/>
        </w:rPr>
        <w:fldChar w:fldCharType="separate"/>
      </w:r>
      <w:r w:rsidR="00F620EF">
        <w:rPr>
          <w:noProof/>
        </w:rPr>
        <w:t>5</w:t>
      </w:r>
      <w:r>
        <w:rPr>
          <w:noProof/>
        </w:rPr>
        <w:fldChar w:fldCharType="end"/>
      </w:r>
      <w:bookmarkEnd w:id="57"/>
      <w:bookmarkEnd w:id="58"/>
      <w:r w:rsidRPr="00760F8D">
        <w:t>. Estimate</w:t>
      </w:r>
      <w:r w:rsidR="007A72BC">
        <w:t>d</w:t>
      </w:r>
      <w:r w:rsidR="00925A51">
        <w:t xml:space="preserve"> fixed effects for the model</w:t>
      </w:r>
      <w:r w:rsidRPr="00760F8D">
        <w:t xml:space="preserve"> with lowest marginal AIC values for wild spring/summer Chinook salmon</w:t>
      </w:r>
      <w:r w:rsidR="00925A51">
        <w:t>, and the model</w:t>
      </w:r>
      <w:r w:rsidR="003D5DFD">
        <w:t>s</w:t>
      </w:r>
      <w:r w:rsidR="00925A51">
        <w:t xml:space="preserve"> with the lowest marginal AIC for hatchery fish </w:t>
      </w:r>
      <w:r w:rsidR="003D5DFD">
        <w:t>with and without</w:t>
      </w:r>
      <w:r w:rsidR="00925A51">
        <w:t xml:space="preserve"> a random day effect</w:t>
      </w:r>
      <w:r w:rsidR="003D5DFD">
        <w:t xml:space="preserve"> included</w:t>
      </w:r>
      <w:r w:rsidR="002E3E8C">
        <w:t xml:space="preserve"> (N.E. means not estimated).</w:t>
      </w:r>
      <w:r w:rsidR="0008385D">
        <w:t xml:space="preserve"> </w:t>
      </w:r>
      <w:proofErr w:type="spellStart"/>
      <w:r w:rsidR="0008385D">
        <w:rPr>
          <w:i/>
        </w:rPr>
        <w:t>table_bestFitModel.r</w:t>
      </w:r>
      <w:bookmarkEnd w:id="59"/>
      <w:proofErr w:type="spellEnd"/>
    </w:p>
    <w:tbl>
      <w:tblPr>
        <w:tblW w:w="10324" w:type="dxa"/>
        <w:tblLook w:val="04A0" w:firstRow="1" w:lastRow="0" w:firstColumn="1" w:lastColumn="0" w:noHBand="0" w:noVBand="1"/>
      </w:tblPr>
      <w:tblGrid>
        <w:gridCol w:w="2184"/>
        <w:gridCol w:w="1092"/>
        <w:gridCol w:w="2482"/>
        <w:gridCol w:w="2283"/>
        <w:gridCol w:w="2283"/>
      </w:tblGrid>
      <w:tr w:rsidR="003D5DFD" w:rsidRPr="0008385D" w14:paraId="6ABC5DE1" w14:textId="77777777" w:rsidTr="003D5DFD">
        <w:trPr>
          <w:trHeight w:val="313"/>
        </w:trPr>
        <w:tc>
          <w:tcPr>
            <w:tcW w:w="2184" w:type="dxa"/>
            <w:tcBorders>
              <w:top w:val="single" w:sz="4" w:space="0" w:color="auto"/>
              <w:left w:val="nil"/>
              <w:right w:val="nil"/>
            </w:tcBorders>
            <w:shd w:val="clear" w:color="auto" w:fill="auto"/>
            <w:noWrap/>
            <w:vAlign w:val="bottom"/>
          </w:tcPr>
          <w:p w14:paraId="037ED83F" w14:textId="77777777" w:rsidR="003D5DFD" w:rsidRPr="0008385D" w:rsidRDefault="003D5DFD" w:rsidP="00AF2110">
            <w:pPr>
              <w:spacing w:after="0" w:line="240" w:lineRule="auto"/>
              <w:jc w:val="center"/>
              <w:rPr>
                <w:sz w:val="22"/>
                <w:szCs w:val="22"/>
              </w:rPr>
            </w:pPr>
          </w:p>
        </w:tc>
        <w:tc>
          <w:tcPr>
            <w:tcW w:w="1092" w:type="dxa"/>
            <w:tcBorders>
              <w:top w:val="single" w:sz="4" w:space="0" w:color="auto"/>
              <w:left w:val="nil"/>
              <w:right w:val="nil"/>
            </w:tcBorders>
          </w:tcPr>
          <w:p w14:paraId="343AA282" w14:textId="77777777" w:rsidR="003D5DFD" w:rsidRDefault="003D5DFD" w:rsidP="00AF2110">
            <w:pPr>
              <w:spacing w:after="0" w:line="240" w:lineRule="auto"/>
              <w:jc w:val="center"/>
              <w:rPr>
                <w:color w:val="000000"/>
                <w:sz w:val="22"/>
                <w:szCs w:val="22"/>
              </w:rPr>
            </w:pPr>
          </w:p>
        </w:tc>
        <w:tc>
          <w:tcPr>
            <w:tcW w:w="4765" w:type="dxa"/>
            <w:gridSpan w:val="2"/>
            <w:tcBorders>
              <w:top w:val="single" w:sz="4" w:space="0" w:color="auto"/>
              <w:left w:val="nil"/>
              <w:bottom w:val="single" w:sz="4" w:space="0" w:color="auto"/>
              <w:right w:val="nil"/>
            </w:tcBorders>
            <w:shd w:val="clear" w:color="auto" w:fill="auto"/>
            <w:noWrap/>
            <w:vAlign w:val="bottom"/>
          </w:tcPr>
          <w:p w14:paraId="6A3AE5ED" w14:textId="7D84105B" w:rsidR="003D5DFD" w:rsidRPr="0008385D" w:rsidRDefault="003D5DFD" w:rsidP="00AF2110">
            <w:pPr>
              <w:spacing w:after="0" w:line="240" w:lineRule="auto"/>
              <w:jc w:val="center"/>
              <w:rPr>
                <w:color w:val="000000"/>
                <w:sz w:val="22"/>
                <w:szCs w:val="22"/>
              </w:rPr>
            </w:pPr>
            <w:r>
              <w:rPr>
                <w:color w:val="000000"/>
                <w:sz w:val="22"/>
                <w:szCs w:val="22"/>
              </w:rPr>
              <w:t>Hatchery</w:t>
            </w:r>
          </w:p>
        </w:tc>
        <w:tc>
          <w:tcPr>
            <w:tcW w:w="2283" w:type="dxa"/>
            <w:tcBorders>
              <w:top w:val="single" w:sz="4" w:space="0" w:color="auto"/>
              <w:left w:val="nil"/>
              <w:right w:val="nil"/>
            </w:tcBorders>
          </w:tcPr>
          <w:p w14:paraId="7093A20A" w14:textId="5374CBD4" w:rsidR="003D5DFD" w:rsidRPr="0008385D" w:rsidRDefault="003D5DFD" w:rsidP="00AF2110">
            <w:pPr>
              <w:spacing w:after="0" w:line="240" w:lineRule="auto"/>
              <w:jc w:val="center"/>
              <w:rPr>
                <w:color w:val="000000"/>
                <w:sz w:val="22"/>
                <w:szCs w:val="22"/>
              </w:rPr>
            </w:pPr>
            <w:r w:rsidRPr="0008385D">
              <w:rPr>
                <w:color w:val="000000"/>
                <w:sz w:val="22"/>
                <w:szCs w:val="22"/>
              </w:rPr>
              <w:t>Wild</w:t>
            </w:r>
          </w:p>
        </w:tc>
      </w:tr>
      <w:tr w:rsidR="009E3287" w:rsidRPr="0008385D" w14:paraId="1064F317" w14:textId="4B559F90" w:rsidTr="003D5DFD">
        <w:trPr>
          <w:trHeight w:val="313"/>
        </w:trPr>
        <w:tc>
          <w:tcPr>
            <w:tcW w:w="2184" w:type="dxa"/>
            <w:tcBorders>
              <w:left w:val="nil"/>
              <w:bottom w:val="single" w:sz="4" w:space="0" w:color="auto"/>
              <w:right w:val="nil"/>
            </w:tcBorders>
            <w:shd w:val="clear" w:color="auto" w:fill="auto"/>
            <w:noWrap/>
            <w:vAlign w:val="bottom"/>
            <w:hideMark/>
          </w:tcPr>
          <w:p w14:paraId="101C9CED" w14:textId="412C18E1" w:rsidR="003D5DFD" w:rsidRPr="0008385D" w:rsidRDefault="003D5DFD" w:rsidP="00AF2110">
            <w:pPr>
              <w:spacing w:after="0" w:line="240" w:lineRule="auto"/>
              <w:jc w:val="center"/>
              <w:rPr>
                <w:sz w:val="22"/>
                <w:szCs w:val="22"/>
              </w:rPr>
            </w:pPr>
            <w:r w:rsidRPr="0008385D">
              <w:rPr>
                <w:sz w:val="22"/>
                <w:szCs w:val="22"/>
              </w:rPr>
              <w:t>Parameter description</w:t>
            </w:r>
          </w:p>
        </w:tc>
        <w:tc>
          <w:tcPr>
            <w:tcW w:w="1092" w:type="dxa"/>
            <w:tcBorders>
              <w:left w:val="nil"/>
              <w:bottom w:val="single" w:sz="4" w:space="0" w:color="auto"/>
              <w:right w:val="nil"/>
            </w:tcBorders>
          </w:tcPr>
          <w:p w14:paraId="7A1A65E6" w14:textId="0F3AF1B9" w:rsidR="003D5DFD" w:rsidRPr="0008385D" w:rsidRDefault="003D5DFD" w:rsidP="00AF2110">
            <w:pPr>
              <w:spacing w:after="0" w:line="240" w:lineRule="auto"/>
              <w:jc w:val="center"/>
              <w:rPr>
                <w:color w:val="000000"/>
                <w:sz w:val="22"/>
                <w:szCs w:val="22"/>
              </w:rPr>
            </w:pPr>
            <w:r>
              <w:rPr>
                <w:color w:val="000000"/>
                <w:sz w:val="22"/>
                <w:szCs w:val="22"/>
              </w:rPr>
              <w:t>Symbol</w:t>
            </w:r>
          </w:p>
        </w:tc>
        <w:tc>
          <w:tcPr>
            <w:tcW w:w="2482" w:type="dxa"/>
            <w:tcBorders>
              <w:top w:val="single" w:sz="4" w:space="0" w:color="auto"/>
              <w:left w:val="nil"/>
              <w:bottom w:val="single" w:sz="4" w:space="0" w:color="auto"/>
              <w:right w:val="nil"/>
            </w:tcBorders>
            <w:shd w:val="clear" w:color="auto" w:fill="auto"/>
            <w:noWrap/>
            <w:vAlign w:val="bottom"/>
            <w:hideMark/>
          </w:tcPr>
          <w:p w14:paraId="34BCFBB4" w14:textId="7D3191F8" w:rsidR="003D5DFD" w:rsidRPr="0008385D" w:rsidRDefault="003D5DFD" w:rsidP="003D5DFD">
            <w:pPr>
              <w:spacing w:after="0" w:line="240" w:lineRule="auto"/>
              <w:jc w:val="center"/>
              <w:rPr>
                <w:color w:val="000000"/>
                <w:sz w:val="22"/>
                <w:szCs w:val="22"/>
              </w:rPr>
            </w:pPr>
            <w:r>
              <w:rPr>
                <w:color w:val="000000"/>
                <w:sz w:val="22"/>
                <w:szCs w:val="22"/>
              </w:rPr>
              <w:t>without day effect</w:t>
            </w:r>
          </w:p>
        </w:tc>
        <w:tc>
          <w:tcPr>
            <w:tcW w:w="2283" w:type="dxa"/>
            <w:tcBorders>
              <w:top w:val="single" w:sz="4" w:space="0" w:color="auto"/>
              <w:left w:val="nil"/>
              <w:bottom w:val="single" w:sz="4" w:space="0" w:color="auto"/>
              <w:right w:val="nil"/>
            </w:tcBorders>
            <w:shd w:val="clear" w:color="auto" w:fill="auto"/>
            <w:noWrap/>
            <w:vAlign w:val="bottom"/>
            <w:hideMark/>
          </w:tcPr>
          <w:p w14:paraId="5110E66E" w14:textId="48955F9A" w:rsidR="003D5DFD" w:rsidRPr="0008385D" w:rsidRDefault="003D5DFD" w:rsidP="00AF2110">
            <w:pPr>
              <w:spacing w:after="0" w:line="240" w:lineRule="auto"/>
              <w:jc w:val="center"/>
              <w:rPr>
                <w:color w:val="000000"/>
                <w:sz w:val="22"/>
                <w:szCs w:val="22"/>
              </w:rPr>
            </w:pPr>
            <w:r>
              <w:rPr>
                <w:color w:val="000000"/>
                <w:sz w:val="22"/>
                <w:szCs w:val="22"/>
              </w:rPr>
              <w:t>with day effect</w:t>
            </w:r>
          </w:p>
        </w:tc>
        <w:tc>
          <w:tcPr>
            <w:tcW w:w="2283" w:type="dxa"/>
            <w:tcBorders>
              <w:left w:val="nil"/>
              <w:bottom w:val="single" w:sz="4" w:space="0" w:color="auto"/>
              <w:right w:val="nil"/>
            </w:tcBorders>
          </w:tcPr>
          <w:p w14:paraId="2ED72564" w14:textId="14CB39CB" w:rsidR="003D5DFD" w:rsidRPr="0008385D" w:rsidRDefault="003D5DFD" w:rsidP="00AF2110">
            <w:pPr>
              <w:spacing w:after="0" w:line="240" w:lineRule="auto"/>
              <w:jc w:val="center"/>
              <w:rPr>
                <w:color w:val="000000"/>
                <w:sz w:val="22"/>
                <w:szCs w:val="22"/>
              </w:rPr>
            </w:pPr>
          </w:p>
        </w:tc>
      </w:tr>
      <w:tr w:rsidR="003D5DFD" w:rsidRPr="0008385D" w14:paraId="7AA56355" w14:textId="0EC22B26" w:rsidTr="003D5DFD">
        <w:trPr>
          <w:trHeight w:val="313"/>
        </w:trPr>
        <w:tc>
          <w:tcPr>
            <w:tcW w:w="2184" w:type="dxa"/>
            <w:tcBorders>
              <w:top w:val="single" w:sz="4" w:space="0" w:color="auto"/>
              <w:left w:val="nil"/>
              <w:bottom w:val="nil"/>
              <w:right w:val="nil"/>
            </w:tcBorders>
            <w:shd w:val="clear" w:color="auto" w:fill="auto"/>
            <w:noWrap/>
            <w:vAlign w:val="bottom"/>
            <w:hideMark/>
          </w:tcPr>
          <w:p w14:paraId="0BCE66C4" w14:textId="77777777" w:rsidR="003D5DFD" w:rsidRPr="0008385D" w:rsidRDefault="003D5DFD" w:rsidP="003D5DFD">
            <w:pPr>
              <w:spacing w:after="0" w:line="240" w:lineRule="auto"/>
              <w:rPr>
                <w:color w:val="000000"/>
                <w:sz w:val="22"/>
                <w:szCs w:val="22"/>
              </w:rPr>
            </w:pPr>
            <w:r w:rsidRPr="0008385D">
              <w:rPr>
                <w:color w:val="000000"/>
                <w:sz w:val="22"/>
                <w:szCs w:val="22"/>
              </w:rPr>
              <w:t>Mean annual survival</w:t>
            </w:r>
          </w:p>
        </w:tc>
        <w:tc>
          <w:tcPr>
            <w:tcW w:w="1092" w:type="dxa"/>
            <w:tcBorders>
              <w:top w:val="single" w:sz="4" w:space="0" w:color="auto"/>
              <w:left w:val="nil"/>
              <w:bottom w:val="nil"/>
              <w:right w:val="nil"/>
            </w:tcBorders>
          </w:tcPr>
          <w:p w14:paraId="3B17C659" w14:textId="00724934" w:rsidR="003D5DFD" w:rsidRPr="0008385D" w:rsidRDefault="006839BC" w:rsidP="003D5DFD">
            <w:pPr>
              <w:spacing w:after="0" w:line="240" w:lineRule="auto"/>
              <w:jc w:val="right"/>
              <w:rPr>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μ</m:t>
                    </m:r>
                  </m:e>
                  <m:sub>
                    <m:r>
                      <w:rPr>
                        <w:rFonts w:ascii="Cambria Math" w:hAnsi="Cambria Math"/>
                        <w:color w:val="000000"/>
                        <w:sz w:val="22"/>
                        <w:szCs w:val="22"/>
                      </w:rPr>
                      <m:t>s</m:t>
                    </m:r>
                  </m:sub>
                </m:sSub>
              </m:oMath>
            </m:oMathPara>
          </w:p>
        </w:tc>
        <w:tc>
          <w:tcPr>
            <w:tcW w:w="2482" w:type="dxa"/>
            <w:tcBorders>
              <w:top w:val="single" w:sz="4" w:space="0" w:color="auto"/>
              <w:left w:val="nil"/>
              <w:bottom w:val="nil"/>
              <w:right w:val="nil"/>
            </w:tcBorders>
            <w:shd w:val="clear" w:color="auto" w:fill="auto"/>
            <w:noWrap/>
            <w:vAlign w:val="bottom"/>
            <w:hideMark/>
          </w:tcPr>
          <w:p w14:paraId="08492388" w14:textId="3B1FFC6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 )</w:t>
            </w:r>
          </w:p>
        </w:tc>
        <w:tc>
          <w:tcPr>
            <w:tcW w:w="2283" w:type="dxa"/>
            <w:tcBorders>
              <w:top w:val="single" w:sz="4" w:space="0" w:color="auto"/>
              <w:left w:val="nil"/>
              <w:bottom w:val="nil"/>
              <w:right w:val="nil"/>
            </w:tcBorders>
            <w:shd w:val="clear" w:color="auto" w:fill="auto"/>
            <w:noWrap/>
            <w:vAlign w:val="bottom"/>
            <w:hideMark/>
          </w:tcPr>
          <w:p w14:paraId="78E4BFF7" w14:textId="4E2F6D33"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1 )</w:t>
            </w:r>
          </w:p>
        </w:tc>
        <w:tc>
          <w:tcPr>
            <w:tcW w:w="2283" w:type="dxa"/>
            <w:tcBorders>
              <w:top w:val="single" w:sz="4" w:space="0" w:color="auto"/>
              <w:left w:val="nil"/>
              <w:bottom w:val="nil"/>
              <w:right w:val="nil"/>
            </w:tcBorders>
            <w:vAlign w:val="bottom"/>
          </w:tcPr>
          <w:p w14:paraId="49FDFEA9" w14:textId="0C7D143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9 ( 0.002, 0.035 )</w:t>
            </w:r>
          </w:p>
        </w:tc>
      </w:tr>
      <w:tr w:rsidR="003D5DFD" w:rsidRPr="0008385D" w14:paraId="3E91D933" w14:textId="301F7987" w:rsidTr="003D5DFD">
        <w:trPr>
          <w:trHeight w:val="313"/>
        </w:trPr>
        <w:tc>
          <w:tcPr>
            <w:tcW w:w="2184" w:type="dxa"/>
            <w:tcBorders>
              <w:top w:val="nil"/>
              <w:left w:val="nil"/>
              <w:bottom w:val="nil"/>
              <w:right w:val="nil"/>
            </w:tcBorders>
            <w:shd w:val="clear" w:color="auto" w:fill="auto"/>
            <w:noWrap/>
            <w:vAlign w:val="bottom"/>
            <w:hideMark/>
          </w:tcPr>
          <w:p w14:paraId="35E0B6C8" w14:textId="0759933B" w:rsidR="003D5DFD" w:rsidRPr="0008385D" w:rsidRDefault="003D5DFD" w:rsidP="003D5DFD">
            <w:pPr>
              <w:spacing w:after="0" w:line="240" w:lineRule="auto"/>
              <w:rPr>
                <w:color w:val="000000"/>
                <w:sz w:val="22"/>
                <w:szCs w:val="22"/>
              </w:rPr>
            </w:pPr>
            <w:r w:rsidRPr="0008385D">
              <w:rPr>
                <w:color w:val="000000"/>
                <w:sz w:val="22"/>
                <w:szCs w:val="22"/>
              </w:rPr>
              <w:t>Correlation of day effect</w:t>
            </w:r>
            <w:r>
              <w:rPr>
                <w:color w:val="000000"/>
                <w:sz w:val="22"/>
                <w:szCs w:val="22"/>
              </w:rPr>
              <w:t xml:space="preserve"> </w:t>
            </w:r>
          </w:p>
        </w:tc>
        <w:tc>
          <w:tcPr>
            <w:tcW w:w="1092" w:type="dxa"/>
            <w:tcBorders>
              <w:top w:val="nil"/>
              <w:left w:val="nil"/>
              <w:bottom w:val="nil"/>
              <w:right w:val="nil"/>
            </w:tcBorders>
          </w:tcPr>
          <w:p w14:paraId="02CEB853" w14:textId="1271E82C" w:rsidR="003D5DFD" w:rsidRPr="0008385D" w:rsidRDefault="006839BC"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08D0D6B9" w14:textId="7FCFBA7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4ECA364C" w14:textId="7B37DEF0"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5 ( 0.003, 0.517 )</w:t>
            </w:r>
          </w:p>
        </w:tc>
        <w:tc>
          <w:tcPr>
            <w:tcW w:w="2283" w:type="dxa"/>
            <w:tcBorders>
              <w:top w:val="nil"/>
              <w:left w:val="nil"/>
              <w:bottom w:val="nil"/>
              <w:right w:val="nil"/>
            </w:tcBorders>
            <w:vAlign w:val="bottom"/>
          </w:tcPr>
          <w:p w14:paraId="42860B9B" w14:textId="2970A50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86 ( -0.992, 0.994 )</w:t>
            </w:r>
          </w:p>
        </w:tc>
      </w:tr>
      <w:tr w:rsidR="003D5DFD" w:rsidRPr="0008385D" w14:paraId="0DBD5F64" w14:textId="2B7811CD" w:rsidTr="003D5DFD">
        <w:trPr>
          <w:trHeight w:val="313"/>
        </w:trPr>
        <w:tc>
          <w:tcPr>
            <w:tcW w:w="2184" w:type="dxa"/>
            <w:tcBorders>
              <w:top w:val="nil"/>
              <w:left w:val="nil"/>
              <w:bottom w:val="nil"/>
              <w:right w:val="nil"/>
            </w:tcBorders>
            <w:shd w:val="clear" w:color="auto" w:fill="auto"/>
            <w:noWrap/>
            <w:vAlign w:val="bottom"/>
            <w:hideMark/>
          </w:tcPr>
          <w:p w14:paraId="7C466053" w14:textId="6FF5CB9D" w:rsidR="003D5DFD" w:rsidRPr="0008385D" w:rsidRDefault="003D5DFD" w:rsidP="003D5DFD">
            <w:pPr>
              <w:spacing w:after="0" w:line="240" w:lineRule="auto"/>
              <w:rPr>
                <w:color w:val="000000"/>
                <w:sz w:val="22"/>
                <w:szCs w:val="22"/>
              </w:rPr>
            </w:pPr>
            <w:r w:rsidRPr="0008385D">
              <w:rPr>
                <w:color w:val="000000"/>
                <w:sz w:val="22"/>
                <w:szCs w:val="22"/>
              </w:rPr>
              <w:t>Correlation of day in day/year effect</w:t>
            </w:r>
          </w:p>
        </w:tc>
        <w:tc>
          <w:tcPr>
            <w:tcW w:w="1092" w:type="dxa"/>
            <w:tcBorders>
              <w:top w:val="nil"/>
              <w:left w:val="nil"/>
              <w:bottom w:val="nil"/>
              <w:right w:val="nil"/>
            </w:tcBorders>
          </w:tcPr>
          <w:p w14:paraId="49B034E0" w14:textId="439137B4" w:rsidR="003D5DFD" w:rsidRPr="0008385D" w:rsidRDefault="006839BC"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32EA5873" w14:textId="5520051B"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5 ( 0.853, 0.972 )</w:t>
            </w:r>
          </w:p>
        </w:tc>
        <w:tc>
          <w:tcPr>
            <w:tcW w:w="2283" w:type="dxa"/>
            <w:tcBorders>
              <w:top w:val="nil"/>
              <w:left w:val="nil"/>
              <w:bottom w:val="nil"/>
              <w:right w:val="nil"/>
            </w:tcBorders>
            <w:shd w:val="clear" w:color="auto" w:fill="auto"/>
            <w:noWrap/>
            <w:vAlign w:val="bottom"/>
            <w:hideMark/>
          </w:tcPr>
          <w:p w14:paraId="634FF6D6" w14:textId="2A7A292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8 ( 0.835, 0.974 )</w:t>
            </w:r>
          </w:p>
        </w:tc>
        <w:tc>
          <w:tcPr>
            <w:tcW w:w="2283" w:type="dxa"/>
            <w:tcBorders>
              <w:top w:val="nil"/>
              <w:left w:val="nil"/>
              <w:bottom w:val="nil"/>
              <w:right w:val="nil"/>
            </w:tcBorders>
            <w:vAlign w:val="bottom"/>
          </w:tcPr>
          <w:p w14:paraId="384FACCE" w14:textId="2B8A9A6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32 ( 0.241, 0.963 )</w:t>
            </w:r>
          </w:p>
        </w:tc>
      </w:tr>
      <w:tr w:rsidR="003D5DFD" w:rsidRPr="0008385D" w14:paraId="7E6D24B7" w14:textId="63A531AD" w:rsidTr="003D5DFD">
        <w:trPr>
          <w:trHeight w:val="313"/>
        </w:trPr>
        <w:tc>
          <w:tcPr>
            <w:tcW w:w="2184" w:type="dxa"/>
            <w:tcBorders>
              <w:top w:val="nil"/>
              <w:left w:val="nil"/>
              <w:bottom w:val="nil"/>
              <w:right w:val="nil"/>
            </w:tcBorders>
            <w:shd w:val="clear" w:color="auto" w:fill="auto"/>
            <w:noWrap/>
            <w:vAlign w:val="bottom"/>
            <w:hideMark/>
          </w:tcPr>
          <w:p w14:paraId="3501252B" w14:textId="77777777" w:rsidR="003D5DFD" w:rsidRPr="0008385D" w:rsidRDefault="003D5DFD" w:rsidP="003D5DFD">
            <w:pPr>
              <w:spacing w:after="0" w:line="240" w:lineRule="auto"/>
              <w:rPr>
                <w:color w:val="000000"/>
                <w:sz w:val="22"/>
                <w:szCs w:val="22"/>
              </w:rPr>
            </w:pPr>
            <w:r w:rsidRPr="0008385D">
              <w:rPr>
                <w:color w:val="000000"/>
                <w:sz w:val="22"/>
                <w:szCs w:val="22"/>
              </w:rPr>
              <w:t>Correlation of year in day/year effect</w:t>
            </w:r>
          </w:p>
        </w:tc>
        <w:tc>
          <w:tcPr>
            <w:tcW w:w="1092" w:type="dxa"/>
            <w:tcBorders>
              <w:top w:val="nil"/>
              <w:left w:val="nil"/>
              <w:bottom w:val="nil"/>
              <w:right w:val="nil"/>
            </w:tcBorders>
          </w:tcPr>
          <w:p w14:paraId="1EC4294F" w14:textId="58BA4C1D" w:rsidR="003D5DFD" w:rsidRPr="0008385D" w:rsidRDefault="006839BC"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2482" w:type="dxa"/>
            <w:tcBorders>
              <w:top w:val="nil"/>
              <w:left w:val="nil"/>
              <w:bottom w:val="nil"/>
              <w:right w:val="nil"/>
            </w:tcBorders>
            <w:shd w:val="clear" w:color="auto" w:fill="auto"/>
            <w:noWrap/>
            <w:vAlign w:val="bottom"/>
            <w:hideMark/>
          </w:tcPr>
          <w:p w14:paraId="07FBB20D" w14:textId="1A1298E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67 ( -0.355, 0.248 )</w:t>
            </w:r>
          </w:p>
        </w:tc>
        <w:tc>
          <w:tcPr>
            <w:tcW w:w="2283" w:type="dxa"/>
            <w:tcBorders>
              <w:top w:val="nil"/>
              <w:left w:val="nil"/>
              <w:bottom w:val="nil"/>
              <w:right w:val="nil"/>
            </w:tcBorders>
            <w:shd w:val="clear" w:color="auto" w:fill="auto"/>
            <w:noWrap/>
            <w:vAlign w:val="bottom"/>
            <w:hideMark/>
          </w:tcPr>
          <w:p w14:paraId="5DEA3E84" w14:textId="3BCDCCAA"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09 ( -0.397, 0.229 )</w:t>
            </w:r>
          </w:p>
        </w:tc>
        <w:tc>
          <w:tcPr>
            <w:tcW w:w="2283" w:type="dxa"/>
            <w:tcBorders>
              <w:top w:val="nil"/>
              <w:left w:val="nil"/>
              <w:bottom w:val="nil"/>
              <w:right w:val="nil"/>
            </w:tcBorders>
            <w:vAlign w:val="bottom"/>
          </w:tcPr>
          <w:p w14:paraId="536FA7B1" w14:textId="613171D8"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489 ( -0.707, 0.058 )</w:t>
            </w:r>
          </w:p>
        </w:tc>
      </w:tr>
      <w:tr w:rsidR="003D5DFD" w:rsidRPr="0008385D" w14:paraId="07D86432" w14:textId="7D811613" w:rsidTr="003D5DFD">
        <w:trPr>
          <w:trHeight w:val="313"/>
        </w:trPr>
        <w:tc>
          <w:tcPr>
            <w:tcW w:w="2184" w:type="dxa"/>
            <w:tcBorders>
              <w:top w:val="nil"/>
              <w:left w:val="nil"/>
              <w:bottom w:val="nil"/>
              <w:right w:val="nil"/>
            </w:tcBorders>
            <w:shd w:val="clear" w:color="auto" w:fill="auto"/>
            <w:noWrap/>
            <w:vAlign w:val="bottom"/>
            <w:hideMark/>
          </w:tcPr>
          <w:p w14:paraId="3C268DB9"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 effect</w:t>
            </w:r>
          </w:p>
        </w:tc>
        <w:tc>
          <w:tcPr>
            <w:tcW w:w="1092" w:type="dxa"/>
            <w:tcBorders>
              <w:top w:val="nil"/>
              <w:left w:val="nil"/>
              <w:bottom w:val="nil"/>
              <w:right w:val="nil"/>
            </w:tcBorders>
          </w:tcPr>
          <w:p w14:paraId="2861276B" w14:textId="370F5A24" w:rsidR="003D5DFD" w:rsidRPr="0008385D" w:rsidRDefault="006839BC"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2E17B4D2" w14:textId="1C106A7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5E80A21F" w14:textId="3C1036A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34 ( 0.02, 0.905 )</w:t>
            </w:r>
          </w:p>
        </w:tc>
        <w:tc>
          <w:tcPr>
            <w:tcW w:w="2283" w:type="dxa"/>
            <w:tcBorders>
              <w:top w:val="nil"/>
              <w:left w:val="nil"/>
              <w:bottom w:val="nil"/>
              <w:right w:val="nil"/>
            </w:tcBorders>
            <w:vAlign w:val="bottom"/>
          </w:tcPr>
          <w:p w14:paraId="5C38E2DE" w14:textId="550E78D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793 ( 0.243, 2.588 )</w:t>
            </w:r>
          </w:p>
        </w:tc>
      </w:tr>
      <w:tr w:rsidR="003D5DFD" w:rsidRPr="0008385D" w14:paraId="090B058A" w14:textId="0D64442E" w:rsidTr="003D5DFD">
        <w:trPr>
          <w:trHeight w:val="313"/>
        </w:trPr>
        <w:tc>
          <w:tcPr>
            <w:tcW w:w="2184" w:type="dxa"/>
            <w:tcBorders>
              <w:top w:val="nil"/>
              <w:left w:val="nil"/>
              <w:bottom w:val="nil"/>
              <w:right w:val="nil"/>
            </w:tcBorders>
            <w:shd w:val="clear" w:color="auto" w:fill="auto"/>
            <w:noWrap/>
            <w:vAlign w:val="bottom"/>
            <w:hideMark/>
          </w:tcPr>
          <w:p w14:paraId="138878FB"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year effect</w:t>
            </w:r>
          </w:p>
        </w:tc>
        <w:tc>
          <w:tcPr>
            <w:tcW w:w="1092" w:type="dxa"/>
            <w:tcBorders>
              <w:top w:val="nil"/>
              <w:left w:val="nil"/>
              <w:bottom w:val="nil"/>
              <w:right w:val="nil"/>
            </w:tcBorders>
          </w:tcPr>
          <w:p w14:paraId="4333E896" w14:textId="5DE76EC5" w:rsidR="003D5DFD" w:rsidRPr="0008385D" w:rsidRDefault="006839BC"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7595EC1A" w14:textId="2DC4CFA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8 ( 0.449, 0.749 )</w:t>
            </w:r>
          </w:p>
        </w:tc>
        <w:tc>
          <w:tcPr>
            <w:tcW w:w="2283" w:type="dxa"/>
            <w:tcBorders>
              <w:top w:val="nil"/>
              <w:left w:val="nil"/>
              <w:bottom w:val="nil"/>
              <w:right w:val="nil"/>
            </w:tcBorders>
            <w:shd w:val="clear" w:color="auto" w:fill="auto"/>
            <w:noWrap/>
            <w:vAlign w:val="bottom"/>
            <w:hideMark/>
          </w:tcPr>
          <w:p w14:paraId="138FA71F" w14:textId="4099A0A5"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76 ( 0.442, 0.75 )</w:t>
            </w:r>
          </w:p>
        </w:tc>
        <w:tc>
          <w:tcPr>
            <w:tcW w:w="2283" w:type="dxa"/>
            <w:tcBorders>
              <w:top w:val="nil"/>
              <w:left w:val="nil"/>
              <w:bottom w:val="nil"/>
              <w:right w:val="nil"/>
            </w:tcBorders>
            <w:vAlign w:val="bottom"/>
          </w:tcPr>
          <w:p w14:paraId="5A9850E8" w14:textId="60B4B9C6"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611 ( 0.451, 0.826 )</w:t>
            </w:r>
          </w:p>
        </w:tc>
      </w:tr>
      <w:tr w:rsidR="003D5DFD" w:rsidRPr="0008385D" w14:paraId="1E0797DB" w14:textId="2064B6F7" w:rsidTr="003D5DFD">
        <w:trPr>
          <w:trHeight w:val="313"/>
        </w:trPr>
        <w:tc>
          <w:tcPr>
            <w:tcW w:w="2184" w:type="dxa"/>
            <w:tcBorders>
              <w:top w:val="nil"/>
              <w:left w:val="nil"/>
              <w:right w:val="nil"/>
            </w:tcBorders>
            <w:shd w:val="clear" w:color="auto" w:fill="auto"/>
            <w:noWrap/>
            <w:vAlign w:val="bottom"/>
            <w:hideMark/>
          </w:tcPr>
          <w:p w14:paraId="06E0383B" w14:textId="77777777" w:rsidR="003D5DFD" w:rsidRPr="0008385D" w:rsidRDefault="003D5DFD" w:rsidP="003D5DFD">
            <w:pPr>
              <w:spacing w:after="0" w:line="240" w:lineRule="auto"/>
              <w:rPr>
                <w:color w:val="000000"/>
                <w:sz w:val="22"/>
                <w:szCs w:val="22"/>
              </w:rPr>
            </w:pPr>
            <w:r w:rsidRPr="0008385D">
              <w:rPr>
                <w:color w:val="000000"/>
                <w:sz w:val="22"/>
                <w:szCs w:val="22"/>
              </w:rPr>
              <w:t>Effect of first marine covariate</w:t>
            </w:r>
          </w:p>
        </w:tc>
        <w:tc>
          <w:tcPr>
            <w:tcW w:w="1092" w:type="dxa"/>
            <w:tcBorders>
              <w:top w:val="nil"/>
              <w:left w:val="nil"/>
              <w:right w:val="nil"/>
            </w:tcBorders>
          </w:tcPr>
          <w:p w14:paraId="62060AD8" w14:textId="4198805C" w:rsidR="003D5DFD" w:rsidRPr="00AF2110"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right w:val="nil"/>
            </w:tcBorders>
            <w:shd w:val="clear" w:color="auto" w:fill="auto"/>
            <w:noWrap/>
            <w:vAlign w:val="bottom"/>
            <w:hideMark/>
          </w:tcPr>
          <w:p w14:paraId="62D9F2A4" w14:textId="7F0FAEFA"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88 ( 0.228, 0.747 )</w:t>
            </w:r>
            <w:r>
              <w:rPr>
                <w:rFonts w:ascii="Calibri" w:hAnsi="Calibri" w:cs="Calibri"/>
                <w:color w:val="000000"/>
                <w:sz w:val="22"/>
                <w:szCs w:val="22"/>
                <w:vertAlign w:val="superscript"/>
              </w:rPr>
              <w:t>1</w:t>
            </w:r>
          </w:p>
        </w:tc>
        <w:tc>
          <w:tcPr>
            <w:tcW w:w="2283" w:type="dxa"/>
            <w:tcBorders>
              <w:top w:val="nil"/>
              <w:left w:val="nil"/>
              <w:right w:val="nil"/>
            </w:tcBorders>
            <w:shd w:val="clear" w:color="auto" w:fill="auto"/>
            <w:noWrap/>
            <w:vAlign w:val="bottom"/>
            <w:hideMark/>
          </w:tcPr>
          <w:p w14:paraId="5E3E7B28" w14:textId="1F7FB736"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78 ( 0.218, 0.737 )</w:t>
            </w:r>
            <w:r>
              <w:rPr>
                <w:rFonts w:ascii="Calibri" w:hAnsi="Calibri" w:cs="Calibri"/>
                <w:color w:val="000000"/>
                <w:sz w:val="22"/>
                <w:szCs w:val="22"/>
                <w:vertAlign w:val="superscript"/>
              </w:rPr>
              <w:t>1</w:t>
            </w:r>
          </w:p>
        </w:tc>
        <w:tc>
          <w:tcPr>
            <w:tcW w:w="2283" w:type="dxa"/>
            <w:tcBorders>
              <w:top w:val="nil"/>
              <w:left w:val="nil"/>
              <w:right w:val="nil"/>
            </w:tcBorders>
            <w:vAlign w:val="bottom"/>
          </w:tcPr>
          <w:p w14:paraId="52CBDDAC" w14:textId="15F0FA98"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58 ( 0.22, 0.695 )</w:t>
            </w:r>
            <w:r>
              <w:rPr>
                <w:rFonts w:ascii="Calibri" w:hAnsi="Calibri" w:cs="Calibri"/>
                <w:color w:val="000000"/>
                <w:sz w:val="22"/>
                <w:szCs w:val="22"/>
                <w:vertAlign w:val="superscript"/>
              </w:rPr>
              <w:t>2</w:t>
            </w:r>
          </w:p>
        </w:tc>
      </w:tr>
      <w:tr w:rsidR="003D5DFD" w:rsidRPr="0008385D" w14:paraId="618A216F" w14:textId="7203F54F" w:rsidTr="003D5DFD">
        <w:trPr>
          <w:trHeight w:val="313"/>
        </w:trPr>
        <w:tc>
          <w:tcPr>
            <w:tcW w:w="2184" w:type="dxa"/>
            <w:tcBorders>
              <w:top w:val="nil"/>
              <w:left w:val="nil"/>
              <w:bottom w:val="single" w:sz="4" w:space="0" w:color="auto"/>
              <w:right w:val="nil"/>
            </w:tcBorders>
            <w:shd w:val="clear" w:color="auto" w:fill="auto"/>
            <w:noWrap/>
            <w:vAlign w:val="bottom"/>
            <w:hideMark/>
          </w:tcPr>
          <w:p w14:paraId="24597CBC" w14:textId="77777777" w:rsidR="003D5DFD" w:rsidRPr="0008385D" w:rsidRDefault="003D5DFD" w:rsidP="003D5DFD">
            <w:pPr>
              <w:spacing w:after="0" w:line="240" w:lineRule="auto"/>
              <w:rPr>
                <w:color w:val="000000"/>
                <w:sz w:val="22"/>
                <w:szCs w:val="22"/>
              </w:rPr>
            </w:pPr>
            <w:r w:rsidRPr="0008385D">
              <w:rPr>
                <w:color w:val="000000"/>
                <w:sz w:val="22"/>
                <w:szCs w:val="22"/>
              </w:rPr>
              <w:t>Effect of second marine covariate</w:t>
            </w:r>
          </w:p>
        </w:tc>
        <w:tc>
          <w:tcPr>
            <w:tcW w:w="1092" w:type="dxa"/>
            <w:tcBorders>
              <w:top w:val="nil"/>
              <w:left w:val="nil"/>
              <w:bottom w:val="single" w:sz="4" w:space="0" w:color="auto"/>
              <w:right w:val="nil"/>
            </w:tcBorders>
          </w:tcPr>
          <w:p w14:paraId="15F837B7" w14:textId="24EBBB9F" w:rsidR="003D5DFD" w:rsidRPr="0008385D"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bottom w:val="single" w:sz="4" w:space="0" w:color="auto"/>
              <w:right w:val="nil"/>
            </w:tcBorders>
            <w:shd w:val="clear" w:color="auto" w:fill="auto"/>
            <w:noWrap/>
            <w:vAlign w:val="bottom"/>
            <w:hideMark/>
          </w:tcPr>
          <w:p w14:paraId="1812F96A" w14:textId="17B896D9"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47 ( 0.283, 0.812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shd w:val="clear" w:color="auto" w:fill="auto"/>
            <w:noWrap/>
            <w:vAlign w:val="bottom"/>
            <w:hideMark/>
          </w:tcPr>
          <w:p w14:paraId="2AF70511" w14:textId="01A444D3"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6 ( 0.295, 0.825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vAlign w:val="bottom"/>
          </w:tcPr>
          <w:p w14:paraId="1CE6D222" w14:textId="58CA4594"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608 ( -0.82, -0.396 )</w:t>
            </w:r>
            <w:r>
              <w:rPr>
                <w:rFonts w:ascii="Calibri" w:hAnsi="Calibri" w:cs="Calibri"/>
                <w:color w:val="000000"/>
                <w:sz w:val="22"/>
                <w:szCs w:val="22"/>
                <w:vertAlign w:val="superscript"/>
              </w:rPr>
              <w:t>2</w:t>
            </w:r>
          </w:p>
        </w:tc>
      </w:tr>
    </w:tbl>
    <w:p w14:paraId="5E7808A9" w14:textId="77777777" w:rsidR="00E400E1" w:rsidRDefault="00E400E1" w:rsidP="008701E0">
      <w:pPr>
        <w:spacing w:line="240" w:lineRule="auto"/>
        <w:rPr>
          <w:b/>
          <w:vertAlign w:val="superscript"/>
        </w:rPr>
      </w:pPr>
    </w:p>
    <w:p w14:paraId="36C075D8" w14:textId="104E93F3" w:rsidR="008701E0" w:rsidRPr="00760F8D" w:rsidRDefault="008701E0" w:rsidP="008701E0">
      <w:pPr>
        <w:spacing w:line="240" w:lineRule="auto"/>
      </w:pPr>
      <w:r w:rsidRPr="00760F8D">
        <w:rPr>
          <w:b/>
          <w:vertAlign w:val="superscript"/>
        </w:rPr>
        <w:t>1</w:t>
      </w:r>
      <w:r w:rsidRPr="00760F8D">
        <w:t xml:space="preserve">For hatchery spring/summer Chinook salmon, the </w:t>
      </w:r>
      <w:r w:rsidR="00E400E1">
        <w:t xml:space="preserve">first and second </w:t>
      </w:r>
      <w:r w:rsidRPr="00760F8D">
        <w:t xml:space="preserve">marine covariates in the model with the lowest AIC were </w:t>
      </w:r>
      <w:proofErr w:type="spellStart"/>
      <w:r w:rsidR="0008385D">
        <w:t>transport.sum</w:t>
      </w:r>
      <w:proofErr w:type="spellEnd"/>
      <w:r w:rsidRPr="00760F8D">
        <w:t xml:space="preserve"> and </w:t>
      </w:r>
      <w:proofErr w:type="spellStart"/>
      <w:r w:rsidR="0008385D">
        <w:t>npgo.sum</w:t>
      </w:r>
      <w:proofErr w:type="spellEnd"/>
      <w:r w:rsidR="00E400E1">
        <w:t>, respectively</w:t>
      </w:r>
      <w:r w:rsidRPr="00760F8D">
        <w:t>.</w:t>
      </w:r>
    </w:p>
    <w:p w14:paraId="1075ABD3" w14:textId="2DC44087" w:rsidR="008701E0" w:rsidRPr="00760F8D" w:rsidRDefault="008701E0" w:rsidP="008701E0">
      <w:pPr>
        <w:spacing w:line="240" w:lineRule="auto"/>
      </w:pPr>
      <w:r w:rsidRPr="00760F8D">
        <w:rPr>
          <w:b/>
          <w:vertAlign w:val="superscript"/>
        </w:rPr>
        <w:t>2</w:t>
      </w:r>
      <w:r w:rsidRPr="00760F8D">
        <w:t xml:space="preserve">For wild spring/summer Chinook salmon, the </w:t>
      </w:r>
      <w:r w:rsidR="00E400E1">
        <w:t xml:space="preserve">first and second </w:t>
      </w:r>
      <w:r w:rsidRPr="00760F8D">
        <w:t xml:space="preserve">marine covariates in the model with the lowest AIC were </w:t>
      </w:r>
      <w:proofErr w:type="spellStart"/>
      <w:r w:rsidR="0008385D">
        <w:t>cui.spr</w:t>
      </w:r>
      <w:proofErr w:type="spellEnd"/>
      <w:r w:rsidRPr="00760F8D">
        <w:t xml:space="preserve"> and </w:t>
      </w:r>
      <w:proofErr w:type="spellStart"/>
      <w:r w:rsidR="0008385D">
        <w:t>pdo.sum</w:t>
      </w:r>
      <w:proofErr w:type="spellEnd"/>
      <w:r w:rsidR="00E400E1">
        <w:t>, respectively</w:t>
      </w:r>
      <w:r w:rsidRPr="00760F8D">
        <w:t>.</w:t>
      </w:r>
    </w:p>
    <w:p w14:paraId="0D4D74A7" w14:textId="77777777" w:rsidR="008701E0" w:rsidRDefault="008701E0" w:rsidP="008701E0"/>
    <w:p w14:paraId="703901FF" w14:textId="299321F1" w:rsidR="000352B3" w:rsidRDefault="000352B3">
      <w:pPr>
        <w:spacing w:after="0" w:line="240" w:lineRule="auto"/>
      </w:pPr>
      <w:r>
        <w:br w:type="page"/>
      </w:r>
    </w:p>
    <w:p w14:paraId="0C89F298" w14:textId="35768514" w:rsidR="008701E0" w:rsidRDefault="000352B3" w:rsidP="000352B3">
      <w:pPr>
        <w:pStyle w:val="Caption"/>
      </w:pPr>
      <w:bookmarkStart w:id="60" w:name="_Ref33104527"/>
      <w:bookmarkStart w:id="61" w:name="_Ref33106949"/>
      <w:r>
        <w:lastRenderedPageBreak/>
        <w:t xml:space="preserve">Table </w:t>
      </w:r>
      <w:r w:rsidR="0002028E">
        <w:rPr>
          <w:noProof/>
        </w:rPr>
        <w:fldChar w:fldCharType="begin"/>
      </w:r>
      <w:r w:rsidR="0002028E">
        <w:rPr>
          <w:noProof/>
        </w:rPr>
        <w:instrText xml:space="preserve"> SEQ Table \* ARABIC </w:instrText>
      </w:r>
      <w:r w:rsidR="0002028E">
        <w:rPr>
          <w:noProof/>
        </w:rPr>
        <w:fldChar w:fldCharType="separate"/>
      </w:r>
      <w:r w:rsidR="00F620EF">
        <w:rPr>
          <w:noProof/>
        </w:rPr>
        <w:t>6</w:t>
      </w:r>
      <w:r w:rsidR="0002028E">
        <w:rPr>
          <w:noProof/>
        </w:rPr>
        <w:fldChar w:fldCharType="end"/>
      </w:r>
      <w:bookmarkEnd w:id="60"/>
      <w:r>
        <w:t xml:space="preserve">. Deviance ratios </w:t>
      </w:r>
      <m:oMath>
        <m:d>
          <m:dPr>
            <m:ctrlPr>
              <w:rPr>
                <w:rFonts w:ascii="Cambria Math" w:hAnsi="Cambria Math"/>
                <w:i/>
              </w:rPr>
            </m:ctrlPr>
          </m:dPr>
          <m:e>
            <m: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t xml:space="preserve"> for different fixed</w:t>
      </w:r>
      <w:r w:rsidR="00A30B40">
        <w:t xml:space="preserve"> and mixed-</w:t>
      </w:r>
      <w:r>
        <w:t xml:space="preserve">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t xml:space="preserve"> is </w:t>
      </w:r>
      <w:r w:rsidR="00F83456">
        <w:t>-2</w:t>
      </w:r>
      <w:r w:rsidR="002E3E8C">
        <w:t xml:space="preserve"> times the log-</w:t>
      </w:r>
      <w:r>
        <w:t xml:space="preserve">likelihood of model </w:t>
      </w:r>
      <w:r>
        <w:rPr>
          <w:i/>
        </w:rPr>
        <w:t>m</w:t>
      </w:r>
      <w:r w:rsidR="002E3E8C">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2E3E8C">
        <w:t xml:space="preserve"> is -2 times the log-likelihood of the null model</w:t>
      </w:r>
      <w:r>
        <w:t>.</w:t>
      </w:r>
      <w:r w:rsidR="00E46CAB">
        <w:t xml:space="preserve"> The deviance ratio explains how close the model is to the best model that fits the data exactly.</w:t>
      </w:r>
      <w:bookmarkEnd w:id="61"/>
    </w:p>
    <w:tbl>
      <w:tblPr>
        <w:tblW w:w="9562" w:type="dxa"/>
        <w:tblLook w:val="04A0" w:firstRow="1" w:lastRow="0" w:firstColumn="1" w:lastColumn="0" w:noHBand="0" w:noVBand="1"/>
      </w:tblPr>
      <w:tblGrid>
        <w:gridCol w:w="3809"/>
        <w:gridCol w:w="1110"/>
        <w:gridCol w:w="1143"/>
        <w:gridCol w:w="672"/>
        <w:gridCol w:w="254"/>
        <w:gridCol w:w="1255"/>
        <w:gridCol w:w="1319"/>
      </w:tblGrid>
      <w:tr w:rsidR="00D83992" w:rsidRPr="00D83992" w14:paraId="3AF72E81" w14:textId="77777777" w:rsidTr="00DF772C">
        <w:trPr>
          <w:trHeight w:val="368"/>
        </w:trPr>
        <w:tc>
          <w:tcPr>
            <w:tcW w:w="3809" w:type="dxa"/>
            <w:tcBorders>
              <w:top w:val="single" w:sz="4" w:space="0" w:color="auto"/>
              <w:left w:val="nil"/>
              <w:bottom w:val="nil"/>
              <w:right w:val="nil"/>
            </w:tcBorders>
            <w:shd w:val="clear" w:color="auto" w:fill="auto"/>
            <w:noWrap/>
            <w:vAlign w:val="bottom"/>
          </w:tcPr>
          <w:p w14:paraId="02886FD2" w14:textId="77777777" w:rsidR="00D83992" w:rsidRPr="006435DE" w:rsidRDefault="00D83992" w:rsidP="00D83992">
            <w:pPr>
              <w:spacing w:after="0" w:line="240" w:lineRule="auto"/>
              <w:rPr>
                <w:sz w:val="22"/>
                <w:szCs w:val="22"/>
              </w:rPr>
            </w:pPr>
          </w:p>
        </w:tc>
        <w:tc>
          <w:tcPr>
            <w:tcW w:w="2253" w:type="dxa"/>
            <w:gridSpan w:val="2"/>
            <w:tcBorders>
              <w:top w:val="single" w:sz="4" w:space="0" w:color="auto"/>
              <w:left w:val="nil"/>
              <w:bottom w:val="single" w:sz="4" w:space="0" w:color="auto"/>
              <w:right w:val="nil"/>
            </w:tcBorders>
            <w:shd w:val="clear" w:color="auto" w:fill="auto"/>
            <w:noWrap/>
            <w:vAlign w:val="bottom"/>
          </w:tcPr>
          <w:p w14:paraId="0E5CB164" w14:textId="174F7BA8" w:rsidR="00D83992" w:rsidRPr="006435DE" w:rsidRDefault="00D83992" w:rsidP="006435DE">
            <w:pPr>
              <w:spacing w:after="0" w:line="240" w:lineRule="auto"/>
              <w:jc w:val="center"/>
              <w:rPr>
                <w:color w:val="000000"/>
                <w:sz w:val="22"/>
                <w:szCs w:val="22"/>
              </w:rPr>
            </w:pPr>
            <w:r w:rsidRPr="006435DE">
              <w:rPr>
                <w:color w:val="000000"/>
                <w:sz w:val="22"/>
                <w:szCs w:val="22"/>
              </w:rPr>
              <w:t>Likelihood</w:t>
            </w:r>
          </w:p>
        </w:tc>
        <w:tc>
          <w:tcPr>
            <w:tcW w:w="672" w:type="dxa"/>
            <w:tcBorders>
              <w:top w:val="single" w:sz="4" w:space="0" w:color="auto"/>
              <w:left w:val="nil"/>
              <w:bottom w:val="nil"/>
              <w:right w:val="nil"/>
            </w:tcBorders>
          </w:tcPr>
          <w:p w14:paraId="0206829B" w14:textId="77777777" w:rsidR="00D83992" w:rsidRPr="006435DE" w:rsidRDefault="00D83992" w:rsidP="006435DE">
            <w:pPr>
              <w:spacing w:after="0" w:line="240" w:lineRule="auto"/>
              <w:jc w:val="center"/>
              <w:rPr>
                <w:color w:val="000000"/>
                <w:sz w:val="22"/>
                <w:szCs w:val="22"/>
              </w:rPr>
            </w:pPr>
          </w:p>
        </w:tc>
        <w:tc>
          <w:tcPr>
            <w:tcW w:w="2828" w:type="dxa"/>
            <w:gridSpan w:val="3"/>
            <w:tcBorders>
              <w:top w:val="single" w:sz="4" w:space="0" w:color="auto"/>
              <w:left w:val="nil"/>
              <w:bottom w:val="single" w:sz="4" w:space="0" w:color="auto"/>
              <w:right w:val="nil"/>
            </w:tcBorders>
            <w:shd w:val="clear" w:color="auto" w:fill="auto"/>
            <w:noWrap/>
            <w:vAlign w:val="bottom"/>
          </w:tcPr>
          <w:p w14:paraId="58291428" w14:textId="5B2D3F1B" w:rsidR="00D83992" w:rsidRPr="006435DE" w:rsidRDefault="00D83992" w:rsidP="006435DE">
            <w:pPr>
              <w:spacing w:after="0" w:line="240" w:lineRule="auto"/>
              <w:jc w:val="center"/>
              <w:rPr>
                <w:color w:val="000000"/>
                <w:sz w:val="22"/>
                <w:szCs w:val="22"/>
              </w:rPr>
            </w:pPr>
            <w:r w:rsidRPr="006435DE">
              <w:rPr>
                <w:color w:val="000000"/>
                <w:sz w:val="22"/>
                <w:szCs w:val="22"/>
              </w:rPr>
              <w:t>Deviance ratio</w:t>
            </w:r>
          </w:p>
        </w:tc>
      </w:tr>
      <w:tr w:rsidR="00D83992" w:rsidRPr="00D83992" w14:paraId="265E87E1"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6668B5ED" w14:textId="496C356A" w:rsidR="00D83992" w:rsidRPr="00D83992" w:rsidRDefault="006435DE" w:rsidP="00D83992">
            <w:pPr>
              <w:spacing w:after="0" w:line="240" w:lineRule="auto"/>
              <w:rPr>
                <w:sz w:val="22"/>
                <w:szCs w:val="22"/>
              </w:rPr>
            </w:pPr>
            <w:r w:rsidRPr="006435DE">
              <w:rPr>
                <w:sz w:val="22"/>
                <w:szCs w:val="22"/>
              </w:rPr>
              <w:t>Model</w:t>
            </w:r>
          </w:p>
        </w:tc>
        <w:tc>
          <w:tcPr>
            <w:tcW w:w="1110" w:type="dxa"/>
            <w:tcBorders>
              <w:top w:val="single" w:sz="4" w:space="0" w:color="auto"/>
              <w:left w:val="nil"/>
              <w:bottom w:val="single" w:sz="4" w:space="0" w:color="auto"/>
              <w:right w:val="nil"/>
            </w:tcBorders>
            <w:shd w:val="clear" w:color="auto" w:fill="auto"/>
            <w:noWrap/>
            <w:vAlign w:val="bottom"/>
            <w:hideMark/>
          </w:tcPr>
          <w:p w14:paraId="5A183018" w14:textId="77777777" w:rsidR="00D83992" w:rsidRPr="00D83992" w:rsidRDefault="00D83992" w:rsidP="006435DE">
            <w:pPr>
              <w:spacing w:after="0" w:line="240" w:lineRule="auto"/>
              <w:jc w:val="center"/>
              <w:rPr>
                <w:color w:val="000000"/>
                <w:sz w:val="22"/>
                <w:szCs w:val="22"/>
              </w:rPr>
            </w:pPr>
            <w:r w:rsidRPr="00D83992">
              <w:rPr>
                <w:color w:val="000000"/>
                <w:sz w:val="22"/>
                <w:szCs w:val="22"/>
              </w:rPr>
              <w:t>Hatchery</w:t>
            </w:r>
          </w:p>
        </w:tc>
        <w:tc>
          <w:tcPr>
            <w:tcW w:w="1142" w:type="dxa"/>
            <w:tcBorders>
              <w:top w:val="single" w:sz="4" w:space="0" w:color="auto"/>
              <w:left w:val="nil"/>
              <w:bottom w:val="single" w:sz="4" w:space="0" w:color="auto"/>
              <w:right w:val="nil"/>
            </w:tcBorders>
            <w:shd w:val="clear" w:color="auto" w:fill="auto"/>
            <w:noWrap/>
            <w:vAlign w:val="bottom"/>
            <w:hideMark/>
          </w:tcPr>
          <w:p w14:paraId="6CF9F13E" w14:textId="77777777" w:rsidR="00D83992" w:rsidRPr="00D83992" w:rsidRDefault="00D83992" w:rsidP="006435DE">
            <w:pPr>
              <w:spacing w:after="0" w:line="240" w:lineRule="auto"/>
              <w:jc w:val="center"/>
              <w:rPr>
                <w:color w:val="000000"/>
                <w:sz w:val="22"/>
                <w:szCs w:val="22"/>
              </w:rPr>
            </w:pPr>
            <w:r w:rsidRPr="00D83992">
              <w:rPr>
                <w:color w:val="000000"/>
                <w:sz w:val="22"/>
                <w:szCs w:val="22"/>
              </w:rPr>
              <w:t>Wild</w:t>
            </w:r>
          </w:p>
        </w:tc>
        <w:tc>
          <w:tcPr>
            <w:tcW w:w="926" w:type="dxa"/>
            <w:gridSpan w:val="2"/>
            <w:tcBorders>
              <w:top w:val="nil"/>
              <w:left w:val="nil"/>
              <w:bottom w:val="single" w:sz="4" w:space="0" w:color="auto"/>
              <w:right w:val="nil"/>
            </w:tcBorders>
          </w:tcPr>
          <w:p w14:paraId="2FF1F665" w14:textId="77777777" w:rsidR="00D83992" w:rsidRPr="006435DE" w:rsidRDefault="00D83992" w:rsidP="006435DE">
            <w:pPr>
              <w:spacing w:after="0" w:line="240" w:lineRule="auto"/>
              <w:jc w:val="center"/>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4BA8C046" w14:textId="12484A2C" w:rsidR="00D83992" w:rsidRPr="00D83992" w:rsidRDefault="00D83992" w:rsidP="006435DE">
            <w:pPr>
              <w:spacing w:after="0" w:line="240" w:lineRule="auto"/>
              <w:jc w:val="center"/>
              <w:rPr>
                <w:color w:val="000000"/>
                <w:sz w:val="22"/>
                <w:szCs w:val="22"/>
              </w:rPr>
            </w:pPr>
            <w:r w:rsidRPr="006435DE">
              <w:rPr>
                <w:color w:val="000000"/>
                <w:sz w:val="22"/>
                <w:szCs w:val="22"/>
              </w:rPr>
              <w:t>Hatchery</w:t>
            </w:r>
          </w:p>
        </w:tc>
        <w:tc>
          <w:tcPr>
            <w:tcW w:w="1318" w:type="dxa"/>
            <w:tcBorders>
              <w:top w:val="nil"/>
              <w:left w:val="nil"/>
              <w:bottom w:val="single" w:sz="4" w:space="0" w:color="auto"/>
              <w:right w:val="nil"/>
            </w:tcBorders>
            <w:shd w:val="clear" w:color="auto" w:fill="auto"/>
            <w:noWrap/>
            <w:vAlign w:val="bottom"/>
            <w:hideMark/>
          </w:tcPr>
          <w:p w14:paraId="23E514DF" w14:textId="11085859" w:rsidR="00D83992" w:rsidRPr="00D83992" w:rsidRDefault="00D83992" w:rsidP="006435DE">
            <w:pPr>
              <w:spacing w:after="0" w:line="240" w:lineRule="auto"/>
              <w:jc w:val="center"/>
              <w:rPr>
                <w:color w:val="000000"/>
                <w:sz w:val="22"/>
                <w:szCs w:val="22"/>
              </w:rPr>
            </w:pPr>
            <w:r w:rsidRPr="006435DE">
              <w:rPr>
                <w:color w:val="000000"/>
                <w:sz w:val="22"/>
                <w:szCs w:val="22"/>
              </w:rPr>
              <w:t>Wild</w:t>
            </w:r>
          </w:p>
        </w:tc>
      </w:tr>
      <w:tr w:rsidR="00D83992" w:rsidRPr="00D83992" w14:paraId="4B73C387" w14:textId="77777777" w:rsidTr="00DF772C">
        <w:trPr>
          <w:trHeight w:val="368"/>
        </w:trPr>
        <w:tc>
          <w:tcPr>
            <w:tcW w:w="3809" w:type="dxa"/>
            <w:tcBorders>
              <w:top w:val="single" w:sz="4" w:space="0" w:color="auto"/>
              <w:left w:val="nil"/>
              <w:bottom w:val="nil"/>
              <w:right w:val="nil"/>
            </w:tcBorders>
            <w:shd w:val="clear" w:color="auto" w:fill="auto"/>
            <w:noWrap/>
            <w:vAlign w:val="bottom"/>
            <w:hideMark/>
          </w:tcPr>
          <w:p w14:paraId="138F868D" w14:textId="77777777" w:rsidR="00D83992" w:rsidRPr="00D83992" w:rsidRDefault="00D83992" w:rsidP="00D83992">
            <w:pPr>
              <w:spacing w:after="0" w:line="240" w:lineRule="auto"/>
              <w:rPr>
                <w:color w:val="000000"/>
                <w:sz w:val="22"/>
                <w:szCs w:val="22"/>
              </w:rPr>
            </w:pPr>
            <w:r w:rsidRPr="00D83992">
              <w:rPr>
                <w:color w:val="000000"/>
                <w:sz w:val="22"/>
                <w:szCs w:val="22"/>
              </w:rPr>
              <w:t>Null</w:t>
            </w:r>
          </w:p>
        </w:tc>
        <w:tc>
          <w:tcPr>
            <w:tcW w:w="1110" w:type="dxa"/>
            <w:tcBorders>
              <w:top w:val="single" w:sz="4" w:space="0" w:color="auto"/>
              <w:left w:val="nil"/>
              <w:bottom w:val="nil"/>
              <w:right w:val="nil"/>
            </w:tcBorders>
            <w:shd w:val="clear" w:color="auto" w:fill="auto"/>
            <w:noWrap/>
            <w:vAlign w:val="bottom"/>
            <w:hideMark/>
          </w:tcPr>
          <w:p w14:paraId="04299177" w14:textId="191E05EB" w:rsidR="00D83992" w:rsidRPr="00D83992" w:rsidRDefault="00D83992" w:rsidP="006435DE">
            <w:pPr>
              <w:spacing w:after="0" w:line="240" w:lineRule="auto"/>
              <w:jc w:val="right"/>
              <w:rPr>
                <w:color w:val="000000"/>
                <w:sz w:val="22"/>
                <w:szCs w:val="22"/>
              </w:rPr>
            </w:pPr>
            <w:r w:rsidRPr="00D83992">
              <w:rPr>
                <w:color w:val="000000"/>
                <w:sz w:val="22"/>
                <w:szCs w:val="22"/>
              </w:rPr>
              <w:t>1760.</w:t>
            </w:r>
            <w:r w:rsidR="006435DE">
              <w:rPr>
                <w:color w:val="000000"/>
                <w:sz w:val="22"/>
                <w:szCs w:val="22"/>
              </w:rPr>
              <w:t>4</w:t>
            </w:r>
          </w:p>
        </w:tc>
        <w:tc>
          <w:tcPr>
            <w:tcW w:w="1142" w:type="dxa"/>
            <w:tcBorders>
              <w:top w:val="single" w:sz="4" w:space="0" w:color="auto"/>
              <w:left w:val="nil"/>
              <w:bottom w:val="nil"/>
              <w:right w:val="nil"/>
            </w:tcBorders>
            <w:shd w:val="clear" w:color="auto" w:fill="auto"/>
            <w:noWrap/>
            <w:vAlign w:val="bottom"/>
            <w:hideMark/>
          </w:tcPr>
          <w:p w14:paraId="49BE2539" w14:textId="57448068" w:rsidR="00D83992" w:rsidRPr="00D83992" w:rsidRDefault="00D83992" w:rsidP="006435DE">
            <w:pPr>
              <w:spacing w:after="0" w:line="240" w:lineRule="auto"/>
              <w:jc w:val="right"/>
              <w:rPr>
                <w:color w:val="000000"/>
                <w:sz w:val="22"/>
                <w:szCs w:val="22"/>
              </w:rPr>
            </w:pPr>
            <w:r w:rsidRPr="00D83992">
              <w:rPr>
                <w:color w:val="000000"/>
                <w:sz w:val="22"/>
                <w:szCs w:val="22"/>
              </w:rPr>
              <w:t>998.</w:t>
            </w:r>
            <w:r w:rsidR="006435DE">
              <w:rPr>
                <w:color w:val="000000"/>
                <w:sz w:val="22"/>
                <w:szCs w:val="22"/>
              </w:rPr>
              <w:t>3</w:t>
            </w:r>
          </w:p>
        </w:tc>
        <w:tc>
          <w:tcPr>
            <w:tcW w:w="926" w:type="dxa"/>
            <w:gridSpan w:val="2"/>
            <w:tcBorders>
              <w:top w:val="single" w:sz="4" w:space="0" w:color="auto"/>
              <w:left w:val="nil"/>
              <w:bottom w:val="nil"/>
              <w:right w:val="nil"/>
            </w:tcBorders>
          </w:tcPr>
          <w:p w14:paraId="689A5B22" w14:textId="77777777" w:rsidR="00D83992" w:rsidRPr="006435DE" w:rsidRDefault="00D83992" w:rsidP="00D83992">
            <w:pPr>
              <w:spacing w:after="0" w:line="240" w:lineRule="auto"/>
              <w:jc w:val="right"/>
              <w:rPr>
                <w:color w:val="000000"/>
                <w:sz w:val="22"/>
                <w:szCs w:val="22"/>
              </w:rPr>
            </w:pPr>
          </w:p>
        </w:tc>
        <w:tc>
          <w:tcPr>
            <w:tcW w:w="1255" w:type="dxa"/>
            <w:tcBorders>
              <w:top w:val="single" w:sz="4" w:space="0" w:color="auto"/>
              <w:left w:val="nil"/>
              <w:bottom w:val="nil"/>
              <w:right w:val="nil"/>
            </w:tcBorders>
            <w:shd w:val="clear" w:color="auto" w:fill="auto"/>
            <w:noWrap/>
            <w:vAlign w:val="bottom"/>
            <w:hideMark/>
          </w:tcPr>
          <w:p w14:paraId="1EA6CEE1" w14:textId="70863B35" w:rsidR="00D83992" w:rsidRPr="00D83992" w:rsidRDefault="00D83992" w:rsidP="00D83992">
            <w:pPr>
              <w:spacing w:after="0" w:line="240" w:lineRule="auto"/>
              <w:jc w:val="right"/>
              <w:rPr>
                <w:color w:val="000000"/>
                <w:sz w:val="22"/>
                <w:szCs w:val="22"/>
              </w:rPr>
            </w:pPr>
            <w:r w:rsidRPr="00D83992">
              <w:rPr>
                <w:color w:val="000000"/>
                <w:sz w:val="22"/>
                <w:szCs w:val="22"/>
              </w:rPr>
              <w:t>0</w:t>
            </w:r>
          </w:p>
        </w:tc>
        <w:tc>
          <w:tcPr>
            <w:tcW w:w="1318" w:type="dxa"/>
            <w:tcBorders>
              <w:top w:val="single" w:sz="4" w:space="0" w:color="auto"/>
              <w:left w:val="nil"/>
              <w:bottom w:val="nil"/>
              <w:right w:val="nil"/>
            </w:tcBorders>
            <w:shd w:val="clear" w:color="auto" w:fill="auto"/>
            <w:noWrap/>
            <w:vAlign w:val="bottom"/>
            <w:hideMark/>
          </w:tcPr>
          <w:p w14:paraId="005B590C" w14:textId="77777777" w:rsidR="00D83992" w:rsidRPr="00D83992" w:rsidRDefault="00D83992" w:rsidP="00D83992">
            <w:pPr>
              <w:spacing w:after="0" w:line="240" w:lineRule="auto"/>
              <w:jc w:val="right"/>
              <w:rPr>
                <w:color w:val="000000"/>
                <w:sz w:val="22"/>
                <w:szCs w:val="22"/>
              </w:rPr>
            </w:pPr>
            <w:r w:rsidRPr="00D83992">
              <w:rPr>
                <w:color w:val="000000"/>
                <w:sz w:val="22"/>
                <w:szCs w:val="22"/>
              </w:rPr>
              <w:t>0</w:t>
            </w:r>
          </w:p>
        </w:tc>
      </w:tr>
      <w:tr w:rsidR="00D83992" w:rsidRPr="00D83992" w14:paraId="2B26D450" w14:textId="77777777" w:rsidTr="00DF772C">
        <w:trPr>
          <w:trHeight w:val="368"/>
        </w:trPr>
        <w:tc>
          <w:tcPr>
            <w:tcW w:w="3809" w:type="dxa"/>
            <w:tcBorders>
              <w:top w:val="nil"/>
              <w:left w:val="nil"/>
              <w:bottom w:val="nil"/>
              <w:right w:val="nil"/>
            </w:tcBorders>
            <w:shd w:val="clear" w:color="auto" w:fill="auto"/>
            <w:noWrap/>
            <w:vAlign w:val="bottom"/>
            <w:hideMark/>
          </w:tcPr>
          <w:p w14:paraId="3320E54A" w14:textId="77777777" w:rsidR="00D83992" w:rsidRPr="00D83992" w:rsidRDefault="00D83992" w:rsidP="00D83992">
            <w:pPr>
              <w:spacing w:after="0" w:line="240" w:lineRule="auto"/>
              <w:rPr>
                <w:color w:val="000000"/>
                <w:sz w:val="22"/>
                <w:szCs w:val="22"/>
              </w:rPr>
            </w:pPr>
            <w:r w:rsidRPr="00D83992">
              <w:rPr>
                <w:color w:val="000000"/>
                <w:sz w:val="22"/>
                <w:szCs w:val="22"/>
              </w:rPr>
              <w:t>Marine</w:t>
            </w:r>
          </w:p>
        </w:tc>
        <w:tc>
          <w:tcPr>
            <w:tcW w:w="1110" w:type="dxa"/>
            <w:tcBorders>
              <w:top w:val="nil"/>
              <w:left w:val="nil"/>
              <w:bottom w:val="nil"/>
              <w:right w:val="nil"/>
            </w:tcBorders>
            <w:shd w:val="clear" w:color="auto" w:fill="auto"/>
            <w:noWrap/>
            <w:vAlign w:val="bottom"/>
            <w:hideMark/>
          </w:tcPr>
          <w:p w14:paraId="1009288B" w14:textId="39517A70" w:rsidR="00D83992" w:rsidRPr="00D83992" w:rsidRDefault="00D83992" w:rsidP="006435DE">
            <w:pPr>
              <w:spacing w:after="0" w:line="240" w:lineRule="auto"/>
              <w:jc w:val="right"/>
              <w:rPr>
                <w:color w:val="000000"/>
                <w:sz w:val="22"/>
                <w:szCs w:val="22"/>
              </w:rPr>
            </w:pPr>
            <w:r w:rsidRPr="00D83992">
              <w:rPr>
                <w:color w:val="000000"/>
                <w:sz w:val="22"/>
                <w:szCs w:val="22"/>
              </w:rPr>
              <w:t>1475.</w:t>
            </w:r>
            <w:r w:rsidR="006435DE">
              <w:rPr>
                <w:color w:val="000000"/>
                <w:sz w:val="22"/>
                <w:szCs w:val="22"/>
              </w:rPr>
              <w:t>2</w:t>
            </w:r>
          </w:p>
        </w:tc>
        <w:tc>
          <w:tcPr>
            <w:tcW w:w="1142" w:type="dxa"/>
            <w:tcBorders>
              <w:top w:val="nil"/>
              <w:left w:val="nil"/>
              <w:bottom w:val="nil"/>
              <w:right w:val="nil"/>
            </w:tcBorders>
            <w:shd w:val="clear" w:color="auto" w:fill="auto"/>
            <w:noWrap/>
            <w:vAlign w:val="bottom"/>
            <w:hideMark/>
          </w:tcPr>
          <w:p w14:paraId="4A651C1C" w14:textId="45410CAA" w:rsidR="00D83992" w:rsidRPr="00D83992" w:rsidRDefault="00D83992" w:rsidP="006435DE">
            <w:pPr>
              <w:spacing w:after="0" w:line="240" w:lineRule="auto"/>
              <w:jc w:val="right"/>
              <w:rPr>
                <w:color w:val="000000"/>
                <w:sz w:val="22"/>
                <w:szCs w:val="22"/>
              </w:rPr>
            </w:pPr>
            <w:r w:rsidRPr="00D83992">
              <w:rPr>
                <w:color w:val="000000"/>
                <w:sz w:val="22"/>
                <w:szCs w:val="22"/>
              </w:rPr>
              <w:t>921.6</w:t>
            </w:r>
          </w:p>
        </w:tc>
        <w:tc>
          <w:tcPr>
            <w:tcW w:w="926" w:type="dxa"/>
            <w:gridSpan w:val="2"/>
            <w:tcBorders>
              <w:top w:val="nil"/>
              <w:left w:val="nil"/>
              <w:bottom w:val="nil"/>
              <w:right w:val="nil"/>
            </w:tcBorders>
          </w:tcPr>
          <w:p w14:paraId="1B044B81"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3F4402E" w14:textId="3A576681" w:rsidR="00D83992" w:rsidRPr="00D83992" w:rsidRDefault="00D83992" w:rsidP="006435DE">
            <w:pPr>
              <w:spacing w:after="0" w:line="240" w:lineRule="auto"/>
              <w:jc w:val="right"/>
              <w:rPr>
                <w:color w:val="000000"/>
                <w:sz w:val="22"/>
                <w:szCs w:val="22"/>
              </w:rPr>
            </w:pPr>
            <w:r w:rsidRPr="00D83992">
              <w:rPr>
                <w:color w:val="000000"/>
                <w:sz w:val="22"/>
                <w:szCs w:val="22"/>
              </w:rPr>
              <w:t>0.162</w:t>
            </w:r>
          </w:p>
        </w:tc>
        <w:tc>
          <w:tcPr>
            <w:tcW w:w="1318" w:type="dxa"/>
            <w:tcBorders>
              <w:top w:val="nil"/>
              <w:left w:val="nil"/>
              <w:bottom w:val="nil"/>
              <w:right w:val="nil"/>
            </w:tcBorders>
            <w:shd w:val="clear" w:color="auto" w:fill="auto"/>
            <w:noWrap/>
            <w:vAlign w:val="bottom"/>
            <w:hideMark/>
          </w:tcPr>
          <w:p w14:paraId="6C4EEEAA" w14:textId="4F07344B" w:rsidR="00D83992" w:rsidRPr="00D83992" w:rsidRDefault="00D83992" w:rsidP="006435DE">
            <w:pPr>
              <w:spacing w:after="0" w:line="240" w:lineRule="auto"/>
              <w:jc w:val="right"/>
              <w:rPr>
                <w:color w:val="000000"/>
                <w:sz w:val="22"/>
                <w:szCs w:val="22"/>
              </w:rPr>
            </w:pPr>
            <w:r w:rsidRPr="00D83992">
              <w:rPr>
                <w:color w:val="000000"/>
                <w:sz w:val="22"/>
                <w:szCs w:val="22"/>
              </w:rPr>
              <w:t>0.07</w:t>
            </w:r>
            <w:r w:rsidR="006435DE">
              <w:rPr>
                <w:color w:val="000000"/>
                <w:sz w:val="22"/>
                <w:szCs w:val="22"/>
              </w:rPr>
              <w:t>7</w:t>
            </w:r>
          </w:p>
        </w:tc>
      </w:tr>
      <w:tr w:rsidR="00D83992" w:rsidRPr="00D83992" w14:paraId="6049E416" w14:textId="77777777" w:rsidTr="00DF772C">
        <w:trPr>
          <w:trHeight w:val="368"/>
        </w:trPr>
        <w:tc>
          <w:tcPr>
            <w:tcW w:w="3809" w:type="dxa"/>
            <w:tcBorders>
              <w:top w:val="nil"/>
              <w:left w:val="nil"/>
              <w:bottom w:val="nil"/>
              <w:right w:val="nil"/>
            </w:tcBorders>
            <w:shd w:val="clear" w:color="auto" w:fill="auto"/>
            <w:noWrap/>
            <w:vAlign w:val="bottom"/>
            <w:hideMark/>
          </w:tcPr>
          <w:p w14:paraId="0BABD1EA" w14:textId="77777777" w:rsidR="00D83992" w:rsidRPr="00D83992" w:rsidRDefault="00D83992" w:rsidP="00D83992">
            <w:pPr>
              <w:spacing w:after="0" w:line="240" w:lineRule="auto"/>
              <w:rPr>
                <w:color w:val="000000"/>
                <w:sz w:val="22"/>
                <w:szCs w:val="22"/>
              </w:rPr>
            </w:pPr>
            <w:r w:rsidRPr="00D83992">
              <w:rPr>
                <w:color w:val="000000"/>
                <w:sz w:val="22"/>
                <w:szCs w:val="22"/>
              </w:rPr>
              <w:t>Day</w:t>
            </w:r>
          </w:p>
        </w:tc>
        <w:tc>
          <w:tcPr>
            <w:tcW w:w="1110" w:type="dxa"/>
            <w:tcBorders>
              <w:top w:val="nil"/>
              <w:left w:val="nil"/>
              <w:bottom w:val="nil"/>
              <w:right w:val="nil"/>
            </w:tcBorders>
            <w:shd w:val="clear" w:color="auto" w:fill="auto"/>
            <w:noWrap/>
            <w:vAlign w:val="bottom"/>
            <w:hideMark/>
          </w:tcPr>
          <w:p w14:paraId="59A0B11C" w14:textId="0A3AC25D" w:rsidR="00D83992" w:rsidRPr="00D83992" w:rsidRDefault="00D83992" w:rsidP="006435DE">
            <w:pPr>
              <w:spacing w:after="0" w:line="240" w:lineRule="auto"/>
              <w:jc w:val="right"/>
              <w:rPr>
                <w:color w:val="000000"/>
                <w:sz w:val="22"/>
                <w:szCs w:val="22"/>
              </w:rPr>
            </w:pPr>
            <w:r w:rsidRPr="00D83992">
              <w:rPr>
                <w:color w:val="000000"/>
                <w:sz w:val="22"/>
                <w:szCs w:val="22"/>
              </w:rPr>
              <w:t>1718.</w:t>
            </w:r>
            <w:r w:rsidR="006435DE">
              <w:rPr>
                <w:color w:val="000000"/>
                <w:sz w:val="22"/>
                <w:szCs w:val="22"/>
              </w:rPr>
              <w:t>6</w:t>
            </w:r>
          </w:p>
        </w:tc>
        <w:tc>
          <w:tcPr>
            <w:tcW w:w="1142" w:type="dxa"/>
            <w:tcBorders>
              <w:top w:val="nil"/>
              <w:left w:val="nil"/>
              <w:bottom w:val="nil"/>
              <w:right w:val="nil"/>
            </w:tcBorders>
            <w:shd w:val="clear" w:color="auto" w:fill="auto"/>
            <w:noWrap/>
            <w:vAlign w:val="bottom"/>
            <w:hideMark/>
          </w:tcPr>
          <w:p w14:paraId="04B7545F" w14:textId="038C8408" w:rsidR="00D83992" w:rsidRPr="00D83992" w:rsidRDefault="00D83992" w:rsidP="006435DE">
            <w:pPr>
              <w:spacing w:after="0" w:line="240" w:lineRule="auto"/>
              <w:jc w:val="right"/>
              <w:rPr>
                <w:color w:val="000000"/>
                <w:sz w:val="22"/>
                <w:szCs w:val="22"/>
              </w:rPr>
            </w:pPr>
            <w:r w:rsidRPr="00D83992">
              <w:rPr>
                <w:color w:val="000000"/>
                <w:sz w:val="22"/>
                <w:szCs w:val="22"/>
              </w:rPr>
              <w:t>952.</w:t>
            </w:r>
            <w:r w:rsidR="006435DE">
              <w:rPr>
                <w:color w:val="000000"/>
                <w:sz w:val="22"/>
                <w:szCs w:val="22"/>
              </w:rPr>
              <w:t>1</w:t>
            </w:r>
          </w:p>
        </w:tc>
        <w:tc>
          <w:tcPr>
            <w:tcW w:w="926" w:type="dxa"/>
            <w:gridSpan w:val="2"/>
            <w:tcBorders>
              <w:top w:val="nil"/>
              <w:left w:val="nil"/>
              <w:bottom w:val="nil"/>
              <w:right w:val="nil"/>
            </w:tcBorders>
          </w:tcPr>
          <w:p w14:paraId="0DB06606"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082C61C9" w14:textId="2857FC92" w:rsidR="00D83992" w:rsidRPr="00D83992" w:rsidRDefault="00D83992" w:rsidP="006435DE">
            <w:pPr>
              <w:spacing w:after="0" w:line="240" w:lineRule="auto"/>
              <w:jc w:val="right"/>
              <w:rPr>
                <w:color w:val="000000"/>
                <w:sz w:val="22"/>
                <w:szCs w:val="22"/>
              </w:rPr>
            </w:pPr>
            <w:r w:rsidRPr="00D83992">
              <w:rPr>
                <w:color w:val="000000"/>
                <w:sz w:val="22"/>
                <w:szCs w:val="22"/>
              </w:rPr>
              <w:t>0.02</w:t>
            </w:r>
            <w:r w:rsidR="006435DE">
              <w:rPr>
                <w:color w:val="000000"/>
                <w:sz w:val="22"/>
                <w:szCs w:val="22"/>
              </w:rPr>
              <w:t>4</w:t>
            </w:r>
          </w:p>
        </w:tc>
        <w:tc>
          <w:tcPr>
            <w:tcW w:w="1318" w:type="dxa"/>
            <w:tcBorders>
              <w:top w:val="nil"/>
              <w:left w:val="nil"/>
              <w:bottom w:val="nil"/>
              <w:right w:val="nil"/>
            </w:tcBorders>
            <w:shd w:val="clear" w:color="auto" w:fill="auto"/>
            <w:noWrap/>
            <w:vAlign w:val="bottom"/>
            <w:hideMark/>
          </w:tcPr>
          <w:p w14:paraId="29B00203" w14:textId="1714E1A2" w:rsidR="00D83992" w:rsidRPr="00D83992" w:rsidRDefault="00D83992" w:rsidP="006435DE">
            <w:pPr>
              <w:spacing w:after="0" w:line="240" w:lineRule="auto"/>
              <w:jc w:val="right"/>
              <w:rPr>
                <w:color w:val="000000"/>
                <w:sz w:val="22"/>
                <w:szCs w:val="22"/>
              </w:rPr>
            </w:pPr>
            <w:r w:rsidRPr="00D83992">
              <w:rPr>
                <w:color w:val="000000"/>
                <w:sz w:val="22"/>
                <w:szCs w:val="22"/>
              </w:rPr>
              <w:t>0.04</w:t>
            </w:r>
            <w:r w:rsidR="006435DE">
              <w:rPr>
                <w:color w:val="000000"/>
                <w:sz w:val="22"/>
                <w:szCs w:val="22"/>
              </w:rPr>
              <w:t>7</w:t>
            </w:r>
          </w:p>
        </w:tc>
      </w:tr>
      <w:tr w:rsidR="00D83992" w:rsidRPr="00D83992" w14:paraId="69A9CD68" w14:textId="77777777" w:rsidTr="00DF772C">
        <w:trPr>
          <w:trHeight w:val="368"/>
        </w:trPr>
        <w:tc>
          <w:tcPr>
            <w:tcW w:w="3809" w:type="dxa"/>
            <w:tcBorders>
              <w:top w:val="nil"/>
              <w:left w:val="nil"/>
              <w:bottom w:val="nil"/>
              <w:right w:val="nil"/>
            </w:tcBorders>
            <w:shd w:val="clear" w:color="auto" w:fill="auto"/>
            <w:noWrap/>
            <w:vAlign w:val="bottom"/>
            <w:hideMark/>
          </w:tcPr>
          <w:p w14:paraId="0DC00646" w14:textId="77777777" w:rsidR="00D83992" w:rsidRPr="00D83992" w:rsidRDefault="00D83992" w:rsidP="00D83992">
            <w:pPr>
              <w:spacing w:after="0" w:line="240" w:lineRule="auto"/>
              <w:rPr>
                <w:color w:val="000000"/>
                <w:sz w:val="22"/>
                <w:szCs w:val="22"/>
              </w:rPr>
            </w:pPr>
            <w:r w:rsidRPr="00D83992">
              <w:rPr>
                <w:color w:val="000000"/>
                <w:sz w:val="22"/>
                <w:szCs w:val="22"/>
              </w:rPr>
              <w:t>Day/year</w:t>
            </w:r>
          </w:p>
        </w:tc>
        <w:tc>
          <w:tcPr>
            <w:tcW w:w="1110" w:type="dxa"/>
            <w:tcBorders>
              <w:top w:val="nil"/>
              <w:left w:val="nil"/>
              <w:bottom w:val="nil"/>
              <w:right w:val="nil"/>
            </w:tcBorders>
            <w:shd w:val="clear" w:color="auto" w:fill="auto"/>
            <w:noWrap/>
            <w:vAlign w:val="bottom"/>
            <w:hideMark/>
          </w:tcPr>
          <w:p w14:paraId="1ABD5C96" w14:textId="0FB140BF"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bottom w:val="nil"/>
              <w:right w:val="nil"/>
            </w:tcBorders>
            <w:shd w:val="clear" w:color="auto" w:fill="auto"/>
            <w:noWrap/>
            <w:vAlign w:val="bottom"/>
            <w:hideMark/>
          </w:tcPr>
          <w:p w14:paraId="6D959FF6" w14:textId="0310A7E6" w:rsidR="00D83992" w:rsidRPr="00D83992" w:rsidRDefault="00D83992" w:rsidP="006435DE">
            <w:pPr>
              <w:spacing w:after="0" w:line="240" w:lineRule="auto"/>
              <w:jc w:val="right"/>
              <w:rPr>
                <w:color w:val="000000"/>
                <w:sz w:val="22"/>
                <w:szCs w:val="22"/>
              </w:rPr>
            </w:pPr>
            <w:r w:rsidRPr="00D83992">
              <w:rPr>
                <w:color w:val="000000"/>
                <w:sz w:val="22"/>
                <w:szCs w:val="22"/>
              </w:rPr>
              <w:t>802.</w:t>
            </w:r>
            <w:r w:rsidR="006435DE">
              <w:rPr>
                <w:color w:val="000000"/>
                <w:sz w:val="22"/>
                <w:szCs w:val="22"/>
              </w:rPr>
              <w:t>4</w:t>
            </w:r>
          </w:p>
        </w:tc>
        <w:tc>
          <w:tcPr>
            <w:tcW w:w="926" w:type="dxa"/>
            <w:gridSpan w:val="2"/>
            <w:tcBorders>
              <w:top w:val="nil"/>
              <w:left w:val="nil"/>
              <w:bottom w:val="nil"/>
              <w:right w:val="nil"/>
            </w:tcBorders>
          </w:tcPr>
          <w:p w14:paraId="074D38B5"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026866C" w14:textId="3F983050"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bottom w:val="nil"/>
              <w:right w:val="nil"/>
            </w:tcBorders>
            <w:shd w:val="clear" w:color="auto" w:fill="auto"/>
            <w:noWrap/>
            <w:vAlign w:val="bottom"/>
            <w:hideMark/>
          </w:tcPr>
          <w:p w14:paraId="00FFA000" w14:textId="0ADA32AD"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7</w:t>
            </w:r>
          </w:p>
        </w:tc>
      </w:tr>
      <w:tr w:rsidR="00D83992" w:rsidRPr="00D83992" w14:paraId="142DBA1C" w14:textId="77777777" w:rsidTr="00DF772C">
        <w:trPr>
          <w:trHeight w:val="368"/>
        </w:trPr>
        <w:tc>
          <w:tcPr>
            <w:tcW w:w="3809" w:type="dxa"/>
            <w:tcBorders>
              <w:top w:val="nil"/>
              <w:left w:val="nil"/>
              <w:right w:val="nil"/>
            </w:tcBorders>
            <w:shd w:val="clear" w:color="auto" w:fill="auto"/>
            <w:noWrap/>
            <w:vAlign w:val="bottom"/>
            <w:hideMark/>
          </w:tcPr>
          <w:p w14:paraId="3239EB78" w14:textId="77777777" w:rsidR="00D83992" w:rsidRPr="00D83992" w:rsidRDefault="00D83992" w:rsidP="00D83992">
            <w:pPr>
              <w:spacing w:after="0" w:line="240" w:lineRule="auto"/>
              <w:rPr>
                <w:color w:val="000000"/>
                <w:sz w:val="22"/>
                <w:szCs w:val="22"/>
              </w:rPr>
            </w:pPr>
            <w:r w:rsidRPr="00D83992">
              <w:rPr>
                <w:color w:val="000000"/>
                <w:sz w:val="22"/>
                <w:szCs w:val="22"/>
              </w:rPr>
              <w:t>Day + day/year</w:t>
            </w:r>
          </w:p>
        </w:tc>
        <w:tc>
          <w:tcPr>
            <w:tcW w:w="1110" w:type="dxa"/>
            <w:tcBorders>
              <w:top w:val="nil"/>
              <w:left w:val="nil"/>
              <w:right w:val="nil"/>
            </w:tcBorders>
            <w:shd w:val="clear" w:color="auto" w:fill="auto"/>
            <w:noWrap/>
            <w:vAlign w:val="bottom"/>
            <w:hideMark/>
          </w:tcPr>
          <w:p w14:paraId="730B33FB" w14:textId="0C547C9A"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right w:val="nil"/>
            </w:tcBorders>
            <w:shd w:val="clear" w:color="auto" w:fill="auto"/>
            <w:noWrap/>
            <w:vAlign w:val="bottom"/>
            <w:hideMark/>
          </w:tcPr>
          <w:p w14:paraId="0FD618C6" w14:textId="3105C433" w:rsidR="00D83992" w:rsidRPr="00D83992" w:rsidRDefault="00D83992" w:rsidP="006435DE">
            <w:pPr>
              <w:spacing w:after="0" w:line="240" w:lineRule="auto"/>
              <w:jc w:val="right"/>
              <w:rPr>
                <w:color w:val="000000"/>
                <w:sz w:val="22"/>
                <w:szCs w:val="22"/>
              </w:rPr>
            </w:pPr>
            <w:r w:rsidRPr="00D83992">
              <w:rPr>
                <w:color w:val="000000"/>
                <w:sz w:val="22"/>
                <w:szCs w:val="22"/>
              </w:rPr>
              <w:t>800.4</w:t>
            </w:r>
          </w:p>
        </w:tc>
        <w:tc>
          <w:tcPr>
            <w:tcW w:w="926" w:type="dxa"/>
            <w:gridSpan w:val="2"/>
            <w:tcBorders>
              <w:top w:val="nil"/>
              <w:left w:val="nil"/>
              <w:right w:val="nil"/>
            </w:tcBorders>
          </w:tcPr>
          <w:p w14:paraId="6A6D6A5C"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right w:val="nil"/>
            </w:tcBorders>
            <w:shd w:val="clear" w:color="auto" w:fill="auto"/>
            <w:noWrap/>
            <w:vAlign w:val="bottom"/>
            <w:hideMark/>
          </w:tcPr>
          <w:p w14:paraId="23812FAF" w14:textId="3E5C8CC7"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right w:val="nil"/>
            </w:tcBorders>
            <w:shd w:val="clear" w:color="auto" w:fill="auto"/>
            <w:noWrap/>
            <w:vAlign w:val="bottom"/>
            <w:hideMark/>
          </w:tcPr>
          <w:p w14:paraId="2E0F188E" w14:textId="7D6889C1"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8</w:t>
            </w:r>
          </w:p>
        </w:tc>
      </w:tr>
      <w:tr w:rsidR="00D83992" w:rsidRPr="00D83992" w14:paraId="3EB7F333"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39497254" w14:textId="77777777" w:rsidR="00D83992" w:rsidRPr="00D83992" w:rsidRDefault="00D83992" w:rsidP="00D83992">
            <w:pPr>
              <w:spacing w:after="0" w:line="240" w:lineRule="auto"/>
              <w:rPr>
                <w:color w:val="000000"/>
                <w:sz w:val="22"/>
                <w:szCs w:val="22"/>
              </w:rPr>
            </w:pPr>
            <w:r w:rsidRPr="00D83992">
              <w:rPr>
                <w:color w:val="000000"/>
                <w:sz w:val="22"/>
                <w:szCs w:val="22"/>
              </w:rPr>
              <w:t>Marine covariates + day + day/year</w:t>
            </w:r>
          </w:p>
        </w:tc>
        <w:tc>
          <w:tcPr>
            <w:tcW w:w="1110" w:type="dxa"/>
            <w:tcBorders>
              <w:top w:val="nil"/>
              <w:left w:val="nil"/>
              <w:bottom w:val="single" w:sz="4" w:space="0" w:color="auto"/>
              <w:right w:val="nil"/>
            </w:tcBorders>
            <w:shd w:val="clear" w:color="auto" w:fill="auto"/>
            <w:noWrap/>
            <w:vAlign w:val="bottom"/>
            <w:hideMark/>
          </w:tcPr>
          <w:p w14:paraId="51B3D628" w14:textId="023F18E4" w:rsidR="00D83992" w:rsidRPr="00D83992" w:rsidRDefault="00D83992" w:rsidP="006435DE">
            <w:pPr>
              <w:spacing w:after="0" w:line="240" w:lineRule="auto"/>
              <w:jc w:val="right"/>
              <w:rPr>
                <w:color w:val="000000"/>
                <w:sz w:val="22"/>
                <w:szCs w:val="22"/>
              </w:rPr>
            </w:pPr>
            <w:r w:rsidRPr="00D83992">
              <w:rPr>
                <w:color w:val="000000"/>
                <w:sz w:val="22"/>
                <w:szCs w:val="22"/>
              </w:rPr>
              <w:t>1144</w:t>
            </w:r>
            <w:r w:rsidR="006435DE">
              <w:rPr>
                <w:color w:val="000000"/>
                <w:sz w:val="22"/>
                <w:szCs w:val="22"/>
              </w:rPr>
              <w:t>.1</w:t>
            </w:r>
          </w:p>
        </w:tc>
        <w:tc>
          <w:tcPr>
            <w:tcW w:w="1142" w:type="dxa"/>
            <w:tcBorders>
              <w:top w:val="nil"/>
              <w:left w:val="nil"/>
              <w:bottom w:val="single" w:sz="4" w:space="0" w:color="auto"/>
              <w:right w:val="nil"/>
            </w:tcBorders>
            <w:shd w:val="clear" w:color="auto" w:fill="auto"/>
            <w:noWrap/>
            <w:vAlign w:val="bottom"/>
            <w:hideMark/>
          </w:tcPr>
          <w:p w14:paraId="7B2BADF8" w14:textId="74EF262D" w:rsidR="00D83992" w:rsidRPr="00D83992" w:rsidRDefault="00D83992" w:rsidP="006435DE">
            <w:pPr>
              <w:spacing w:after="0" w:line="240" w:lineRule="auto"/>
              <w:jc w:val="right"/>
              <w:rPr>
                <w:color w:val="000000"/>
                <w:sz w:val="22"/>
                <w:szCs w:val="22"/>
              </w:rPr>
            </w:pPr>
            <w:r w:rsidRPr="00D83992">
              <w:rPr>
                <w:color w:val="000000"/>
                <w:sz w:val="22"/>
                <w:szCs w:val="22"/>
              </w:rPr>
              <w:t>790.</w:t>
            </w:r>
            <w:r w:rsidR="006435DE">
              <w:rPr>
                <w:color w:val="000000"/>
                <w:sz w:val="22"/>
                <w:szCs w:val="22"/>
              </w:rPr>
              <w:t>8</w:t>
            </w:r>
          </w:p>
        </w:tc>
        <w:tc>
          <w:tcPr>
            <w:tcW w:w="926" w:type="dxa"/>
            <w:gridSpan w:val="2"/>
            <w:tcBorders>
              <w:top w:val="nil"/>
              <w:left w:val="nil"/>
              <w:bottom w:val="single" w:sz="4" w:space="0" w:color="auto"/>
              <w:right w:val="nil"/>
            </w:tcBorders>
          </w:tcPr>
          <w:p w14:paraId="56BE3A63"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55BE0372" w14:textId="7F918907" w:rsidR="00D83992" w:rsidRPr="00D83992" w:rsidRDefault="00D83992" w:rsidP="006435DE">
            <w:pPr>
              <w:spacing w:after="0" w:line="240" w:lineRule="auto"/>
              <w:jc w:val="right"/>
              <w:rPr>
                <w:color w:val="000000"/>
                <w:sz w:val="22"/>
                <w:szCs w:val="22"/>
              </w:rPr>
            </w:pPr>
            <w:r w:rsidRPr="00D83992">
              <w:rPr>
                <w:color w:val="000000"/>
                <w:sz w:val="22"/>
                <w:szCs w:val="22"/>
              </w:rPr>
              <w:t>0.350</w:t>
            </w:r>
          </w:p>
        </w:tc>
        <w:tc>
          <w:tcPr>
            <w:tcW w:w="1318" w:type="dxa"/>
            <w:tcBorders>
              <w:top w:val="nil"/>
              <w:left w:val="nil"/>
              <w:bottom w:val="single" w:sz="4" w:space="0" w:color="auto"/>
              <w:right w:val="nil"/>
            </w:tcBorders>
            <w:shd w:val="clear" w:color="auto" w:fill="auto"/>
            <w:noWrap/>
            <w:vAlign w:val="bottom"/>
            <w:hideMark/>
          </w:tcPr>
          <w:p w14:paraId="75970C18" w14:textId="0D2CC6D5" w:rsidR="00D83992" w:rsidRPr="00D83992" w:rsidRDefault="00D83992" w:rsidP="006435DE">
            <w:pPr>
              <w:spacing w:after="0" w:line="240" w:lineRule="auto"/>
              <w:jc w:val="right"/>
              <w:rPr>
                <w:color w:val="000000"/>
                <w:sz w:val="22"/>
                <w:szCs w:val="22"/>
              </w:rPr>
            </w:pPr>
            <w:r w:rsidRPr="00D83992">
              <w:rPr>
                <w:color w:val="000000"/>
                <w:sz w:val="22"/>
                <w:szCs w:val="22"/>
              </w:rPr>
              <w:t>0.20</w:t>
            </w:r>
            <w:r w:rsidR="006435DE">
              <w:rPr>
                <w:color w:val="000000"/>
                <w:sz w:val="22"/>
                <w:szCs w:val="22"/>
              </w:rPr>
              <w:t>8</w:t>
            </w:r>
          </w:p>
        </w:tc>
      </w:tr>
    </w:tbl>
    <w:p w14:paraId="293192D4" w14:textId="77777777" w:rsidR="000352B3" w:rsidRPr="000352B3" w:rsidRDefault="000352B3" w:rsidP="000352B3"/>
    <w:sectPr w:rsidR="000352B3" w:rsidRPr="000352B3" w:rsidSect="009E328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RWZ" w:date="2020-04-02T14:24:00Z" w:initials="MOU">
    <w:p w14:paraId="72108777" w14:textId="71D47F2A" w:rsidR="006839BC" w:rsidRDefault="006839BC">
      <w:pPr>
        <w:pStyle w:val="CommentText"/>
      </w:pPr>
      <w:r>
        <w:rPr>
          <w:rStyle w:val="CommentReference"/>
        </w:rPr>
        <w:annotationRef/>
      </w:r>
      <w:r>
        <w:t>Good abstract</w:t>
      </w:r>
    </w:p>
  </w:comment>
  <w:comment w:id="5" w:author="RWZ" w:date="2020-04-01T14:12:00Z" w:initials="MOU">
    <w:p w14:paraId="4C33F00C" w14:textId="08E386DC" w:rsidR="006839BC" w:rsidRDefault="006839BC">
      <w:pPr>
        <w:pStyle w:val="CommentText"/>
      </w:pPr>
      <w:r>
        <w:rPr>
          <w:rStyle w:val="CommentReference"/>
        </w:rPr>
        <w:annotationRef/>
      </w:r>
      <w:r>
        <w:t>I find this into paragraph to be a bit generic and not interesting. I like the way you started the abstract better.  What are the main questions that the paper is addressing?</w:t>
      </w:r>
    </w:p>
  </w:comment>
  <w:comment w:id="10" w:author="RWZ" w:date="2020-04-03T09:37:00Z" w:initials="MOU">
    <w:p w14:paraId="59B9E1C9" w14:textId="16B3A670" w:rsidR="006839BC" w:rsidRDefault="006839BC">
      <w:pPr>
        <w:pStyle w:val="CommentText"/>
      </w:pPr>
      <w:r>
        <w:rPr>
          <w:rStyle w:val="CommentReference"/>
        </w:rPr>
        <w:annotationRef/>
      </w:r>
      <w:r>
        <w:t>How many fall into this category? I thought the Bonneville adult facility has close to 100% detection.</w:t>
      </w:r>
    </w:p>
    <w:p w14:paraId="0504D03D" w14:textId="2C2039FF" w:rsidR="006839BC" w:rsidRDefault="006839BC">
      <w:pPr>
        <w:pStyle w:val="CommentText"/>
      </w:pPr>
    </w:p>
    <w:p w14:paraId="6B5DB271" w14:textId="25A1753C" w:rsidR="006839BC" w:rsidRDefault="006839BC">
      <w:pPr>
        <w:pStyle w:val="CommentText"/>
      </w:pPr>
      <w:r>
        <w:t>Not sure, I’ll need to get this from Burke</w:t>
      </w:r>
    </w:p>
  </w:comment>
  <w:comment w:id="19" w:author="RWZ" w:date="2020-04-02T13:47:00Z" w:initials="MOU">
    <w:p w14:paraId="6214BDFC" w14:textId="586805D7" w:rsidR="006839BC" w:rsidRDefault="006839BC">
      <w:pPr>
        <w:pStyle w:val="CommentText"/>
      </w:pPr>
      <w:r>
        <w:rPr>
          <w:rStyle w:val="CommentReference"/>
        </w:rPr>
        <w:annotationRef/>
      </w:r>
      <w:r>
        <w:t>I think we should begin the discussion with a summary of our main conclusions rather than a hatchery/wild comparison</w:t>
      </w:r>
    </w:p>
    <w:p w14:paraId="29B4FB5F" w14:textId="6C63368F" w:rsidR="006839BC" w:rsidRDefault="006839BC">
      <w:pPr>
        <w:pStyle w:val="CommentText"/>
      </w:pPr>
    </w:p>
    <w:p w14:paraId="3530FA8B" w14:textId="38F1C8EC" w:rsidR="006839BC" w:rsidRDefault="006839BC">
      <w:pPr>
        <w:pStyle w:val="CommentText"/>
      </w:pPr>
      <w:r>
        <w:t>Added the first two paragraphs</w:t>
      </w:r>
    </w:p>
  </w:comment>
  <w:comment w:id="21" w:author="RWZ" w:date="2020-04-02T13:52:00Z" w:initials="MOU">
    <w:p w14:paraId="16F46619" w14:textId="3B2F86FF" w:rsidR="006839BC" w:rsidRDefault="006839BC">
      <w:pPr>
        <w:pStyle w:val="CommentText"/>
      </w:pPr>
      <w:r>
        <w:rPr>
          <w:rStyle w:val="CommentReference"/>
        </w:rPr>
        <w:annotationRef/>
      </w:r>
      <w:r>
        <w:t>Speculative</w:t>
      </w:r>
    </w:p>
    <w:p w14:paraId="20BC1273" w14:textId="5255E98A" w:rsidR="006839BC" w:rsidRDefault="006839BC">
      <w:pPr>
        <w:pStyle w:val="CommentText"/>
      </w:pPr>
    </w:p>
    <w:p w14:paraId="44ED422D" w14:textId="7C79DCAF" w:rsidR="006839BC" w:rsidRDefault="006839BC">
      <w:pPr>
        <w:pStyle w:val="CommentText"/>
      </w:pPr>
      <w:r>
        <w:t>I’ve added a couple citations from Schindler and Griffiths</w:t>
      </w:r>
    </w:p>
  </w:comment>
  <w:comment w:id="22" w:author="RWZ" w:date="2020-04-02T13:53:00Z" w:initials="MOU">
    <w:p w14:paraId="58817FED" w14:textId="5AC1CF82" w:rsidR="006839BC" w:rsidRDefault="006839BC">
      <w:pPr>
        <w:pStyle w:val="CommentText"/>
      </w:pPr>
      <w:r>
        <w:rPr>
          <w:rStyle w:val="CommentReference"/>
        </w:rPr>
        <w:annotationRef/>
      </w:r>
      <w:proofErr w:type="gramStart"/>
      <w:r>
        <w:t>crozier</w:t>
      </w:r>
      <w:proofErr w:type="gramEnd"/>
      <w:r>
        <w:t xml:space="preserve"> has a nice paper (Evolutionary Applications) that highlights the importance and potentially confounding effects of timing across life stages</w:t>
      </w:r>
    </w:p>
    <w:p w14:paraId="58429E8B" w14:textId="5206503E" w:rsidR="006839BC" w:rsidRDefault="006839BC">
      <w:pPr>
        <w:pStyle w:val="CommentText"/>
      </w:pPr>
    </w:p>
    <w:p w14:paraId="57413ABB" w14:textId="7E3CD5ED" w:rsidR="006839BC" w:rsidRDefault="006839BC">
      <w:pPr>
        <w:pStyle w:val="CommentText"/>
      </w:pPr>
      <w:proofErr w:type="gramStart"/>
      <w:r>
        <w:t>added</w:t>
      </w:r>
      <w:proofErr w:type="gramEnd"/>
      <w:r>
        <w:t xml:space="preserve"> Crozier 2008</w:t>
      </w:r>
    </w:p>
  </w:comment>
  <w:comment w:id="28" w:author="RWZ" w:date="2020-04-02T13:58:00Z" w:initials="MOU">
    <w:p w14:paraId="5FACDDFC" w14:textId="77777777" w:rsidR="006839BC" w:rsidRDefault="006839BC">
      <w:pPr>
        <w:pStyle w:val="CommentText"/>
      </w:pPr>
      <w:r>
        <w:rPr>
          <w:rStyle w:val="CommentReference"/>
        </w:rPr>
        <w:annotationRef/>
      </w:r>
      <w:proofErr w:type="spellStart"/>
      <w:r>
        <w:t>Scheuerel</w:t>
      </w:r>
      <w:proofErr w:type="spellEnd"/>
      <w:r>
        <w:t xml:space="preserve"> TAFS ref</w:t>
      </w:r>
    </w:p>
    <w:p w14:paraId="399FFD32" w14:textId="77777777" w:rsidR="006839BC" w:rsidRDefault="006839BC">
      <w:pPr>
        <w:pStyle w:val="CommentText"/>
      </w:pPr>
    </w:p>
    <w:p w14:paraId="0A19F573" w14:textId="43169457" w:rsidR="006839BC" w:rsidRDefault="006839BC">
      <w:pPr>
        <w:pStyle w:val="CommentText"/>
      </w:pPr>
      <w:r>
        <w:t xml:space="preserve">Added </w:t>
      </w:r>
      <w:proofErr w:type="spellStart"/>
      <w:r>
        <w:t>Scheuerell</w:t>
      </w:r>
      <w:proofErr w:type="spellEnd"/>
      <w:r>
        <w:t xml:space="preserve"> 200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108777" w15:done="0"/>
  <w15:commentEx w15:paraId="4C33F00C" w15:done="0"/>
  <w15:commentEx w15:paraId="6B5DB271" w15:done="0"/>
  <w15:commentEx w15:paraId="3530FA8B" w15:done="0"/>
  <w15:commentEx w15:paraId="44ED422D" w15:done="0"/>
  <w15:commentEx w15:paraId="57413ABB" w15:done="0"/>
  <w15:commentEx w15:paraId="0A19F5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108777" w16cid:durableId="22307420"/>
  <w16cid:commentId w16cid:paraId="4C33F00C" w16cid:durableId="222F1FCF"/>
  <w16cid:commentId w16cid:paraId="59B9E1C9" w16cid:durableId="2231825E"/>
  <w16cid:commentId w16cid:paraId="6214BDFC" w16cid:durableId="22306B8A"/>
  <w16cid:commentId w16cid:paraId="16F46619" w16cid:durableId="22306C9E"/>
  <w16cid:commentId w16cid:paraId="58817FED" w16cid:durableId="22306CC5"/>
  <w16cid:commentId w16cid:paraId="0A19F573" w16cid:durableId="22306E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36837"/>
    <w:multiLevelType w:val="hybridMultilevel"/>
    <w:tmpl w:val="A602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61CBA"/>
    <w:multiLevelType w:val="hybridMultilevel"/>
    <w:tmpl w:val="7486C9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9A26C34"/>
    <w:multiLevelType w:val="hybridMultilevel"/>
    <w:tmpl w:val="8D16EF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CDE6107"/>
    <w:multiLevelType w:val="multilevel"/>
    <w:tmpl w:val="262008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667130A"/>
    <w:multiLevelType w:val="multilevel"/>
    <w:tmpl w:val="3EBE52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WZ">
    <w15:presenceInfo w15:providerId="None" w15:userId="RW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E0F"/>
    <w:rsid w:val="00000A62"/>
    <w:rsid w:val="00002D28"/>
    <w:rsid w:val="0000496D"/>
    <w:rsid w:val="0000548C"/>
    <w:rsid w:val="000059F9"/>
    <w:rsid w:val="000067FC"/>
    <w:rsid w:val="000070AB"/>
    <w:rsid w:val="00010EC0"/>
    <w:rsid w:val="00012605"/>
    <w:rsid w:val="0002028E"/>
    <w:rsid w:val="00022AAD"/>
    <w:rsid w:val="0002375A"/>
    <w:rsid w:val="00023DAC"/>
    <w:rsid w:val="000250F1"/>
    <w:rsid w:val="0003150B"/>
    <w:rsid w:val="00031F08"/>
    <w:rsid w:val="000352B3"/>
    <w:rsid w:val="00044D40"/>
    <w:rsid w:val="000533B4"/>
    <w:rsid w:val="0005417B"/>
    <w:rsid w:val="000552CA"/>
    <w:rsid w:val="00056EDB"/>
    <w:rsid w:val="00060BE5"/>
    <w:rsid w:val="000639E9"/>
    <w:rsid w:val="00066C71"/>
    <w:rsid w:val="000678E0"/>
    <w:rsid w:val="00067EF0"/>
    <w:rsid w:val="000706BD"/>
    <w:rsid w:val="00072724"/>
    <w:rsid w:val="0008162E"/>
    <w:rsid w:val="0008385D"/>
    <w:rsid w:val="00092085"/>
    <w:rsid w:val="000928C0"/>
    <w:rsid w:val="00092FA2"/>
    <w:rsid w:val="00094606"/>
    <w:rsid w:val="000A05F5"/>
    <w:rsid w:val="000A5E26"/>
    <w:rsid w:val="000A63C8"/>
    <w:rsid w:val="000C1B6B"/>
    <w:rsid w:val="000C321C"/>
    <w:rsid w:val="000C3395"/>
    <w:rsid w:val="000C5425"/>
    <w:rsid w:val="000D0166"/>
    <w:rsid w:val="000E37E3"/>
    <w:rsid w:val="000F4782"/>
    <w:rsid w:val="000F7361"/>
    <w:rsid w:val="001139D8"/>
    <w:rsid w:val="00114FB7"/>
    <w:rsid w:val="0011764B"/>
    <w:rsid w:val="00122E4D"/>
    <w:rsid w:val="0012549F"/>
    <w:rsid w:val="00132716"/>
    <w:rsid w:val="00146BA6"/>
    <w:rsid w:val="00150C67"/>
    <w:rsid w:val="00157970"/>
    <w:rsid w:val="00161C2C"/>
    <w:rsid w:val="00164360"/>
    <w:rsid w:val="00165788"/>
    <w:rsid w:val="0016668A"/>
    <w:rsid w:val="00166CC0"/>
    <w:rsid w:val="00167546"/>
    <w:rsid w:val="00172EEA"/>
    <w:rsid w:val="00174BD0"/>
    <w:rsid w:val="00174D9B"/>
    <w:rsid w:val="00175248"/>
    <w:rsid w:val="00182DDB"/>
    <w:rsid w:val="001860B4"/>
    <w:rsid w:val="001925FC"/>
    <w:rsid w:val="0019391A"/>
    <w:rsid w:val="0019422F"/>
    <w:rsid w:val="0019435E"/>
    <w:rsid w:val="00194CBE"/>
    <w:rsid w:val="00197CCD"/>
    <w:rsid w:val="001A0138"/>
    <w:rsid w:val="001B0B9B"/>
    <w:rsid w:val="001B41F1"/>
    <w:rsid w:val="001B7FE7"/>
    <w:rsid w:val="001C2E0E"/>
    <w:rsid w:val="001C3ED4"/>
    <w:rsid w:val="001C7D84"/>
    <w:rsid w:val="001D209A"/>
    <w:rsid w:val="001D2915"/>
    <w:rsid w:val="001D3BBD"/>
    <w:rsid w:val="001D7E00"/>
    <w:rsid w:val="001F63FF"/>
    <w:rsid w:val="00202E43"/>
    <w:rsid w:val="00204841"/>
    <w:rsid w:val="002058D1"/>
    <w:rsid w:val="00207F73"/>
    <w:rsid w:val="00216999"/>
    <w:rsid w:val="00220853"/>
    <w:rsid w:val="002212EC"/>
    <w:rsid w:val="00223EAF"/>
    <w:rsid w:val="0022561C"/>
    <w:rsid w:val="00226D22"/>
    <w:rsid w:val="002310EE"/>
    <w:rsid w:val="00241156"/>
    <w:rsid w:val="0025131B"/>
    <w:rsid w:val="002610A0"/>
    <w:rsid w:val="00263B13"/>
    <w:rsid w:val="002661AB"/>
    <w:rsid w:val="00270A55"/>
    <w:rsid w:val="0027483B"/>
    <w:rsid w:val="00277090"/>
    <w:rsid w:val="0029006E"/>
    <w:rsid w:val="002A0EA7"/>
    <w:rsid w:val="002B2075"/>
    <w:rsid w:val="002B2656"/>
    <w:rsid w:val="002B4030"/>
    <w:rsid w:val="002B58DA"/>
    <w:rsid w:val="002B59F3"/>
    <w:rsid w:val="002B630F"/>
    <w:rsid w:val="002C3BD6"/>
    <w:rsid w:val="002C5D52"/>
    <w:rsid w:val="002C7097"/>
    <w:rsid w:val="002D1B1D"/>
    <w:rsid w:val="002E314E"/>
    <w:rsid w:val="002E373E"/>
    <w:rsid w:val="002E3E8C"/>
    <w:rsid w:val="002F4CFD"/>
    <w:rsid w:val="003035FD"/>
    <w:rsid w:val="00304EFD"/>
    <w:rsid w:val="00305B94"/>
    <w:rsid w:val="0030612E"/>
    <w:rsid w:val="0031000D"/>
    <w:rsid w:val="00312D1D"/>
    <w:rsid w:val="0031428D"/>
    <w:rsid w:val="00316ADD"/>
    <w:rsid w:val="003177AD"/>
    <w:rsid w:val="003216E2"/>
    <w:rsid w:val="003367BC"/>
    <w:rsid w:val="00342C83"/>
    <w:rsid w:val="00343E71"/>
    <w:rsid w:val="003571B1"/>
    <w:rsid w:val="003749A7"/>
    <w:rsid w:val="003819B3"/>
    <w:rsid w:val="0038740F"/>
    <w:rsid w:val="00387F70"/>
    <w:rsid w:val="00394B07"/>
    <w:rsid w:val="003A1B09"/>
    <w:rsid w:val="003A577C"/>
    <w:rsid w:val="003B41B3"/>
    <w:rsid w:val="003C4264"/>
    <w:rsid w:val="003C6F4C"/>
    <w:rsid w:val="003D0051"/>
    <w:rsid w:val="003D3CD6"/>
    <w:rsid w:val="003D5DFD"/>
    <w:rsid w:val="003D65F7"/>
    <w:rsid w:val="003D7310"/>
    <w:rsid w:val="003E5198"/>
    <w:rsid w:val="003E7E7D"/>
    <w:rsid w:val="00400FA9"/>
    <w:rsid w:val="00403242"/>
    <w:rsid w:val="0040584A"/>
    <w:rsid w:val="00411779"/>
    <w:rsid w:val="00421A78"/>
    <w:rsid w:val="00440316"/>
    <w:rsid w:val="00443C8B"/>
    <w:rsid w:val="00444D28"/>
    <w:rsid w:val="00445484"/>
    <w:rsid w:val="00445814"/>
    <w:rsid w:val="00451F90"/>
    <w:rsid w:val="00455E0F"/>
    <w:rsid w:val="00457C23"/>
    <w:rsid w:val="0047684A"/>
    <w:rsid w:val="00480B12"/>
    <w:rsid w:val="00481ABD"/>
    <w:rsid w:val="00494CF2"/>
    <w:rsid w:val="00495C8E"/>
    <w:rsid w:val="004A4B3F"/>
    <w:rsid w:val="004A70F7"/>
    <w:rsid w:val="004A7A53"/>
    <w:rsid w:val="004B0DF1"/>
    <w:rsid w:val="004C51C4"/>
    <w:rsid w:val="004D2A71"/>
    <w:rsid w:val="004E3422"/>
    <w:rsid w:val="004E5C20"/>
    <w:rsid w:val="004E66BE"/>
    <w:rsid w:val="004F4667"/>
    <w:rsid w:val="005009C7"/>
    <w:rsid w:val="00502115"/>
    <w:rsid w:val="005051DC"/>
    <w:rsid w:val="00506EA0"/>
    <w:rsid w:val="00511CEF"/>
    <w:rsid w:val="00514124"/>
    <w:rsid w:val="00524321"/>
    <w:rsid w:val="005272F3"/>
    <w:rsid w:val="0053010A"/>
    <w:rsid w:val="00537AB9"/>
    <w:rsid w:val="0054378C"/>
    <w:rsid w:val="005454A2"/>
    <w:rsid w:val="00546D49"/>
    <w:rsid w:val="00551002"/>
    <w:rsid w:val="00552E3D"/>
    <w:rsid w:val="0055355C"/>
    <w:rsid w:val="00565B84"/>
    <w:rsid w:val="0057748B"/>
    <w:rsid w:val="0058083F"/>
    <w:rsid w:val="0058373B"/>
    <w:rsid w:val="005847C2"/>
    <w:rsid w:val="00585B4B"/>
    <w:rsid w:val="00585C03"/>
    <w:rsid w:val="00586F2B"/>
    <w:rsid w:val="00594436"/>
    <w:rsid w:val="005960CA"/>
    <w:rsid w:val="005A7172"/>
    <w:rsid w:val="005B01DC"/>
    <w:rsid w:val="005D1BFF"/>
    <w:rsid w:val="005D2FEF"/>
    <w:rsid w:val="005D40B0"/>
    <w:rsid w:val="005D7201"/>
    <w:rsid w:val="005E0B05"/>
    <w:rsid w:val="005E1AD4"/>
    <w:rsid w:val="005E2273"/>
    <w:rsid w:val="005E7FFC"/>
    <w:rsid w:val="005F0C31"/>
    <w:rsid w:val="005F3577"/>
    <w:rsid w:val="005F56AD"/>
    <w:rsid w:val="0060181A"/>
    <w:rsid w:val="00601C6E"/>
    <w:rsid w:val="00602D90"/>
    <w:rsid w:val="00604C22"/>
    <w:rsid w:val="00606975"/>
    <w:rsid w:val="00620300"/>
    <w:rsid w:val="006207FB"/>
    <w:rsid w:val="00621FF4"/>
    <w:rsid w:val="00627567"/>
    <w:rsid w:val="00627706"/>
    <w:rsid w:val="006320AD"/>
    <w:rsid w:val="00641DEF"/>
    <w:rsid w:val="00642970"/>
    <w:rsid w:val="006435DE"/>
    <w:rsid w:val="00644F77"/>
    <w:rsid w:val="00645D67"/>
    <w:rsid w:val="006508A8"/>
    <w:rsid w:val="00652600"/>
    <w:rsid w:val="00652FA4"/>
    <w:rsid w:val="00654917"/>
    <w:rsid w:val="00660035"/>
    <w:rsid w:val="00661044"/>
    <w:rsid w:val="0067448D"/>
    <w:rsid w:val="00681244"/>
    <w:rsid w:val="00682D94"/>
    <w:rsid w:val="006839BC"/>
    <w:rsid w:val="00684C4F"/>
    <w:rsid w:val="00692325"/>
    <w:rsid w:val="00694438"/>
    <w:rsid w:val="006A08C4"/>
    <w:rsid w:val="006A1A32"/>
    <w:rsid w:val="006B3A5E"/>
    <w:rsid w:val="006B661B"/>
    <w:rsid w:val="006B6969"/>
    <w:rsid w:val="006C2774"/>
    <w:rsid w:val="006C40F2"/>
    <w:rsid w:val="006C5DD5"/>
    <w:rsid w:val="006D4012"/>
    <w:rsid w:val="006E23C6"/>
    <w:rsid w:val="006E63D9"/>
    <w:rsid w:val="006F044D"/>
    <w:rsid w:val="006F059C"/>
    <w:rsid w:val="00702AB7"/>
    <w:rsid w:val="00714723"/>
    <w:rsid w:val="007158C6"/>
    <w:rsid w:val="00725D12"/>
    <w:rsid w:val="00727778"/>
    <w:rsid w:val="00730CAC"/>
    <w:rsid w:val="00731BA3"/>
    <w:rsid w:val="0073324E"/>
    <w:rsid w:val="00733C2A"/>
    <w:rsid w:val="00735362"/>
    <w:rsid w:val="00736498"/>
    <w:rsid w:val="00743CDF"/>
    <w:rsid w:val="00743D6B"/>
    <w:rsid w:val="007551AB"/>
    <w:rsid w:val="007558ED"/>
    <w:rsid w:val="0076013F"/>
    <w:rsid w:val="00762CD4"/>
    <w:rsid w:val="0077414C"/>
    <w:rsid w:val="00775361"/>
    <w:rsid w:val="007834B6"/>
    <w:rsid w:val="00792E70"/>
    <w:rsid w:val="007945C2"/>
    <w:rsid w:val="007A0556"/>
    <w:rsid w:val="007A0B3D"/>
    <w:rsid w:val="007A2710"/>
    <w:rsid w:val="007A3FEE"/>
    <w:rsid w:val="007A472F"/>
    <w:rsid w:val="007A72BC"/>
    <w:rsid w:val="007B3C7D"/>
    <w:rsid w:val="007B566C"/>
    <w:rsid w:val="007C1545"/>
    <w:rsid w:val="007C5A70"/>
    <w:rsid w:val="007C5F8E"/>
    <w:rsid w:val="007C7F08"/>
    <w:rsid w:val="007D1C84"/>
    <w:rsid w:val="007D2F1D"/>
    <w:rsid w:val="007D430F"/>
    <w:rsid w:val="007D4ECE"/>
    <w:rsid w:val="007D6653"/>
    <w:rsid w:val="007D665B"/>
    <w:rsid w:val="007E3021"/>
    <w:rsid w:val="007E5262"/>
    <w:rsid w:val="007F251A"/>
    <w:rsid w:val="007F4345"/>
    <w:rsid w:val="007F48AE"/>
    <w:rsid w:val="00800F9B"/>
    <w:rsid w:val="0080574A"/>
    <w:rsid w:val="008059D9"/>
    <w:rsid w:val="0080775C"/>
    <w:rsid w:val="00810ED1"/>
    <w:rsid w:val="00820300"/>
    <w:rsid w:val="00823691"/>
    <w:rsid w:val="0082390C"/>
    <w:rsid w:val="00831A18"/>
    <w:rsid w:val="00835E88"/>
    <w:rsid w:val="00836295"/>
    <w:rsid w:val="00837337"/>
    <w:rsid w:val="00841A37"/>
    <w:rsid w:val="00853091"/>
    <w:rsid w:val="008701E0"/>
    <w:rsid w:val="00873BDD"/>
    <w:rsid w:val="0087434D"/>
    <w:rsid w:val="00884774"/>
    <w:rsid w:val="00884F1C"/>
    <w:rsid w:val="00884FAD"/>
    <w:rsid w:val="00891599"/>
    <w:rsid w:val="008950F0"/>
    <w:rsid w:val="00897092"/>
    <w:rsid w:val="008A11A6"/>
    <w:rsid w:val="008A35D5"/>
    <w:rsid w:val="008A440B"/>
    <w:rsid w:val="008A49D7"/>
    <w:rsid w:val="008A6C06"/>
    <w:rsid w:val="008C182C"/>
    <w:rsid w:val="008C35A8"/>
    <w:rsid w:val="008E7391"/>
    <w:rsid w:val="008E7FF1"/>
    <w:rsid w:val="00903DC2"/>
    <w:rsid w:val="00913D2B"/>
    <w:rsid w:val="00925A51"/>
    <w:rsid w:val="00927BDF"/>
    <w:rsid w:val="0093167B"/>
    <w:rsid w:val="009328F9"/>
    <w:rsid w:val="009434B7"/>
    <w:rsid w:val="009459DA"/>
    <w:rsid w:val="00946E5D"/>
    <w:rsid w:val="00947A5E"/>
    <w:rsid w:val="009523C3"/>
    <w:rsid w:val="00952C8E"/>
    <w:rsid w:val="009538BC"/>
    <w:rsid w:val="0095495B"/>
    <w:rsid w:val="0095599B"/>
    <w:rsid w:val="00964597"/>
    <w:rsid w:val="00967349"/>
    <w:rsid w:val="00971729"/>
    <w:rsid w:val="00971C62"/>
    <w:rsid w:val="00971EB1"/>
    <w:rsid w:val="009742F2"/>
    <w:rsid w:val="00975170"/>
    <w:rsid w:val="0097654F"/>
    <w:rsid w:val="00980C83"/>
    <w:rsid w:val="0098113C"/>
    <w:rsid w:val="00983733"/>
    <w:rsid w:val="009877F9"/>
    <w:rsid w:val="0098788D"/>
    <w:rsid w:val="00990320"/>
    <w:rsid w:val="009A087E"/>
    <w:rsid w:val="009A66C1"/>
    <w:rsid w:val="009A776C"/>
    <w:rsid w:val="009B599A"/>
    <w:rsid w:val="009B68BD"/>
    <w:rsid w:val="009B78C8"/>
    <w:rsid w:val="009C1068"/>
    <w:rsid w:val="009C4638"/>
    <w:rsid w:val="009C61FC"/>
    <w:rsid w:val="009E00A7"/>
    <w:rsid w:val="009E3287"/>
    <w:rsid w:val="009E5AA0"/>
    <w:rsid w:val="009E7CD9"/>
    <w:rsid w:val="009F0D84"/>
    <w:rsid w:val="009F3A4D"/>
    <w:rsid w:val="009F3E90"/>
    <w:rsid w:val="009F4291"/>
    <w:rsid w:val="009F6FC6"/>
    <w:rsid w:val="00A00AE0"/>
    <w:rsid w:val="00A0399B"/>
    <w:rsid w:val="00A03B29"/>
    <w:rsid w:val="00A14A35"/>
    <w:rsid w:val="00A220E4"/>
    <w:rsid w:val="00A24118"/>
    <w:rsid w:val="00A3046D"/>
    <w:rsid w:val="00A30B40"/>
    <w:rsid w:val="00A343D1"/>
    <w:rsid w:val="00A3724E"/>
    <w:rsid w:val="00A40B1C"/>
    <w:rsid w:val="00A52D24"/>
    <w:rsid w:val="00A57792"/>
    <w:rsid w:val="00A641BF"/>
    <w:rsid w:val="00A756B1"/>
    <w:rsid w:val="00A756C6"/>
    <w:rsid w:val="00A76DAB"/>
    <w:rsid w:val="00A80E28"/>
    <w:rsid w:val="00A838A4"/>
    <w:rsid w:val="00A8653D"/>
    <w:rsid w:val="00A97EB5"/>
    <w:rsid w:val="00AA5129"/>
    <w:rsid w:val="00AB446B"/>
    <w:rsid w:val="00AB496D"/>
    <w:rsid w:val="00AB7141"/>
    <w:rsid w:val="00AB78D9"/>
    <w:rsid w:val="00AC120C"/>
    <w:rsid w:val="00AC132F"/>
    <w:rsid w:val="00AD006C"/>
    <w:rsid w:val="00AD52E7"/>
    <w:rsid w:val="00AE052A"/>
    <w:rsid w:val="00AE0935"/>
    <w:rsid w:val="00AE286C"/>
    <w:rsid w:val="00AE3C76"/>
    <w:rsid w:val="00AE5AB1"/>
    <w:rsid w:val="00AE62B3"/>
    <w:rsid w:val="00AF2110"/>
    <w:rsid w:val="00AF2CBB"/>
    <w:rsid w:val="00AF6CC6"/>
    <w:rsid w:val="00B016BF"/>
    <w:rsid w:val="00B0240B"/>
    <w:rsid w:val="00B02B9B"/>
    <w:rsid w:val="00B04453"/>
    <w:rsid w:val="00B1052E"/>
    <w:rsid w:val="00B276F0"/>
    <w:rsid w:val="00B302B1"/>
    <w:rsid w:val="00B31250"/>
    <w:rsid w:val="00B322CB"/>
    <w:rsid w:val="00B41ADD"/>
    <w:rsid w:val="00B41DB1"/>
    <w:rsid w:val="00B4716D"/>
    <w:rsid w:val="00B5467C"/>
    <w:rsid w:val="00B6106C"/>
    <w:rsid w:val="00B61355"/>
    <w:rsid w:val="00B71CAE"/>
    <w:rsid w:val="00B74CB4"/>
    <w:rsid w:val="00B75CB8"/>
    <w:rsid w:val="00B87B53"/>
    <w:rsid w:val="00B94F96"/>
    <w:rsid w:val="00B967C5"/>
    <w:rsid w:val="00BB2D71"/>
    <w:rsid w:val="00BC0690"/>
    <w:rsid w:val="00BC547B"/>
    <w:rsid w:val="00C005FB"/>
    <w:rsid w:val="00C03D6F"/>
    <w:rsid w:val="00C25505"/>
    <w:rsid w:val="00C26B63"/>
    <w:rsid w:val="00C36434"/>
    <w:rsid w:val="00C366CF"/>
    <w:rsid w:val="00C42A73"/>
    <w:rsid w:val="00C60C8A"/>
    <w:rsid w:val="00C70B3F"/>
    <w:rsid w:val="00C734B8"/>
    <w:rsid w:val="00C75DA9"/>
    <w:rsid w:val="00C766EF"/>
    <w:rsid w:val="00C840B1"/>
    <w:rsid w:val="00C92C07"/>
    <w:rsid w:val="00C9414D"/>
    <w:rsid w:val="00CB480A"/>
    <w:rsid w:val="00CB6849"/>
    <w:rsid w:val="00CC2322"/>
    <w:rsid w:val="00CC2CC0"/>
    <w:rsid w:val="00CD1D39"/>
    <w:rsid w:val="00CF59DE"/>
    <w:rsid w:val="00D04A2F"/>
    <w:rsid w:val="00D1659D"/>
    <w:rsid w:val="00D24928"/>
    <w:rsid w:val="00D32A29"/>
    <w:rsid w:val="00D4308A"/>
    <w:rsid w:val="00D50675"/>
    <w:rsid w:val="00D531D1"/>
    <w:rsid w:val="00D60E2F"/>
    <w:rsid w:val="00D65EA4"/>
    <w:rsid w:val="00D75E83"/>
    <w:rsid w:val="00D83992"/>
    <w:rsid w:val="00D84A7D"/>
    <w:rsid w:val="00D90A69"/>
    <w:rsid w:val="00D966C5"/>
    <w:rsid w:val="00DA1B27"/>
    <w:rsid w:val="00DA4537"/>
    <w:rsid w:val="00DA5D26"/>
    <w:rsid w:val="00DA76FF"/>
    <w:rsid w:val="00DB2C02"/>
    <w:rsid w:val="00DB348A"/>
    <w:rsid w:val="00DB38B2"/>
    <w:rsid w:val="00DC23C9"/>
    <w:rsid w:val="00DC2BDA"/>
    <w:rsid w:val="00DC44D0"/>
    <w:rsid w:val="00DC574D"/>
    <w:rsid w:val="00DE62DF"/>
    <w:rsid w:val="00DF0E28"/>
    <w:rsid w:val="00DF396D"/>
    <w:rsid w:val="00DF772C"/>
    <w:rsid w:val="00E00EC3"/>
    <w:rsid w:val="00E0741F"/>
    <w:rsid w:val="00E10846"/>
    <w:rsid w:val="00E131F7"/>
    <w:rsid w:val="00E13FA6"/>
    <w:rsid w:val="00E21FDF"/>
    <w:rsid w:val="00E22112"/>
    <w:rsid w:val="00E235E3"/>
    <w:rsid w:val="00E2436E"/>
    <w:rsid w:val="00E334EC"/>
    <w:rsid w:val="00E34227"/>
    <w:rsid w:val="00E34A8B"/>
    <w:rsid w:val="00E400E1"/>
    <w:rsid w:val="00E45C80"/>
    <w:rsid w:val="00E46CAB"/>
    <w:rsid w:val="00E5481B"/>
    <w:rsid w:val="00E54C23"/>
    <w:rsid w:val="00E56657"/>
    <w:rsid w:val="00E6307E"/>
    <w:rsid w:val="00E65B66"/>
    <w:rsid w:val="00E7215A"/>
    <w:rsid w:val="00E8504D"/>
    <w:rsid w:val="00E90712"/>
    <w:rsid w:val="00E970D4"/>
    <w:rsid w:val="00EA2CAB"/>
    <w:rsid w:val="00EA4FDC"/>
    <w:rsid w:val="00EA7C8D"/>
    <w:rsid w:val="00EA7FB0"/>
    <w:rsid w:val="00EB0DDE"/>
    <w:rsid w:val="00EB36B0"/>
    <w:rsid w:val="00EB76EB"/>
    <w:rsid w:val="00EC17A4"/>
    <w:rsid w:val="00EC5C83"/>
    <w:rsid w:val="00ED1379"/>
    <w:rsid w:val="00ED4D36"/>
    <w:rsid w:val="00EE2894"/>
    <w:rsid w:val="00EE6A52"/>
    <w:rsid w:val="00EF216F"/>
    <w:rsid w:val="00EF65B7"/>
    <w:rsid w:val="00F055BD"/>
    <w:rsid w:val="00F0789A"/>
    <w:rsid w:val="00F11C56"/>
    <w:rsid w:val="00F15391"/>
    <w:rsid w:val="00F4191C"/>
    <w:rsid w:val="00F421EA"/>
    <w:rsid w:val="00F56063"/>
    <w:rsid w:val="00F57562"/>
    <w:rsid w:val="00F620EF"/>
    <w:rsid w:val="00F74B50"/>
    <w:rsid w:val="00F83456"/>
    <w:rsid w:val="00F83C6B"/>
    <w:rsid w:val="00F87EC0"/>
    <w:rsid w:val="00FA0712"/>
    <w:rsid w:val="00FA63DD"/>
    <w:rsid w:val="00FB0F79"/>
    <w:rsid w:val="00FB5B1C"/>
    <w:rsid w:val="00FD6D68"/>
    <w:rsid w:val="00FE4E5E"/>
    <w:rsid w:val="00FF0052"/>
    <w:rsid w:val="00FF3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A18A6"/>
  <w15:chartTrackingRefBased/>
  <w15:docId w15:val="{8F0F2768-D0DB-4AB7-971F-5DEB1749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8A8"/>
    <w:pPr>
      <w:spacing w:after="160" w:line="480" w:lineRule="auto"/>
    </w:pPr>
    <w:rPr>
      <w:rFonts w:ascii="Times New Roman" w:eastAsia="Times New Roman" w:hAnsi="Times New Roman"/>
      <w:sz w:val="24"/>
      <w:szCs w:val="24"/>
    </w:rPr>
  </w:style>
  <w:style w:type="paragraph" w:styleId="Heading1">
    <w:name w:val="heading 1"/>
    <w:basedOn w:val="Normal"/>
    <w:next w:val="Normal"/>
    <w:link w:val="Heading1Char"/>
    <w:rsid w:val="00455E0F"/>
    <w:pPr>
      <w:keepNext/>
      <w:keepLines/>
      <w:spacing w:before="480" w:after="120"/>
      <w:outlineLvl w:val="0"/>
    </w:pPr>
    <w:rPr>
      <w:b/>
      <w:sz w:val="48"/>
      <w:szCs w:val="48"/>
    </w:rPr>
  </w:style>
  <w:style w:type="paragraph" w:styleId="Heading2">
    <w:name w:val="heading 2"/>
    <w:basedOn w:val="Normal"/>
    <w:next w:val="Normal"/>
    <w:link w:val="Heading2Char"/>
    <w:rsid w:val="00455E0F"/>
    <w:pPr>
      <w:keepNext/>
      <w:keepLines/>
      <w:spacing w:before="360" w:after="80"/>
      <w:outlineLvl w:val="1"/>
    </w:pPr>
    <w:rPr>
      <w:b/>
      <w:sz w:val="36"/>
      <w:szCs w:val="36"/>
    </w:rPr>
  </w:style>
  <w:style w:type="paragraph" w:styleId="Heading3">
    <w:name w:val="heading 3"/>
    <w:basedOn w:val="Normal"/>
    <w:next w:val="Normal"/>
    <w:link w:val="Heading3Char"/>
    <w:rsid w:val="00455E0F"/>
    <w:pPr>
      <w:keepNext/>
      <w:keepLines/>
      <w:spacing w:before="280" w:after="80"/>
      <w:outlineLvl w:val="2"/>
    </w:pPr>
    <w:rPr>
      <w:b/>
      <w:sz w:val="28"/>
      <w:szCs w:val="28"/>
    </w:rPr>
  </w:style>
  <w:style w:type="paragraph" w:styleId="Heading4">
    <w:name w:val="heading 4"/>
    <w:basedOn w:val="Normal"/>
    <w:next w:val="Normal"/>
    <w:link w:val="Heading4Char"/>
    <w:rsid w:val="00455E0F"/>
    <w:pPr>
      <w:keepNext/>
      <w:keepLines/>
      <w:spacing w:before="240" w:after="40"/>
      <w:outlineLvl w:val="3"/>
    </w:pPr>
    <w:rPr>
      <w:b/>
    </w:rPr>
  </w:style>
  <w:style w:type="paragraph" w:styleId="Heading5">
    <w:name w:val="heading 5"/>
    <w:basedOn w:val="Normal"/>
    <w:next w:val="Normal"/>
    <w:link w:val="Heading5Char"/>
    <w:rsid w:val="00455E0F"/>
    <w:pPr>
      <w:keepNext/>
      <w:keepLines/>
      <w:spacing w:before="220" w:after="40"/>
      <w:outlineLvl w:val="4"/>
    </w:pPr>
    <w:rPr>
      <w:b/>
      <w:sz w:val="22"/>
      <w:szCs w:val="22"/>
    </w:rPr>
  </w:style>
  <w:style w:type="paragraph" w:styleId="Heading6">
    <w:name w:val="heading 6"/>
    <w:basedOn w:val="Normal"/>
    <w:next w:val="Normal"/>
    <w:link w:val="Heading6Char"/>
    <w:rsid w:val="00455E0F"/>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5E0F"/>
    <w:rPr>
      <w:rFonts w:ascii="Times New Roman" w:eastAsia="Times New Roman" w:hAnsi="Times New Roman" w:cs="Times New Roman"/>
      <w:b/>
      <w:sz w:val="48"/>
      <w:szCs w:val="48"/>
    </w:rPr>
  </w:style>
  <w:style w:type="character" w:customStyle="1" w:styleId="Heading2Char">
    <w:name w:val="Heading 2 Char"/>
    <w:link w:val="Heading2"/>
    <w:rsid w:val="00455E0F"/>
    <w:rPr>
      <w:rFonts w:ascii="Times New Roman" w:eastAsia="Times New Roman" w:hAnsi="Times New Roman" w:cs="Times New Roman"/>
      <w:b/>
      <w:sz w:val="36"/>
      <w:szCs w:val="36"/>
    </w:rPr>
  </w:style>
  <w:style w:type="character" w:customStyle="1" w:styleId="Heading3Char">
    <w:name w:val="Heading 3 Char"/>
    <w:link w:val="Heading3"/>
    <w:rsid w:val="00455E0F"/>
    <w:rPr>
      <w:rFonts w:ascii="Times New Roman" w:eastAsia="Times New Roman" w:hAnsi="Times New Roman" w:cs="Times New Roman"/>
      <w:b/>
      <w:sz w:val="28"/>
      <w:szCs w:val="28"/>
    </w:rPr>
  </w:style>
  <w:style w:type="character" w:customStyle="1" w:styleId="Heading4Char">
    <w:name w:val="Heading 4 Char"/>
    <w:link w:val="Heading4"/>
    <w:rsid w:val="00455E0F"/>
    <w:rPr>
      <w:rFonts w:ascii="Times New Roman" w:eastAsia="Times New Roman" w:hAnsi="Times New Roman" w:cs="Times New Roman"/>
      <w:b/>
      <w:sz w:val="24"/>
      <w:szCs w:val="24"/>
    </w:rPr>
  </w:style>
  <w:style w:type="character" w:customStyle="1" w:styleId="Heading5Char">
    <w:name w:val="Heading 5 Char"/>
    <w:link w:val="Heading5"/>
    <w:rsid w:val="00455E0F"/>
    <w:rPr>
      <w:rFonts w:ascii="Times New Roman" w:eastAsia="Times New Roman" w:hAnsi="Times New Roman" w:cs="Times New Roman"/>
      <w:b/>
    </w:rPr>
  </w:style>
  <w:style w:type="character" w:customStyle="1" w:styleId="Heading6Char">
    <w:name w:val="Heading 6 Char"/>
    <w:link w:val="Heading6"/>
    <w:rsid w:val="00455E0F"/>
    <w:rPr>
      <w:rFonts w:ascii="Times New Roman" w:eastAsia="Times New Roman" w:hAnsi="Times New Roman" w:cs="Times New Roman"/>
      <w:b/>
      <w:sz w:val="20"/>
      <w:szCs w:val="20"/>
    </w:rPr>
  </w:style>
  <w:style w:type="paragraph" w:styleId="Title">
    <w:name w:val="Title"/>
    <w:basedOn w:val="Normal"/>
    <w:next w:val="Normal"/>
    <w:link w:val="TitleChar"/>
    <w:rsid w:val="00455E0F"/>
    <w:pPr>
      <w:keepNext/>
      <w:keepLines/>
      <w:spacing w:before="480" w:after="120"/>
    </w:pPr>
    <w:rPr>
      <w:b/>
      <w:sz w:val="72"/>
      <w:szCs w:val="72"/>
    </w:rPr>
  </w:style>
  <w:style w:type="character" w:customStyle="1" w:styleId="TitleChar">
    <w:name w:val="Title Char"/>
    <w:link w:val="Title"/>
    <w:rsid w:val="00455E0F"/>
    <w:rPr>
      <w:rFonts w:ascii="Times New Roman" w:eastAsia="Times New Roman" w:hAnsi="Times New Roman" w:cs="Times New Roman"/>
      <w:b/>
      <w:sz w:val="72"/>
      <w:szCs w:val="72"/>
    </w:rPr>
  </w:style>
  <w:style w:type="paragraph" w:styleId="Caption">
    <w:name w:val="caption"/>
    <w:basedOn w:val="Normal"/>
    <w:next w:val="Normal"/>
    <w:uiPriority w:val="35"/>
    <w:unhideWhenUsed/>
    <w:qFormat/>
    <w:rsid w:val="003D65F7"/>
    <w:pPr>
      <w:spacing w:after="200"/>
    </w:pPr>
    <w:rPr>
      <w:iCs/>
      <w:szCs w:val="18"/>
    </w:rPr>
  </w:style>
  <w:style w:type="character" w:styleId="CommentReference">
    <w:name w:val="annotation reference"/>
    <w:uiPriority w:val="99"/>
    <w:semiHidden/>
    <w:unhideWhenUsed/>
    <w:rsid w:val="00455E0F"/>
    <w:rPr>
      <w:sz w:val="16"/>
      <w:szCs w:val="16"/>
    </w:rPr>
  </w:style>
  <w:style w:type="paragraph" w:styleId="CommentText">
    <w:name w:val="annotation text"/>
    <w:basedOn w:val="Normal"/>
    <w:link w:val="CommentTextChar"/>
    <w:uiPriority w:val="99"/>
    <w:semiHidden/>
    <w:unhideWhenUsed/>
    <w:rsid w:val="00455E0F"/>
    <w:pPr>
      <w:spacing w:line="240" w:lineRule="auto"/>
    </w:pPr>
    <w:rPr>
      <w:sz w:val="20"/>
      <w:szCs w:val="20"/>
    </w:rPr>
  </w:style>
  <w:style w:type="character" w:customStyle="1" w:styleId="CommentTextChar">
    <w:name w:val="Comment Text Char"/>
    <w:link w:val="CommentText"/>
    <w:uiPriority w:val="99"/>
    <w:semiHidden/>
    <w:rsid w:val="00455E0F"/>
    <w:rPr>
      <w:rFonts w:ascii="Times New Roman" w:eastAsia="Times New Roman" w:hAnsi="Times New Roman" w:cs="Times New Roman"/>
      <w:sz w:val="20"/>
      <w:szCs w:val="20"/>
    </w:rPr>
  </w:style>
  <w:style w:type="character" w:customStyle="1" w:styleId="CommentSubjectChar">
    <w:name w:val="Comment Subject Char"/>
    <w:link w:val="CommentSubject"/>
    <w:uiPriority w:val="99"/>
    <w:semiHidden/>
    <w:rsid w:val="00455E0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55E0F"/>
    <w:rPr>
      <w:b/>
      <w:bCs/>
    </w:rPr>
  </w:style>
  <w:style w:type="character" w:customStyle="1" w:styleId="CommentSubjectChar1">
    <w:name w:val="Comment Subject Char1"/>
    <w:uiPriority w:val="99"/>
    <w:semiHidden/>
    <w:rsid w:val="00455E0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55E0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55E0F"/>
    <w:rPr>
      <w:rFonts w:ascii="Segoe UI" w:eastAsia="Times New Roman" w:hAnsi="Segoe UI" w:cs="Segoe UI"/>
      <w:sz w:val="18"/>
      <w:szCs w:val="18"/>
    </w:rPr>
  </w:style>
  <w:style w:type="paragraph" w:customStyle="1" w:styleId="equation">
    <w:name w:val="equation"/>
    <w:basedOn w:val="Caption"/>
    <w:link w:val="equationChar"/>
    <w:qFormat/>
    <w:rsid w:val="00455E0F"/>
    <w:pPr>
      <w:tabs>
        <w:tab w:val="left" w:pos="0"/>
      </w:tabs>
      <w:spacing w:before="200"/>
      <w:ind w:left="720" w:right="-360"/>
    </w:pPr>
    <w:rPr>
      <w:rFonts w:eastAsia="Cambria"/>
    </w:rPr>
  </w:style>
  <w:style w:type="character" w:customStyle="1" w:styleId="equationChar">
    <w:name w:val="equation Char"/>
    <w:link w:val="equation"/>
    <w:rsid w:val="00455E0F"/>
    <w:rPr>
      <w:rFonts w:ascii="Times New Roman" w:eastAsia="Cambria" w:hAnsi="Times New Roman" w:cs="Times New Roman"/>
      <w:iCs/>
      <w:sz w:val="24"/>
      <w:szCs w:val="18"/>
    </w:rPr>
  </w:style>
  <w:style w:type="paragraph" w:styleId="Subtitle">
    <w:name w:val="Subtitle"/>
    <w:basedOn w:val="Normal"/>
    <w:next w:val="Normal"/>
    <w:link w:val="SubtitleChar"/>
    <w:rsid w:val="00455E0F"/>
    <w:pPr>
      <w:keepNext/>
      <w:keepLines/>
      <w:spacing w:before="360" w:after="80"/>
    </w:pPr>
    <w:rPr>
      <w:rFonts w:ascii="Georgia" w:eastAsia="Georgia" w:hAnsi="Georgia" w:cs="Georgia"/>
      <w:i/>
      <w:color w:val="666666"/>
      <w:sz w:val="48"/>
      <w:szCs w:val="48"/>
    </w:rPr>
  </w:style>
  <w:style w:type="character" w:customStyle="1" w:styleId="SubtitleChar">
    <w:name w:val="Subtitle Char"/>
    <w:link w:val="Subtitle"/>
    <w:rsid w:val="00455E0F"/>
    <w:rPr>
      <w:rFonts w:ascii="Georgia" w:eastAsia="Georgia" w:hAnsi="Georgia" w:cs="Georgia"/>
      <w:i/>
      <w:color w:val="666666"/>
      <w:sz w:val="48"/>
      <w:szCs w:val="48"/>
    </w:rPr>
  </w:style>
  <w:style w:type="paragraph" w:customStyle="1" w:styleId="ImageCaption">
    <w:name w:val="Image Caption"/>
    <w:basedOn w:val="Caption"/>
    <w:rsid w:val="00455E0F"/>
    <w:pPr>
      <w:spacing w:after="120"/>
    </w:pPr>
    <w:rPr>
      <w:rFonts w:ascii="Calibri" w:eastAsia="Calibri" w:hAnsi="Calibri"/>
      <w:i/>
      <w:iCs w:val="0"/>
      <w:szCs w:val="24"/>
    </w:rPr>
  </w:style>
  <w:style w:type="paragraph" w:customStyle="1" w:styleId="CaptionedFigure">
    <w:name w:val="Captioned Figure"/>
    <w:basedOn w:val="Normal"/>
    <w:rsid w:val="00455E0F"/>
    <w:pPr>
      <w:keepNext/>
      <w:spacing w:after="200" w:line="240" w:lineRule="auto"/>
    </w:pPr>
    <w:rPr>
      <w:rFonts w:ascii="Calibri" w:eastAsia="Calibri" w:hAnsi="Calibri"/>
    </w:rPr>
  </w:style>
  <w:style w:type="character" w:customStyle="1" w:styleId="VerbatimChar">
    <w:name w:val="Verbatim Char"/>
    <w:link w:val="SourceCode"/>
    <w:locked/>
    <w:rsid w:val="00455E0F"/>
    <w:rPr>
      <w:rFonts w:ascii="Consolas" w:hAnsi="Consolas"/>
      <w:shd w:val="clear" w:color="auto" w:fill="F8F8F8"/>
    </w:rPr>
  </w:style>
  <w:style w:type="paragraph" w:customStyle="1" w:styleId="SourceCode">
    <w:name w:val="Source Code"/>
    <w:basedOn w:val="Normal"/>
    <w:link w:val="VerbatimChar"/>
    <w:rsid w:val="00455E0F"/>
    <w:pPr>
      <w:shd w:val="clear" w:color="auto" w:fill="F8F8F8"/>
      <w:wordWrap w:val="0"/>
      <w:spacing w:after="200" w:line="240" w:lineRule="auto"/>
    </w:pPr>
    <w:rPr>
      <w:rFonts w:ascii="Consolas" w:eastAsia="Calibri" w:hAnsi="Consolas"/>
      <w:sz w:val="22"/>
      <w:szCs w:val="22"/>
    </w:rPr>
  </w:style>
  <w:style w:type="paragraph" w:customStyle="1" w:styleId="EndNoteBibliographyTitle">
    <w:name w:val="EndNote Bibliography Title"/>
    <w:basedOn w:val="Normal"/>
    <w:link w:val="EndNoteBibliographyTitleChar"/>
    <w:rsid w:val="00455E0F"/>
    <w:pPr>
      <w:spacing w:after="0"/>
      <w:jc w:val="center"/>
    </w:pPr>
    <w:rPr>
      <w:noProof/>
    </w:rPr>
  </w:style>
  <w:style w:type="character" w:customStyle="1" w:styleId="EndNoteBibliographyTitleChar">
    <w:name w:val="EndNote Bibliography Title Char"/>
    <w:link w:val="EndNoteBibliographyTitle"/>
    <w:rsid w:val="00455E0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55E0F"/>
    <w:pPr>
      <w:spacing w:line="240" w:lineRule="auto"/>
    </w:pPr>
    <w:rPr>
      <w:noProof/>
    </w:rPr>
  </w:style>
  <w:style w:type="character" w:customStyle="1" w:styleId="EndNoteBibliographyChar">
    <w:name w:val="EndNote Bibliography Char"/>
    <w:link w:val="EndNoteBibliography"/>
    <w:rsid w:val="00455E0F"/>
    <w:rPr>
      <w:rFonts w:ascii="Times New Roman" w:eastAsia="Times New Roman" w:hAnsi="Times New Roman" w:cs="Times New Roman"/>
      <w:noProof/>
      <w:sz w:val="24"/>
      <w:szCs w:val="24"/>
    </w:rPr>
  </w:style>
  <w:style w:type="character" w:customStyle="1" w:styleId="FootnoteTextChar">
    <w:name w:val="Footnote Text Char"/>
    <w:link w:val="FootnoteText"/>
    <w:uiPriority w:val="99"/>
    <w:semiHidden/>
    <w:rsid w:val="00455E0F"/>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55E0F"/>
    <w:pPr>
      <w:spacing w:after="0" w:line="240" w:lineRule="auto"/>
    </w:pPr>
    <w:rPr>
      <w:sz w:val="20"/>
      <w:szCs w:val="20"/>
    </w:rPr>
  </w:style>
  <w:style w:type="character" w:customStyle="1" w:styleId="FootnoteTextChar1">
    <w:name w:val="Footnote Text Char1"/>
    <w:uiPriority w:val="99"/>
    <w:semiHidden/>
    <w:rsid w:val="00455E0F"/>
    <w:rPr>
      <w:rFonts w:ascii="Times New Roman" w:eastAsia="Times New Roman" w:hAnsi="Times New Roman" w:cs="Times New Roman"/>
      <w:sz w:val="20"/>
      <w:szCs w:val="20"/>
    </w:rPr>
  </w:style>
  <w:style w:type="paragraph" w:styleId="ListParagraph">
    <w:name w:val="List Paragraph"/>
    <w:basedOn w:val="Normal"/>
    <w:uiPriority w:val="34"/>
    <w:qFormat/>
    <w:rsid w:val="00455E0F"/>
    <w:pPr>
      <w:ind w:left="720"/>
      <w:contextualSpacing/>
    </w:pPr>
  </w:style>
  <w:style w:type="paragraph" w:styleId="Bibliography">
    <w:name w:val="Bibliography"/>
    <w:basedOn w:val="Normal"/>
    <w:next w:val="Normal"/>
    <w:uiPriority w:val="37"/>
    <w:unhideWhenUsed/>
    <w:rsid w:val="00455E0F"/>
    <w:pPr>
      <w:spacing w:after="0" w:line="240" w:lineRule="auto"/>
      <w:ind w:left="720" w:hanging="720"/>
    </w:pPr>
  </w:style>
  <w:style w:type="character" w:customStyle="1" w:styleId="HTMLPreformattedChar">
    <w:name w:val="HTML Preformatted Char"/>
    <w:link w:val="HTMLPreformatted"/>
    <w:uiPriority w:val="99"/>
    <w:semiHidden/>
    <w:rsid w:val="00455E0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455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1">
    <w:name w:val="HTML Preformatted Char1"/>
    <w:uiPriority w:val="99"/>
    <w:semiHidden/>
    <w:rsid w:val="00455E0F"/>
    <w:rPr>
      <w:rFonts w:ascii="Consolas" w:eastAsia="Times New Roman" w:hAnsi="Consolas" w:cs="Times New Roman"/>
      <w:sz w:val="20"/>
      <w:szCs w:val="20"/>
    </w:rPr>
  </w:style>
  <w:style w:type="character" w:customStyle="1" w:styleId="gd15mcfceub">
    <w:name w:val="gd15mcfceub"/>
    <w:rsid w:val="00455E0F"/>
  </w:style>
  <w:style w:type="character" w:styleId="Hyperlink">
    <w:name w:val="Hyperlink"/>
    <w:uiPriority w:val="99"/>
    <w:semiHidden/>
    <w:unhideWhenUsed/>
    <w:rsid w:val="00455E0F"/>
    <w:rPr>
      <w:color w:val="0000FF"/>
      <w:u w:val="single"/>
    </w:rPr>
  </w:style>
  <w:style w:type="character" w:styleId="PlaceholderText">
    <w:name w:val="Placeholder Text"/>
    <w:uiPriority w:val="99"/>
    <w:semiHidden/>
    <w:rsid w:val="00455E0F"/>
    <w:rPr>
      <w:color w:val="808080"/>
    </w:rPr>
  </w:style>
  <w:style w:type="character" w:styleId="LineNumber">
    <w:name w:val="line number"/>
    <w:basedOn w:val="DefaultParagraphFont"/>
    <w:uiPriority w:val="99"/>
    <w:semiHidden/>
    <w:unhideWhenUsed/>
    <w:rsid w:val="0058373B"/>
  </w:style>
  <w:style w:type="paragraph" w:customStyle="1" w:styleId="reference">
    <w:name w:val="reference"/>
    <w:basedOn w:val="Normal"/>
    <w:link w:val="referenceChar"/>
    <w:qFormat/>
    <w:rsid w:val="00733C2A"/>
    <w:pPr>
      <w:spacing w:after="0"/>
      <w:ind w:left="720" w:hanging="720"/>
    </w:pPr>
  </w:style>
  <w:style w:type="character" w:customStyle="1" w:styleId="referenceChar">
    <w:name w:val="reference Char"/>
    <w:basedOn w:val="DefaultParagraphFont"/>
    <w:link w:val="reference"/>
    <w:rsid w:val="00733C2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16148">
      <w:bodyDiv w:val="1"/>
      <w:marLeft w:val="0"/>
      <w:marRight w:val="0"/>
      <w:marTop w:val="0"/>
      <w:marBottom w:val="0"/>
      <w:divBdr>
        <w:top w:val="none" w:sz="0" w:space="0" w:color="auto"/>
        <w:left w:val="none" w:sz="0" w:space="0" w:color="auto"/>
        <w:bottom w:val="none" w:sz="0" w:space="0" w:color="auto"/>
        <w:right w:val="none" w:sz="0" w:space="0" w:color="auto"/>
      </w:divBdr>
    </w:div>
    <w:div w:id="915672366">
      <w:bodyDiv w:val="1"/>
      <w:marLeft w:val="0"/>
      <w:marRight w:val="0"/>
      <w:marTop w:val="0"/>
      <w:marBottom w:val="0"/>
      <w:divBdr>
        <w:top w:val="none" w:sz="0" w:space="0" w:color="auto"/>
        <w:left w:val="none" w:sz="0" w:space="0" w:color="auto"/>
        <w:bottom w:val="none" w:sz="0" w:space="0" w:color="auto"/>
        <w:right w:val="none" w:sz="0" w:space="0" w:color="auto"/>
      </w:divBdr>
    </w:div>
    <w:div w:id="1272662582">
      <w:bodyDiv w:val="1"/>
      <w:marLeft w:val="0"/>
      <w:marRight w:val="0"/>
      <w:marTop w:val="0"/>
      <w:marBottom w:val="0"/>
      <w:divBdr>
        <w:top w:val="none" w:sz="0" w:space="0" w:color="auto"/>
        <w:left w:val="none" w:sz="0" w:space="0" w:color="auto"/>
        <w:bottom w:val="none" w:sz="0" w:space="0" w:color="auto"/>
        <w:right w:val="none" w:sz="0" w:space="0" w:color="auto"/>
      </w:divBdr>
    </w:div>
    <w:div w:id="1859076443">
      <w:bodyDiv w:val="1"/>
      <w:marLeft w:val="0"/>
      <w:marRight w:val="0"/>
      <w:marTop w:val="0"/>
      <w:marBottom w:val="0"/>
      <w:divBdr>
        <w:top w:val="none" w:sz="0" w:space="0" w:color="auto"/>
        <w:left w:val="none" w:sz="0" w:space="0" w:color="auto"/>
        <w:bottom w:val="none" w:sz="0" w:space="0" w:color="auto"/>
        <w:right w:val="none" w:sz="0" w:space="0" w:color="auto"/>
      </w:divBdr>
    </w:div>
    <w:div w:id="1935239523">
      <w:bodyDiv w:val="1"/>
      <w:marLeft w:val="0"/>
      <w:marRight w:val="0"/>
      <w:marTop w:val="0"/>
      <w:marBottom w:val="0"/>
      <w:divBdr>
        <w:top w:val="none" w:sz="0" w:space="0" w:color="auto"/>
        <w:left w:val="none" w:sz="0" w:space="0" w:color="auto"/>
        <w:bottom w:val="none" w:sz="0" w:space="0" w:color="auto"/>
        <w:right w:val="none" w:sz="0" w:space="0" w:color="auto"/>
      </w:divBdr>
    </w:div>
    <w:div w:id="205535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br.washington.edu/dart/cs/data/nmfs_sar/"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nwfsc.noaa.gov/oceanconditions" TargetMode="Externa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B898B-DFF7-4D01-BFE2-A33746D53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6</TotalTime>
  <Pages>1</Pages>
  <Words>17771</Words>
  <Characters>101296</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118830</CharactersWithSpaces>
  <SharedDoc>false</SharedDoc>
  <HLinks>
    <vt:vector size="6" baseType="variant">
      <vt:variant>
        <vt:i4>7995419</vt:i4>
      </vt:variant>
      <vt:variant>
        <vt:i4>24</vt:i4>
      </vt:variant>
      <vt:variant>
        <vt:i4>0</vt:i4>
      </vt:variant>
      <vt:variant>
        <vt:i4>5</vt:i4>
      </vt:variant>
      <vt:variant>
        <vt:lpwstr>http://www.cbr.washington.edu/dart/cs/data/nmfs_s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Brandon.Chasco</cp:lastModifiedBy>
  <cp:revision>57</cp:revision>
  <dcterms:created xsi:type="dcterms:W3CDTF">2020-04-15T01:10:00Z</dcterms:created>
  <dcterms:modified xsi:type="dcterms:W3CDTF">2020-04-17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6fMszql"/&gt;&lt;style id="http://www.zotero.org/styles/estuaries-and-coasts" hasBibliography="1" bibliographyStyleHasBeenSet="1"/&gt;&lt;prefs&gt;&lt;pref name="fieldType" value="Field"/&gt;&lt;/prefs&gt;&lt;/data&gt;</vt:lpwstr>
  </property>
</Properties>
</file>